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422A" w:rsidRPr="0082090C" w:rsidRDefault="00B171B2" w:rsidP="0082090C">
      <w:pPr>
        <w:pStyle w:val="Title"/>
        <w:jc w:val="center"/>
        <w:rPr>
          <w:sz w:val="28"/>
          <w:szCs w:val="24"/>
          <w:lang w:val="id-ID" w:eastAsia="id-ID"/>
        </w:rPr>
      </w:pPr>
      <w:r w:rsidRPr="0082090C">
        <w:rPr>
          <w:sz w:val="28"/>
          <w:szCs w:val="24"/>
          <w:lang w:val="id-ID" w:eastAsia="id-ID"/>
        </w:rPr>
        <w:t xml:space="preserve">PEMETAAN </w:t>
      </w:r>
      <w:r w:rsidR="00E15B43" w:rsidRPr="0082090C">
        <w:rPr>
          <w:sz w:val="28"/>
          <w:szCs w:val="24"/>
          <w:lang w:eastAsia="id-ID"/>
        </w:rPr>
        <w:t xml:space="preserve"> </w:t>
      </w:r>
      <w:r w:rsidR="00E4451C" w:rsidRPr="0082090C">
        <w:rPr>
          <w:sz w:val="28"/>
          <w:szCs w:val="24"/>
          <w:lang w:val="id-ID" w:eastAsia="id-ID"/>
        </w:rPr>
        <w:t>PENGEMBANGAN KAWASAN INDUSTRI BERBASIS ANDROID</w:t>
      </w:r>
    </w:p>
    <w:p w:rsidR="00962F89" w:rsidRPr="0082090C" w:rsidRDefault="00962F89" w:rsidP="0082090C">
      <w:pPr>
        <w:tabs>
          <w:tab w:val="left" w:pos="1843"/>
          <w:tab w:val="left" w:pos="1985"/>
        </w:tabs>
        <w:ind w:left="1985" w:hanging="1985"/>
        <w:jc w:val="center"/>
        <w:rPr>
          <w:sz w:val="24"/>
          <w:szCs w:val="24"/>
        </w:rPr>
      </w:pPr>
    </w:p>
    <w:p w:rsidR="00303AD4" w:rsidRDefault="00B171B2" w:rsidP="0082090C">
      <w:pPr>
        <w:pStyle w:val="Penulis"/>
        <w:jc w:val="center"/>
        <w:rPr>
          <w:sz w:val="24"/>
          <w:szCs w:val="24"/>
          <w:lang w:val="id-ID"/>
        </w:rPr>
      </w:pPr>
      <w:r w:rsidRPr="0082090C">
        <w:rPr>
          <w:sz w:val="24"/>
          <w:szCs w:val="24"/>
          <w:lang w:val="id-ID"/>
        </w:rPr>
        <w:t>Jelita Citrawati Jihan</w:t>
      </w:r>
      <w:r w:rsidR="0082090C" w:rsidRPr="0082090C">
        <w:rPr>
          <w:sz w:val="24"/>
          <w:szCs w:val="24"/>
          <w:vertAlign w:val="superscript"/>
          <w:lang w:val="id-ID"/>
        </w:rPr>
        <w:t>(1)</w:t>
      </w:r>
      <w:r w:rsidR="0082090C">
        <w:rPr>
          <w:sz w:val="24"/>
          <w:szCs w:val="24"/>
          <w:lang w:val="id-ID"/>
        </w:rPr>
        <w:t>,</w:t>
      </w:r>
      <w:r w:rsidR="00021CA0" w:rsidRPr="0082090C">
        <w:rPr>
          <w:sz w:val="24"/>
          <w:szCs w:val="24"/>
        </w:rPr>
        <w:t xml:space="preserve"> </w:t>
      </w:r>
      <w:r w:rsidRPr="0082090C">
        <w:rPr>
          <w:sz w:val="24"/>
          <w:szCs w:val="24"/>
          <w:lang w:val="id-ID"/>
        </w:rPr>
        <w:t>A. A. Sagung A</w:t>
      </w:r>
      <w:r w:rsidR="0082090C" w:rsidRPr="0082090C">
        <w:rPr>
          <w:sz w:val="24"/>
          <w:szCs w:val="24"/>
          <w:lang w:val="id-ID"/>
        </w:rPr>
        <w:t>lit</w:t>
      </w:r>
      <w:r w:rsidRPr="0082090C">
        <w:rPr>
          <w:sz w:val="24"/>
          <w:szCs w:val="24"/>
          <w:lang w:val="id-ID"/>
        </w:rPr>
        <w:t xml:space="preserve"> W</w:t>
      </w:r>
      <w:r w:rsidR="0082090C" w:rsidRPr="0082090C">
        <w:rPr>
          <w:sz w:val="24"/>
          <w:szCs w:val="24"/>
          <w:vertAlign w:val="superscript"/>
          <w:lang w:val="id-ID"/>
        </w:rPr>
        <w:t>(2)</w:t>
      </w:r>
    </w:p>
    <w:p w:rsidR="0082090C" w:rsidRDefault="0082090C" w:rsidP="0082090C">
      <w:pPr>
        <w:pStyle w:val="Penulis"/>
        <w:jc w:val="center"/>
        <w:rPr>
          <w:sz w:val="24"/>
          <w:szCs w:val="24"/>
          <w:lang w:val="id-ID"/>
        </w:rPr>
      </w:pPr>
      <w:r>
        <w:rPr>
          <w:sz w:val="24"/>
          <w:szCs w:val="24"/>
          <w:lang w:val="id-ID"/>
        </w:rPr>
        <w:t xml:space="preserve">Program Studi Perencanaan Wilayah dan Kota FTSP Universitas PGRI Adi Buana </w:t>
      </w:r>
    </w:p>
    <w:p w:rsidR="0082090C" w:rsidRPr="0082090C" w:rsidRDefault="0082090C" w:rsidP="0082090C">
      <w:pPr>
        <w:pStyle w:val="Penulis"/>
        <w:jc w:val="center"/>
        <w:rPr>
          <w:sz w:val="24"/>
          <w:szCs w:val="24"/>
          <w:lang w:val="id-ID"/>
        </w:rPr>
      </w:pPr>
      <w:r>
        <w:rPr>
          <w:sz w:val="24"/>
          <w:szCs w:val="24"/>
          <w:lang w:val="id-ID"/>
        </w:rPr>
        <w:t>Jalan Dukuh Menanggal XII/4 Surabaya</w:t>
      </w:r>
    </w:p>
    <w:p w:rsidR="00E15B43" w:rsidRPr="0082090C" w:rsidRDefault="00E15B43" w:rsidP="00A11565">
      <w:pPr>
        <w:rPr>
          <w:i/>
          <w:sz w:val="24"/>
          <w:szCs w:val="24"/>
        </w:rPr>
      </w:pPr>
    </w:p>
    <w:p w:rsidR="0082090C" w:rsidRDefault="00BF55CC" w:rsidP="00B171B2">
      <w:pPr>
        <w:pStyle w:val="Default"/>
        <w:jc w:val="both"/>
        <w:rPr>
          <w:rFonts w:ascii="Times New Roman" w:hAnsi="Times New Roman"/>
          <w:sz w:val="24"/>
        </w:rPr>
      </w:pPr>
      <w:r w:rsidRPr="0082090C">
        <w:rPr>
          <w:rFonts w:ascii="Times New Roman" w:hAnsi="Times New Roman"/>
          <w:b/>
          <w:sz w:val="24"/>
        </w:rPr>
        <w:t>Abs</w:t>
      </w:r>
      <w:r w:rsidR="00667ECE" w:rsidRPr="0082090C">
        <w:rPr>
          <w:rFonts w:ascii="Times New Roman" w:hAnsi="Times New Roman"/>
          <w:b/>
          <w:sz w:val="24"/>
        </w:rPr>
        <w:t>tra</w:t>
      </w:r>
      <w:r w:rsidR="00667ECE" w:rsidRPr="0082090C">
        <w:rPr>
          <w:rFonts w:ascii="Times New Roman" w:hAnsi="Times New Roman"/>
          <w:b/>
          <w:sz w:val="24"/>
          <w:lang w:val="id-ID"/>
        </w:rPr>
        <w:t>k</w:t>
      </w:r>
      <w:r w:rsidRPr="0082090C">
        <w:rPr>
          <w:rFonts w:ascii="Times New Roman" w:hAnsi="Times New Roman"/>
          <w:sz w:val="24"/>
        </w:rPr>
        <w:t xml:space="preserve">. </w:t>
      </w:r>
    </w:p>
    <w:p w:rsidR="00B171B2" w:rsidRPr="0082090C" w:rsidRDefault="00B171B2" w:rsidP="0082090C">
      <w:pPr>
        <w:pStyle w:val="Default"/>
        <w:ind w:firstLine="720"/>
        <w:jc w:val="both"/>
        <w:rPr>
          <w:rFonts w:ascii="Times New Roman" w:hAnsi="Times New Roman"/>
          <w:i/>
          <w:sz w:val="24"/>
        </w:rPr>
      </w:pPr>
      <w:r w:rsidRPr="0082090C">
        <w:rPr>
          <w:rFonts w:ascii="Times New Roman" w:hAnsi="Times New Roman"/>
          <w:i/>
          <w:sz w:val="24"/>
        </w:rPr>
        <w:t>Sektor industri merupakan salah satu sektor yang penting dan strategi dalam pembangunan sebagai urat nadi perekonomian. Pembangunan sektor ini di maksudkan untuk menggerakkan berbagai potensi wilayah, meningkatkan aksesibilitas dan mobilitas masyarakat, serta meningkatkan produktivitas kawasan perkotaan.</w:t>
      </w:r>
    </w:p>
    <w:p w:rsidR="00B171B2" w:rsidRPr="0082090C" w:rsidRDefault="00B171B2" w:rsidP="00B171B2">
      <w:pPr>
        <w:pStyle w:val="Default"/>
        <w:jc w:val="both"/>
        <w:rPr>
          <w:rFonts w:ascii="Times New Roman" w:hAnsi="Times New Roman"/>
          <w:i/>
          <w:sz w:val="24"/>
        </w:rPr>
      </w:pPr>
      <w:r w:rsidRPr="0082090C">
        <w:rPr>
          <w:rFonts w:ascii="Times New Roman" w:hAnsi="Times New Roman"/>
          <w:i/>
          <w:iCs/>
          <w:sz w:val="24"/>
        </w:rPr>
        <w:t>Pemetaan kawasan industri terhadap parameter-parameter ketersediaan tenaga kerja, karakteristik fisik (jenis tanah, kemiringan tanah, dan daerah rawan erosi), ketersediaan sarana dan prasarana, aksesbilitas, dan kebijakan pemerintah untuk penentuan lokasi kawasan industri di wilayah Unit Pengembangan I Surabaya Timur menggunakan Sistem Informasi Geografis .</w:t>
      </w:r>
    </w:p>
    <w:p w:rsidR="00B171B2" w:rsidRPr="0082090C" w:rsidRDefault="00B171B2" w:rsidP="00B171B2">
      <w:pPr>
        <w:pStyle w:val="Abstract"/>
        <w:ind w:left="0" w:right="45"/>
        <w:rPr>
          <w:rFonts w:ascii="Times New Roman" w:hAnsi="Times New Roman"/>
          <w:i/>
          <w:sz w:val="24"/>
          <w:lang w:val="id-ID"/>
        </w:rPr>
      </w:pPr>
      <w:r w:rsidRPr="0082090C">
        <w:rPr>
          <w:rFonts w:ascii="Times New Roman" w:hAnsi="Times New Roman"/>
          <w:i/>
          <w:sz w:val="24"/>
          <w:lang w:val="id-ID"/>
        </w:rPr>
        <w:t xml:space="preserve">Metode yang digunakan untuk pemetaan kawasan industri menggunakan pendekatan Sistem Informasi Geografis dengan metode overlay dan buffer. </w:t>
      </w:r>
      <w:r w:rsidRPr="0082090C">
        <w:rPr>
          <w:rFonts w:ascii="Times New Roman" w:hAnsi="Times New Roman"/>
          <w:i/>
          <w:color w:val="000000"/>
          <w:sz w:val="24"/>
        </w:rPr>
        <w:t xml:space="preserve">Data diperoleh dari pengukuran ground truth (kenyataan yang ada di lapangan) </w:t>
      </w:r>
      <w:r w:rsidRPr="0082090C">
        <w:rPr>
          <w:rFonts w:ascii="Times New Roman" w:hAnsi="Times New Roman"/>
          <w:i/>
          <w:sz w:val="24"/>
          <w:lang w:val="id-ID"/>
        </w:rPr>
        <w:t xml:space="preserve">penentuan lokasi industri </w:t>
      </w:r>
      <w:r w:rsidRPr="0082090C">
        <w:rPr>
          <w:rFonts w:ascii="Times New Roman" w:hAnsi="Times New Roman"/>
          <w:i/>
          <w:color w:val="000000"/>
          <w:sz w:val="24"/>
        </w:rPr>
        <w:t>yaitu peta dan data-data posisi, koordinat, ruang dan spasial</w:t>
      </w:r>
      <w:r w:rsidRPr="0082090C">
        <w:rPr>
          <w:rFonts w:ascii="Times New Roman" w:hAnsi="Times New Roman"/>
          <w:i/>
          <w:sz w:val="24"/>
          <w:lang w:val="id-ID"/>
        </w:rPr>
        <w:t xml:space="preserve">, </w:t>
      </w:r>
      <w:r w:rsidRPr="0082090C">
        <w:rPr>
          <w:rFonts w:ascii="Times New Roman" w:hAnsi="Times New Roman"/>
          <w:i/>
          <w:color w:val="000000"/>
          <w:sz w:val="24"/>
        </w:rPr>
        <w:t xml:space="preserve">dengan </w:t>
      </w:r>
      <w:r w:rsidRPr="0082090C">
        <w:rPr>
          <w:rFonts w:ascii="Times New Roman" w:hAnsi="Times New Roman"/>
          <w:i/>
          <w:sz w:val="24"/>
        </w:rPr>
        <w:t>survei yang berbasis pada pengamatan ke satelit G</w:t>
      </w:r>
      <w:r w:rsidRPr="0082090C">
        <w:rPr>
          <w:rFonts w:ascii="Times New Roman" w:hAnsi="Times New Roman"/>
          <w:i/>
          <w:sz w:val="24"/>
          <w:lang w:val="id-ID"/>
        </w:rPr>
        <w:t>NS</w:t>
      </w:r>
      <w:r w:rsidRPr="0082090C">
        <w:rPr>
          <w:rFonts w:ascii="Times New Roman" w:hAnsi="Times New Roman"/>
          <w:i/>
          <w:sz w:val="24"/>
        </w:rPr>
        <w:t>S</w:t>
      </w:r>
      <w:r w:rsidRPr="0082090C">
        <w:rPr>
          <w:rFonts w:ascii="Times New Roman" w:hAnsi="Times New Roman"/>
          <w:i/>
          <w:sz w:val="24"/>
          <w:lang w:val="id-ID"/>
        </w:rPr>
        <w:t xml:space="preserve">. Penelitian ini menggunakan bahasa pemrograman </w:t>
      </w:r>
      <w:r w:rsidRPr="0082090C">
        <w:rPr>
          <w:rStyle w:val="st"/>
          <w:rFonts w:ascii="Times New Roman" w:hAnsi="Times New Roman"/>
          <w:i/>
          <w:sz w:val="24"/>
        </w:rPr>
        <w:t>HyperText Markup Language</w:t>
      </w:r>
      <w:r w:rsidRPr="0082090C">
        <w:rPr>
          <w:rFonts w:ascii="Times New Roman" w:hAnsi="Times New Roman"/>
          <w:i/>
          <w:iCs/>
          <w:sz w:val="24"/>
          <w:lang w:val="id-ID"/>
        </w:rPr>
        <w:t xml:space="preserve"> (HTML) </w:t>
      </w:r>
      <w:r w:rsidRPr="0082090C">
        <w:rPr>
          <w:rFonts w:ascii="Times New Roman" w:hAnsi="Times New Roman"/>
          <w:i/>
          <w:sz w:val="24"/>
          <w:lang w:val="id-ID"/>
        </w:rPr>
        <w:t>untuk membangun situs menampilkan berbagai informasi pemetaan kawasan industri.</w:t>
      </w:r>
    </w:p>
    <w:p w:rsidR="00DE4FC3" w:rsidRPr="0082090C" w:rsidRDefault="00DE4FC3" w:rsidP="00BF55CC">
      <w:pPr>
        <w:pStyle w:val="Abstrak"/>
        <w:rPr>
          <w:sz w:val="24"/>
          <w:szCs w:val="24"/>
        </w:rPr>
      </w:pPr>
    </w:p>
    <w:p w:rsidR="00BF55CC" w:rsidRPr="0082090C" w:rsidRDefault="00667ECE" w:rsidP="007B2227">
      <w:pPr>
        <w:pStyle w:val="Abstrak"/>
        <w:rPr>
          <w:sz w:val="24"/>
          <w:szCs w:val="24"/>
        </w:rPr>
      </w:pPr>
      <w:r w:rsidRPr="0082090C">
        <w:rPr>
          <w:b/>
          <w:sz w:val="24"/>
          <w:szCs w:val="24"/>
          <w:lang w:val="id-ID"/>
        </w:rPr>
        <w:t>Kata kunci</w:t>
      </w:r>
      <w:r w:rsidR="00BF55CC" w:rsidRPr="0082090C">
        <w:rPr>
          <w:sz w:val="24"/>
          <w:szCs w:val="24"/>
        </w:rPr>
        <w:t xml:space="preserve">. </w:t>
      </w:r>
      <w:r w:rsidR="00B171B2" w:rsidRPr="0082090C">
        <w:rPr>
          <w:iCs/>
          <w:sz w:val="24"/>
          <w:szCs w:val="24"/>
          <w:lang w:val="id-ID"/>
        </w:rPr>
        <w:t xml:space="preserve">Pemetaan, Industri, </w:t>
      </w:r>
      <w:r w:rsidR="00B171B2" w:rsidRPr="0082090C">
        <w:rPr>
          <w:rStyle w:val="st"/>
          <w:sz w:val="24"/>
          <w:szCs w:val="24"/>
        </w:rPr>
        <w:t>HyperText Markup Language</w:t>
      </w:r>
      <w:r w:rsidR="00B171B2" w:rsidRPr="0082090C">
        <w:rPr>
          <w:iCs/>
          <w:sz w:val="24"/>
          <w:szCs w:val="24"/>
          <w:lang w:val="id-ID"/>
        </w:rPr>
        <w:t xml:space="preserve"> (HTML), Android</w:t>
      </w:r>
    </w:p>
    <w:p w:rsidR="0042206D" w:rsidRPr="0082090C" w:rsidRDefault="0042206D">
      <w:pPr>
        <w:rPr>
          <w:sz w:val="24"/>
          <w:szCs w:val="24"/>
        </w:rPr>
      </w:pPr>
    </w:p>
    <w:p w:rsidR="0082090C" w:rsidRPr="0082090C" w:rsidRDefault="0082090C" w:rsidP="0082090C">
      <w:pPr>
        <w:pStyle w:val="Default"/>
        <w:jc w:val="both"/>
        <w:rPr>
          <w:rFonts w:ascii="Times New Roman" w:hAnsi="Times New Roman"/>
          <w:b/>
          <w:i/>
          <w:sz w:val="24"/>
        </w:rPr>
      </w:pPr>
      <w:r w:rsidRPr="0082090C">
        <w:rPr>
          <w:rFonts w:ascii="Times New Roman" w:hAnsi="Times New Roman"/>
          <w:b/>
          <w:i/>
          <w:sz w:val="24"/>
        </w:rPr>
        <w:t xml:space="preserve">Abstract </w:t>
      </w:r>
    </w:p>
    <w:p w:rsidR="0082090C" w:rsidRPr="0082090C" w:rsidRDefault="0082090C" w:rsidP="0082090C">
      <w:pPr>
        <w:pStyle w:val="Default"/>
        <w:ind w:firstLine="720"/>
        <w:jc w:val="both"/>
        <w:rPr>
          <w:rFonts w:ascii="Times New Roman" w:hAnsi="Times New Roman"/>
          <w:i/>
          <w:sz w:val="24"/>
        </w:rPr>
      </w:pPr>
      <w:r w:rsidRPr="0082090C">
        <w:rPr>
          <w:rFonts w:ascii="Times New Roman" w:hAnsi="Times New Roman"/>
          <w:i/>
          <w:sz w:val="24"/>
        </w:rPr>
        <w:t>The industrial sector is one of the most important sectors and strategies in development as the lifeblood of the economy. The development of this sector was aimed at mobilizing regional potentials, increasing accessibility and mobility of the community, and increasing urban productivity.</w:t>
      </w:r>
    </w:p>
    <w:p w:rsidR="0082090C" w:rsidRPr="0082090C" w:rsidRDefault="0082090C" w:rsidP="00785A99">
      <w:pPr>
        <w:pStyle w:val="Default"/>
        <w:jc w:val="both"/>
        <w:rPr>
          <w:rFonts w:ascii="Times New Roman" w:hAnsi="Times New Roman"/>
          <w:i/>
          <w:sz w:val="24"/>
          <w:lang w:val="en-US"/>
        </w:rPr>
      </w:pPr>
      <w:r w:rsidRPr="0082090C">
        <w:rPr>
          <w:rFonts w:ascii="Times New Roman" w:hAnsi="Times New Roman"/>
          <w:i/>
          <w:iCs/>
          <w:sz w:val="24"/>
        </w:rPr>
        <w:t>Mapping of industrial estate on labor availability parameters, physical characteristics (soil type, slope of soil, and erosion prone areas), availability of facilities and infrastructure, accessibility, and government policies for determining the location of industrial estate in East Surabaya Development Unit I used a Geographic Information System.</w:t>
      </w:r>
      <w:r w:rsidR="00785A99">
        <w:rPr>
          <w:rFonts w:ascii="Times New Roman" w:hAnsi="Times New Roman"/>
          <w:i/>
          <w:iCs/>
          <w:sz w:val="24"/>
          <w:lang w:val="id-ID"/>
        </w:rPr>
        <w:t xml:space="preserve"> </w:t>
      </w:r>
      <w:r w:rsidRPr="0082090C">
        <w:rPr>
          <w:rFonts w:ascii="Times New Roman" w:hAnsi="Times New Roman"/>
          <w:i/>
          <w:sz w:val="24"/>
          <w:lang w:val="en-US"/>
        </w:rPr>
        <w:t>The mapping of industrial estate used Geographic Information System approach with the overlay and buffer methods. The data were obtained from ground truth measurements of industrial location determination i.e. maps and position data, coordinates, spatial and spatial, with surveys based on observations to GNSS satellites. This research used Hyper Text Markup Language (HTML) programming language to build the site displays of various mapping information of industrial area.</w:t>
      </w:r>
    </w:p>
    <w:p w:rsidR="0082090C" w:rsidRPr="0082090C" w:rsidRDefault="0082090C" w:rsidP="0082090C">
      <w:pPr>
        <w:pStyle w:val="Abstrak"/>
        <w:rPr>
          <w:sz w:val="24"/>
          <w:szCs w:val="24"/>
        </w:rPr>
      </w:pPr>
    </w:p>
    <w:p w:rsidR="0082090C" w:rsidRPr="0082090C" w:rsidRDefault="0082090C" w:rsidP="0082090C">
      <w:pPr>
        <w:pStyle w:val="Abstrak"/>
        <w:rPr>
          <w:sz w:val="24"/>
          <w:szCs w:val="24"/>
        </w:rPr>
      </w:pPr>
      <w:r w:rsidRPr="0082090C">
        <w:rPr>
          <w:b/>
          <w:sz w:val="24"/>
          <w:szCs w:val="24"/>
        </w:rPr>
        <w:t>Keywords</w:t>
      </w:r>
      <w:r>
        <w:rPr>
          <w:b/>
          <w:sz w:val="24"/>
          <w:szCs w:val="24"/>
          <w:lang w:val="id-ID"/>
        </w:rPr>
        <w:t>:</w:t>
      </w:r>
      <w:r w:rsidRPr="0082090C">
        <w:rPr>
          <w:iCs/>
          <w:sz w:val="24"/>
          <w:szCs w:val="24"/>
        </w:rPr>
        <w:t>Mapping</w:t>
      </w:r>
      <w:r w:rsidRPr="0082090C">
        <w:rPr>
          <w:iCs/>
          <w:sz w:val="24"/>
          <w:szCs w:val="24"/>
          <w:lang w:val="id-ID"/>
        </w:rPr>
        <w:t>, Industr</w:t>
      </w:r>
      <w:r w:rsidRPr="0082090C">
        <w:rPr>
          <w:iCs/>
          <w:sz w:val="24"/>
          <w:szCs w:val="24"/>
        </w:rPr>
        <w:t>y</w:t>
      </w:r>
      <w:r w:rsidRPr="0082090C">
        <w:rPr>
          <w:iCs/>
          <w:sz w:val="24"/>
          <w:szCs w:val="24"/>
          <w:lang w:val="id-ID"/>
        </w:rPr>
        <w:t xml:space="preserve">, </w:t>
      </w:r>
      <w:r w:rsidRPr="0082090C">
        <w:rPr>
          <w:rStyle w:val="st"/>
          <w:sz w:val="24"/>
          <w:szCs w:val="24"/>
        </w:rPr>
        <w:t>HyperText Markup Language</w:t>
      </w:r>
      <w:r w:rsidRPr="0082090C">
        <w:rPr>
          <w:iCs/>
          <w:sz w:val="24"/>
          <w:szCs w:val="24"/>
          <w:lang w:val="id-ID"/>
        </w:rPr>
        <w:t xml:space="preserve"> (HTML), Android</w:t>
      </w:r>
    </w:p>
    <w:p w:rsidR="0082090C" w:rsidRPr="0082090C" w:rsidRDefault="0082090C">
      <w:pPr>
        <w:rPr>
          <w:sz w:val="24"/>
          <w:szCs w:val="24"/>
        </w:rPr>
      </w:pPr>
    </w:p>
    <w:p w:rsidR="008E6A85" w:rsidRPr="0082090C" w:rsidRDefault="004504DA" w:rsidP="00785A99">
      <w:pPr>
        <w:pStyle w:val="Heading1"/>
        <w:spacing w:line="360" w:lineRule="auto"/>
        <w:rPr>
          <w:szCs w:val="24"/>
        </w:rPr>
      </w:pPr>
      <w:r w:rsidRPr="0082090C">
        <w:rPr>
          <w:szCs w:val="24"/>
        </w:rPr>
        <w:lastRenderedPageBreak/>
        <w:t>Pendahuluan</w:t>
      </w:r>
    </w:p>
    <w:p w:rsidR="00B171B2" w:rsidRPr="0082090C" w:rsidRDefault="00B171B2" w:rsidP="00785A99">
      <w:pPr>
        <w:autoSpaceDE w:val="0"/>
        <w:autoSpaceDN w:val="0"/>
        <w:adjustRightInd w:val="0"/>
        <w:spacing w:line="360" w:lineRule="auto"/>
        <w:rPr>
          <w:sz w:val="24"/>
          <w:szCs w:val="24"/>
        </w:rPr>
      </w:pPr>
      <w:r w:rsidRPr="0082090C">
        <w:rPr>
          <w:sz w:val="24"/>
          <w:szCs w:val="24"/>
        </w:rPr>
        <w:t>Surabaya merupakan pusat kegiatan perindustrian di wilayah Indonesia bagian timur serta kota terbesar kedua di Indonesia setelah Jakarta. Kota ini telah mengalami perkembangan yang cukup pesat. Wilayah yang berkembang ditunjukkan dengan peningkatan pertumbuhan atau perkembangan sebagai akibat berlangsungnya berbagai kegiatan usaha, baik sektor pemerintah maupun sektor swasta yang pada dasarnya bertujuan untuk meningkatkan pemenuhan kebutuhan</w:t>
      </w:r>
      <w:r w:rsidR="0082090C">
        <w:rPr>
          <w:sz w:val="24"/>
          <w:szCs w:val="24"/>
          <w:lang w:val="id-ID"/>
        </w:rPr>
        <w:t xml:space="preserve"> </w:t>
      </w:r>
      <w:r w:rsidR="0082090C">
        <w:rPr>
          <w:sz w:val="24"/>
          <w:szCs w:val="24"/>
          <w:lang w:val="id-ID"/>
        </w:rPr>
        <w:fldChar w:fldCharType="begin" w:fldLock="1"/>
      </w:r>
      <w:r w:rsidR="0082090C">
        <w:rPr>
          <w:sz w:val="24"/>
          <w:szCs w:val="24"/>
          <w:lang w:val="id-ID"/>
        </w:rPr>
        <w:instrText>ADDIN CSL_CITATION { "citationItems" : [ { "id" : "ITEM-1", "itemData" : { "author" : [ { "dropping-particle" : "", "family" : "Sholikhah", "given" : "Isniyatus", "non-dropping-particle" : "", "parse-names" : false, "suffix" : "" } ], "id" : "ITEM-1", "issued" : { "date-parts" : [ [ "2012" ] ] }, "page" : "1-7", "title" : "Evaluasi Kesesuaian Lahan Untuk Kawasan Pergudangan Di Wilayah Surabaya Barat Menggunakan Sistem Informasi Geografis (SIG)", "type" : "article-journal" }, "uris" : [ "http://www.mendeley.com/documents/?uuid=4bfc5957-18eb-4201-863a-9be7305cc797" ] } ], "mendeley" : { "formattedCitation" : "(Sholikhah, 2012)", "plainTextFormattedCitation" : "(Sholikhah, 2012)", "previouslyFormattedCitation" : "(Sholikhah, 2012)" }, "properties" : {  }, "schema" : "https://github.com/citation-style-language/schema/raw/master/csl-citation.json" }</w:instrText>
      </w:r>
      <w:r w:rsidR="0082090C">
        <w:rPr>
          <w:sz w:val="24"/>
          <w:szCs w:val="24"/>
          <w:lang w:val="id-ID"/>
        </w:rPr>
        <w:fldChar w:fldCharType="separate"/>
      </w:r>
      <w:r w:rsidR="0082090C" w:rsidRPr="0082090C">
        <w:rPr>
          <w:sz w:val="24"/>
          <w:szCs w:val="24"/>
          <w:lang w:val="id-ID"/>
        </w:rPr>
        <w:t>(Sholikhah, 2012)</w:t>
      </w:r>
      <w:r w:rsidR="0082090C">
        <w:rPr>
          <w:sz w:val="24"/>
          <w:szCs w:val="24"/>
          <w:lang w:val="id-ID"/>
        </w:rPr>
        <w:fldChar w:fldCharType="end"/>
      </w:r>
      <w:r w:rsidRPr="0082090C">
        <w:rPr>
          <w:sz w:val="24"/>
          <w:szCs w:val="24"/>
        </w:rPr>
        <w:t>.</w:t>
      </w:r>
    </w:p>
    <w:p w:rsidR="00B171B2" w:rsidRPr="0082090C" w:rsidRDefault="00B171B2" w:rsidP="00785A99">
      <w:pPr>
        <w:autoSpaceDE w:val="0"/>
        <w:autoSpaceDN w:val="0"/>
        <w:adjustRightInd w:val="0"/>
        <w:spacing w:line="360" w:lineRule="auto"/>
        <w:rPr>
          <w:spacing w:val="4"/>
          <w:sz w:val="24"/>
          <w:szCs w:val="24"/>
          <w:lang w:val="id-ID" w:eastAsia="af-ZA"/>
        </w:rPr>
      </w:pPr>
      <w:r w:rsidRPr="0082090C">
        <w:rPr>
          <w:spacing w:val="4"/>
          <w:sz w:val="24"/>
          <w:szCs w:val="24"/>
          <w:lang w:val="id-ID" w:eastAsia="af-ZA"/>
        </w:rPr>
        <w:t xml:space="preserve">Kawasan Industri di surabaya timur </w:t>
      </w:r>
      <w:r w:rsidRPr="0082090C">
        <w:rPr>
          <w:spacing w:val="4"/>
          <w:sz w:val="24"/>
          <w:szCs w:val="24"/>
          <w:lang w:val="af-ZA" w:eastAsia="af-ZA"/>
        </w:rPr>
        <w:t>secara spasial mempunyai lokasi strategis bagi kegiatan perdagangan</w:t>
      </w:r>
      <w:r w:rsidRPr="0082090C">
        <w:rPr>
          <w:spacing w:val="4"/>
          <w:sz w:val="24"/>
          <w:szCs w:val="24"/>
          <w:lang w:val="id-ID" w:eastAsia="af-ZA"/>
        </w:rPr>
        <w:t>. Lokasi strategis</w:t>
      </w:r>
      <w:r w:rsidR="00BA2123" w:rsidRPr="0082090C">
        <w:rPr>
          <w:spacing w:val="4"/>
          <w:sz w:val="24"/>
          <w:szCs w:val="24"/>
          <w:lang w:val="id-ID" w:eastAsia="af-ZA"/>
        </w:rPr>
        <w:t xml:space="preserve"> dan adanya beberapa parameter </w:t>
      </w:r>
      <w:r w:rsidRPr="0082090C">
        <w:rPr>
          <w:spacing w:val="4"/>
          <w:sz w:val="24"/>
          <w:szCs w:val="24"/>
          <w:lang w:val="id-ID" w:eastAsia="af-ZA"/>
        </w:rPr>
        <w:t xml:space="preserve">akan mempengaruhi pembangunan di </w:t>
      </w:r>
      <w:r w:rsidR="00BA2123" w:rsidRPr="0082090C">
        <w:rPr>
          <w:spacing w:val="4"/>
          <w:sz w:val="24"/>
          <w:szCs w:val="24"/>
          <w:lang w:val="id-ID" w:eastAsia="af-ZA"/>
        </w:rPr>
        <w:t xml:space="preserve">kawasan Industri SIER </w:t>
      </w:r>
      <w:r w:rsidRPr="0082090C">
        <w:rPr>
          <w:spacing w:val="4"/>
          <w:sz w:val="24"/>
          <w:szCs w:val="24"/>
          <w:lang w:val="id-ID" w:eastAsia="af-ZA"/>
        </w:rPr>
        <w:t>Surabaya sehingga menjadi daya tarik tersendiri pada bidang ekonomi menuju peningkatan aktivitas perdagangan</w:t>
      </w:r>
      <w:r w:rsidR="00BA2123" w:rsidRPr="0082090C">
        <w:rPr>
          <w:spacing w:val="4"/>
          <w:sz w:val="24"/>
          <w:szCs w:val="24"/>
          <w:lang w:val="id-ID" w:eastAsia="af-ZA"/>
        </w:rPr>
        <w:t xml:space="preserve"> menggunakan teknologi sistem informasi geografis</w:t>
      </w:r>
      <w:r w:rsidRPr="0082090C">
        <w:rPr>
          <w:spacing w:val="4"/>
          <w:sz w:val="24"/>
          <w:szCs w:val="24"/>
          <w:lang w:val="id-ID" w:eastAsia="af-ZA"/>
        </w:rPr>
        <w:t xml:space="preserve">.   </w:t>
      </w:r>
    </w:p>
    <w:p w:rsidR="00303AD4" w:rsidRDefault="00B171B2" w:rsidP="00DA1BE6">
      <w:pPr>
        <w:pStyle w:val="Default"/>
        <w:spacing w:line="360" w:lineRule="auto"/>
        <w:jc w:val="both"/>
        <w:rPr>
          <w:rFonts w:ascii="Times New Roman" w:hAnsi="Times New Roman"/>
          <w:noProof w:val="0"/>
          <w:sz w:val="24"/>
          <w:lang w:val="id-ID" w:eastAsia="id-ID"/>
        </w:rPr>
      </w:pPr>
      <w:r w:rsidRPr="00DA1BE6">
        <w:rPr>
          <w:rStyle w:val="teks"/>
          <w:rFonts w:ascii="Times New Roman" w:hAnsi="Times New Roman"/>
          <w:sz w:val="24"/>
          <w:lang w:val="id-ID"/>
        </w:rPr>
        <w:t xml:space="preserve">Tujuan penelitian ini untuk mengkaji pemetaan pengembangan kawasan industri dan pertumbuhan sarana prasarana di sekitar kawasan, </w:t>
      </w:r>
      <w:r w:rsidRPr="00DA1BE6">
        <w:rPr>
          <w:rFonts w:ascii="Times New Roman" w:hAnsi="Times New Roman"/>
          <w:sz w:val="24"/>
        </w:rPr>
        <w:t>sehingga tidak sekadar sebagai kawasan industri</w:t>
      </w:r>
      <w:r w:rsidR="00BA2123" w:rsidRPr="00DA1BE6">
        <w:rPr>
          <w:rFonts w:ascii="Times New Roman" w:hAnsi="Times New Roman"/>
          <w:sz w:val="24"/>
          <w:lang w:val="id-ID"/>
        </w:rPr>
        <w:t xml:space="preserve"> berbasis android</w:t>
      </w:r>
      <w:r w:rsidRPr="00DA1BE6">
        <w:rPr>
          <w:rFonts w:ascii="Times New Roman" w:hAnsi="Times New Roman"/>
          <w:sz w:val="24"/>
        </w:rPr>
        <w:t xml:space="preserve">. </w:t>
      </w:r>
      <w:r w:rsidR="00DA1BE6" w:rsidRPr="00DA1BE6">
        <w:rPr>
          <w:rFonts w:ascii="Times New Roman" w:hAnsi="Times New Roman"/>
          <w:noProof w:val="0"/>
          <w:sz w:val="24"/>
          <w:lang w:val="id-ID" w:eastAsia="id-ID"/>
        </w:rPr>
        <w:t>GNSS sebagai referensi validasi berupa data tabel mengenai letak geografis lahan jika digabungkan dengan SIG akan menambahkan daya guna yang lain, ini dikarenakan informasi yang ditampilkan dilengkapi dengan visualisasinya dan memudahkan dalam pengoperasiannya</w:t>
      </w:r>
      <w:r w:rsidR="00DA1BE6">
        <w:rPr>
          <w:rFonts w:ascii="Times New Roman" w:hAnsi="Times New Roman"/>
          <w:noProof w:val="0"/>
          <w:sz w:val="24"/>
          <w:lang w:val="id-ID" w:eastAsia="id-ID"/>
        </w:rPr>
        <w:t xml:space="preserve"> </w:t>
      </w:r>
      <w:r w:rsidR="00DA1BE6">
        <w:rPr>
          <w:rFonts w:ascii="Times New Roman" w:hAnsi="Times New Roman"/>
          <w:noProof w:val="0"/>
          <w:sz w:val="24"/>
          <w:lang w:val="id-ID" w:eastAsia="id-ID"/>
        </w:rPr>
        <w:fldChar w:fldCharType="begin" w:fldLock="1"/>
      </w:r>
      <w:r w:rsidR="00DA1BE6">
        <w:rPr>
          <w:rFonts w:ascii="Times New Roman" w:hAnsi="Times New Roman"/>
          <w:noProof w:val="0"/>
          <w:sz w:val="24"/>
          <w:lang w:val="id-ID" w:eastAsia="id-ID"/>
        </w:rPr>
        <w:instrText>ADDIN CSL_CITATION { "citationItems" : [ { "id" : "ITEM-1", "itemData" : { "author" : [ { "dropping-particle" : "", "family" : "Jihan", "given" : "Jelita Citrawati", "non-dropping-particle" : "", "parse-names" : false, "suffix" : "" } ], "id" : "ITEM-1", "issued" : { "date-parts" : [ [ "2014" ] ] }, "page" : "154-160", "title" : "PEMANFAATAN GLOBAL NAVIGATION SATELLITE SYSTEM ( GNSS ) UNTUK PEMETAAN PENGGUNAAN LAHAN DI Jelita Citrawati Jihan", "type" : "article-journal" }, "uris" : [ "http://www.mendeley.com/documents/?uuid=e2fea427-3491-47af-95ee-f5a0705ed6c3" ] } ], "mendeley" : { "formattedCitation" : "(Jihan, 2014)", "plainTextFormattedCitation" : "(Jihan, 2014)", "previouslyFormattedCitation" : "(Jihan, 2014)" }, "properties" : {  }, "schema" : "https://github.com/citation-style-language/schema/raw/master/csl-citation.json" }</w:instrText>
      </w:r>
      <w:r w:rsidR="00DA1BE6">
        <w:rPr>
          <w:rFonts w:ascii="Times New Roman" w:hAnsi="Times New Roman"/>
          <w:noProof w:val="0"/>
          <w:sz w:val="24"/>
          <w:lang w:val="id-ID" w:eastAsia="id-ID"/>
        </w:rPr>
        <w:fldChar w:fldCharType="separate"/>
      </w:r>
      <w:r w:rsidR="00DA1BE6" w:rsidRPr="00DA1BE6">
        <w:rPr>
          <w:rFonts w:ascii="Times New Roman" w:hAnsi="Times New Roman"/>
          <w:sz w:val="24"/>
          <w:lang w:val="id-ID" w:eastAsia="id-ID"/>
        </w:rPr>
        <w:t>(Jihan, 2014)</w:t>
      </w:r>
      <w:r w:rsidR="00DA1BE6">
        <w:rPr>
          <w:rFonts w:ascii="Times New Roman" w:hAnsi="Times New Roman"/>
          <w:noProof w:val="0"/>
          <w:sz w:val="24"/>
          <w:lang w:val="id-ID" w:eastAsia="id-ID"/>
        </w:rPr>
        <w:fldChar w:fldCharType="end"/>
      </w:r>
      <w:r w:rsidR="00DA1BE6" w:rsidRPr="00DA1BE6">
        <w:rPr>
          <w:rFonts w:ascii="Times New Roman" w:hAnsi="Times New Roman"/>
          <w:noProof w:val="0"/>
          <w:sz w:val="24"/>
          <w:lang w:val="id-ID" w:eastAsia="id-ID"/>
        </w:rPr>
        <w:t>.</w:t>
      </w:r>
    </w:p>
    <w:p w:rsidR="00DA1BE6" w:rsidRPr="0082090C" w:rsidRDefault="00DA1BE6" w:rsidP="00DA1BE6">
      <w:pPr>
        <w:pStyle w:val="Default"/>
        <w:spacing w:line="360" w:lineRule="auto"/>
        <w:jc w:val="both"/>
        <w:rPr>
          <w:rFonts w:ascii="Times New Roman" w:hAnsi="Times New Roman"/>
          <w:sz w:val="24"/>
          <w:lang w:eastAsia="id-ID"/>
        </w:rPr>
      </w:pPr>
    </w:p>
    <w:p w:rsidR="00667ECE" w:rsidRPr="0082090C" w:rsidRDefault="00667ECE" w:rsidP="00785A99">
      <w:pPr>
        <w:pStyle w:val="BodyText2"/>
        <w:spacing w:after="0" w:line="360" w:lineRule="auto"/>
        <w:ind w:right="0"/>
        <w:rPr>
          <w:b/>
          <w:sz w:val="24"/>
          <w:szCs w:val="24"/>
          <w:lang w:val="id-ID"/>
        </w:rPr>
      </w:pPr>
      <w:r w:rsidRPr="0082090C">
        <w:rPr>
          <w:b/>
          <w:sz w:val="24"/>
          <w:szCs w:val="24"/>
          <w:lang w:val="id-ID"/>
        </w:rPr>
        <w:t>Perumusan Masalah</w:t>
      </w:r>
    </w:p>
    <w:p w:rsidR="00104D95" w:rsidRPr="0082090C" w:rsidRDefault="00667ECE" w:rsidP="00785A99">
      <w:pPr>
        <w:pStyle w:val="BodyText2"/>
        <w:spacing w:after="0" w:line="360" w:lineRule="auto"/>
        <w:ind w:right="0"/>
        <w:rPr>
          <w:sz w:val="24"/>
          <w:szCs w:val="24"/>
          <w:lang w:val="en-US"/>
        </w:rPr>
      </w:pPr>
      <w:r w:rsidRPr="0082090C">
        <w:rPr>
          <w:sz w:val="24"/>
          <w:szCs w:val="24"/>
        </w:rPr>
        <w:t xml:space="preserve">Rumusan masalah yang ada dalam penelitian ini adalah “Bagaimana </w:t>
      </w:r>
      <w:r w:rsidRPr="0082090C">
        <w:rPr>
          <w:sz w:val="24"/>
          <w:szCs w:val="24"/>
          <w:lang w:val="id-ID"/>
        </w:rPr>
        <w:t>mendeskripsikan dan mengolah</w:t>
      </w:r>
      <w:r w:rsidRPr="0082090C">
        <w:rPr>
          <w:sz w:val="24"/>
          <w:szCs w:val="24"/>
        </w:rPr>
        <w:t xml:space="preserve"> </w:t>
      </w:r>
      <w:r w:rsidRPr="0082090C">
        <w:rPr>
          <w:sz w:val="24"/>
          <w:szCs w:val="24"/>
          <w:lang w:val="id-ID"/>
        </w:rPr>
        <w:t xml:space="preserve">pemetaan </w:t>
      </w:r>
      <w:r w:rsidRPr="0082090C">
        <w:rPr>
          <w:sz w:val="24"/>
          <w:szCs w:val="24"/>
        </w:rPr>
        <w:t xml:space="preserve">kawasan </w:t>
      </w:r>
      <w:r w:rsidRPr="0082090C">
        <w:rPr>
          <w:sz w:val="24"/>
          <w:szCs w:val="24"/>
          <w:lang w:val="id-ID"/>
        </w:rPr>
        <w:t>industri</w:t>
      </w:r>
      <w:r w:rsidRPr="0082090C">
        <w:rPr>
          <w:sz w:val="24"/>
          <w:szCs w:val="24"/>
        </w:rPr>
        <w:t xml:space="preserve"> untuk </w:t>
      </w:r>
      <w:r w:rsidRPr="0082090C">
        <w:rPr>
          <w:sz w:val="24"/>
          <w:szCs w:val="24"/>
          <w:lang w:val="id-ID"/>
        </w:rPr>
        <w:t>penataan kawasan</w:t>
      </w:r>
      <w:r w:rsidRPr="0082090C">
        <w:rPr>
          <w:sz w:val="24"/>
          <w:szCs w:val="24"/>
        </w:rPr>
        <w:t xml:space="preserve"> </w:t>
      </w:r>
      <w:r w:rsidRPr="0082090C">
        <w:rPr>
          <w:sz w:val="24"/>
          <w:szCs w:val="24"/>
          <w:lang w:val="id-ID"/>
        </w:rPr>
        <w:t>industri</w:t>
      </w:r>
      <w:r w:rsidRPr="0082090C">
        <w:rPr>
          <w:sz w:val="24"/>
          <w:szCs w:val="24"/>
        </w:rPr>
        <w:t xml:space="preserve"> di wilayah Surabaya </w:t>
      </w:r>
      <w:r w:rsidRPr="0082090C">
        <w:rPr>
          <w:sz w:val="24"/>
          <w:szCs w:val="24"/>
          <w:lang w:val="id-ID"/>
        </w:rPr>
        <w:t>Timur</w:t>
      </w:r>
      <w:r w:rsidRPr="0082090C">
        <w:rPr>
          <w:sz w:val="24"/>
          <w:szCs w:val="24"/>
        </w:rPr>
        <w:t xml:space="preserve"> dengan </w:t>
      </w:r>
      <w:r w:rsidRPr="0082090C">
        <w:rPr>
          <w:sz w:val="24"/>
          <w:szCs w:val="24"/>
          <w:lang w:val="id-ID"/>
        </w:rPr>
        <w:t>pengembangan</w:t>
      </w:r>
      <w:r w:rsidRPr="0082090C">
        <w:rPr>
          <w:sz w:val="24"/>
          <w:szCs w:val="24"/>
        </w:rPr>
        <w:t xml:space="preserve"> Sistem Informasi Geografis (SIG)</w:t>
      </w:r>
      <w:r w:rsidRPr="0082090C">
        <w:rPr>
          <w:sz w:val="24"/>
          <w:szCs w:val="24"/>
          <w:lang w:val="id-ID"/>
        </w:rPr>
        <w:t xml:space="preserve"> berbasis Android</w:t>
      </w:r>
      <w:r w:rsidRPr="0082090C">
        <w:rPr>
          <w:sz w:val="24"/>
          <w:szCs w:val="24"/>
        </w:rPr>
        <w:t>”</w:t>
      </w:r>
    </w:p>
    <w:p w:rsidR="00785A99" w:rsidRPr="009C51FB" w:rsidRDefault="00B34423" w:rsidP="009C51FB">
      <w:pPr>
        <w:pStyle w:val="BodyText2"/>
        <w:spacing w:after="0" w:line="360" w:lineRule="auto"/>
        <w:ind w:right="0"/>
        <w:rPr>
          <w:sz w:val="24"/>
          <w:szCs w:val="24"/>
          <w:lang w:val="en-US"/>
        </w:rPr>
      </w:pPr>
      <w:r w:rsidRPr="0082090C">
        <w:rPr>
          <w:sz w:val="24"/>
          <w:szCs w:val="24"/>
          <w:lang w:val="en-US"/>
        </w:rPr>
        <w:t xml:space="preserve"> </w:t>
      </w:r>
    </w:p>
    <w:p w:rsidR="00667ECE" w:rsidRPr="0082090C" w:rsidRDefault="00667ECE" w:rsidP="00785A99">
      <w:pPr>
        <w:tabs>
          <w:tab w:val="left" w:pos="567"/>
        </w:tabs>
        <w:spacing w:line="360" w:lineRule="auto"/>
        <w:rPr>
          <w:b/>
          <w:bCs/>
          <w:spacing w:val="-3"/>
          <w:sz w:val="24"/>
          <w:szCs w:val="24"/>
          <w:lang w:val="id-ID"/>
        </w:rPr>
      </w:pPr>
      <w:r w:rsidRPr="0082090C">
        <w:rPr>
          <w:b/>
          <w:bCs/>
          <w:spacing w:val="-3"/>
          <w:sz w:val="24"/>
          <w:szCs w:val="24"/>
          <w:lang w:val="id-ID"/>
        </w:rPr>
        <w:t>Tujuan</w:t>
      </w:r>
    </w:p>
    <w:p w:rsidR="00667ECE" w:rsidRPr="0082090C" w:rsidRDefault="00667ECE" w:rsidP="00785A99">
      <w:pPr>
        <w:shd w:val="clear" w:color="auto" w:fill="FFFFFF"/>
        <w:tabs>
          <w:tab w:val="left" w:pos="567"/>
        </w:tabs>
        <w:spacing w:line="360" w:lineRule="auto"/>
        <w:rPr>
          <w:sz w:val="24"/>
          <w:szCs w:val="24"/>
        </w:rPr>
      </w:pPr>
      <w:r w:rsidRPr="0082090C">
        <w:rPr>
          <w:sz w:val="24"/>
          <w:szCs w:val="24"/>
          <w:lang w:val="id-ID"/>
        </w:rPr>
        <w:t>Tujuan penelitian ini adalah mendeskripsikan dan menyajikan</w:t>
      </w:r>
      <w:r w:rsidRPr="0082090C">
        <w:rPr>
          <w:sz w:val="24"/>
          <w:szCs w:val="24"/>
        </w:rPr>
        <w:t xml:space="preserve"> </w:t>
      </w:r>
      <w:r w:rsidRPr="0082090C">
        <w:rPr>
          <w:sz w:val="24"/>
          <w:szCs w:val="24"/>
          <w:lang w:val="id-ID"/>
        </w:rPr>
        <w:t xml:space="preserve">pemetaan  penataan </w:t>
      </w:r>
      <w:r w:rsidRPr="0082090C">
        <w:rPr>
          <w:sz w:val="24"/>
          <w:szCs w:val="24"/>
        </w:rPr>
        <w:t xml:space="preserve">kawasan </w:t>
      </w:r>
      <w:r w:rsidRPr="0082090C">
        <w:rPr>
          <w:sz w:val="24"/>
          <w:szCs w:val="24"/>
          <w:lang w:val="id-ID"/>
        </w:rPr>
        <w:t>industri</w:t>
      </w:r>
      <w:r w:rsidRPr="0082090C">
        <w:rPr>
          <w:sz w:val="24"/>
          <w:szCs w:val="24"/>
        </w:rPr>
        <w:t xml:space="preserve"> </w:t>
      </w:r>
      <w:r w:rsidRPr="0082090C">
        <w:rPr>
          <w:sz w:val="24"/>
          <w:szCs w:val="24"/>
          <w:lang w:val="id-ID"/>
        </w:rPr>
        <w:t xml:space="preserve">beserta atributnya </w:t>
      </w:r>
      <w:r w:rsidRPr="0082090C">
        <w:rPr>
          <w:sz w:val="24"/>
          <w:szCs w:val="24"/>
        </w:rPr>
        <w:t xml:space="preserve">untuk penentuan lokasi </w:t>
      </w:r>
      <w:r w:rsidRPr="0082090C">
        <w:rPr>
          <w:sz w:val="24"/>
          <w:szCs w:val="24"/>
          <w:lang w:val="id-ID"/>
        </w:rPr>
        <w:t>industri</w:t>
      </w:r>
      <w:r w:rsidRPr="0082090C">
        <w:rPr>
          <w:sz w:val="24"/>
          <w:szCs w:val="24"/>
        </w:rPr>
        <w:t xml:space="preserve"> di wilayah </w:t>
      </w:r>
      <w:r w:rsidRPr="0082090C">
        <w:rPr>
          <w:sz w:val="24"/>
          <w:szCs w:val="24"/>
          <w:lang w:val="id-ID"/>
        </w:rPr>
        <w:t xml:space="preserve">UP 1 </w:t>
      </w:r>
      <w:r w:rsidRPr="0082090C">
        <w:rPr>
          <w:sz w:val="24"/>
          <w:szCs w:val="24"/>
        </w:rPr>
        <w:t xml:space="preserve">Surabaya </w:t>
      </w:r>
      <w:r w:rsidRPr="0082090C">
        <w:rPr>
          <w:sz w:val="24"/>
          <w:szCs w:val="24"/>
          <w:lang w:val="id-ID"/>
        </w:rPr>
        <w:t>Timur</w:t>
      </w:r>
      <w:r w:rsidRPr="0082090C">
        <w:rPr>
          <w:sz w:val="24"/>
          <w:szCs w:val="24"/>
        </w:rPr>
        <w:t xml:space="preserve"> </w:t>
      </w:r>
      <w:r w:rsidRPr="0082090C">
        <w:rPr>
          <w:sz w:val="24"/>
          <w:szCs w:val="24"/>
          <w:lang w:val="id-ID"/>
        </w:rPr>
        <w:t xml:space="preserve">berbasis </w:t>
      </w:r>
      <w:r w:rsidRPr="0082090C">
        <w:rPr>
          <w:i/>
          <w:sz w:val="24"/>
          <w:szCs w:val="24"/>
          <w:lang w:val="id-ID"/>
        </w:rPr>
        <w:t>mobile</w:t>
      </w:r>
      <w:r w:rsidRPr="0082090C">
        <w:rPr>
          <w:sz w:val="24"/>
          <w:szCs w:val="24"/>
          <w:lang w:val="id-ID"/>
        </w:rPr>
        <w:t xml:space="preserve"> </w:t>
      </w:r>
      <w:r w:rsidRPr="0082090C">
        <w:rPr>
          <w:sz w:val="24"/>
          <w:szCs w:val="24"/>
        </w:rPr>
        <w:t>Sistem Informasi Geografis (SIG).</w:t>
      </w:r>
    </w:p>
    <w:p w:rsidR="00667ECE" w:rsidRPr="0082090C" w:rsidRDefault="00667ECE" w:rsidP="00785A99">
      <w:pPr>
        <w:autoSpaceDE w:val="0"/>
        <w:autoSpaceDN w:val="0"/>
        <w:adjustRightInd w:val="0"/>
        <w:spacing w:line="360" w:lineRule="auto"/>
        <w:rPr>
          <w:sz w:val="24"/>
          <w:szCs w:val="24"/>
          <w:lang w:eastAsia="id-ID"/>
        </w:rPr>
      </w:pPr>
      <w:r w:rsidRPr="0082090C">
        <w:rPr>
          <w:bCs/>
          <w:spacing w:val="-3"/>
          <w:sz w:val="24"/>
          <w:szCs w:val="24"/>
          <w:lang w:val="id-ID"/>
        </w:rPr>
        <w:t xml:space="preserve">Manfaat penelitian ini adalah </w:t>
      </w:r>
      <w:r w:rsidRPr="0082090C">
        <w:rPr>
          <w:sz w:val="24"/>
          <w:szCs w:val="24"/>
          <w:lang w:val="id-ID" w:eastAsia="id-ID"/>
        </w:rPr>
        <w:t xml:space="preserve">dapat menjadi salah satu media untuk mempermudah menampilkan informasi terhadap </w:t>
      </w:r>
      <w:r w:rsidRPr="0082090C">
        <w:rPr>
          <w:sz w:val="24"/>
          <w:szCs w:val="24"/>
          <w:lang w:eastAsia="id-ID"/>
        </w:rPr>
        <w:t xml:space="preserve">industri yang berdiri di kawasan yang bukan </w:t>
      </w:r>
      <w:r w:rsidRPr="0082090C">
        <w:rPr>
          <w:sz w:val="24"/>
          <w:szCs w:val="24"/>
          <w:lang w:eastAsia="id-ID"/>
        </w:rPr>
        <w:lastRenderedPageBreak/>
        <w:t>peruntukannya.</w:t>
      </w:r>
      <w:r w:rsidRPr="0082090C">
        <w:rPr>
          <w:sz w:val="24"/>
          <w:szCs w:val="24"/>
          <w:lang w:val="id-ID" w:eastAsia="id-ID"/>
        </w:rPr>
        <w:t xml:space="preserve"> </w:t>
      </w:r>
      <w:r w:rsidRPr="0082090C">
        <w:rPr>
          <w:sz w:val="24"/>
          <w:szCs w:val="24"/>
          <w:lang w:eastAsia="id-ID"/>
        </w:rPr>
        <w:t>Hal tersebut dilakukan untuk menghindari dampak buruk aktivitas industri.</w:t>
      </w:r>
    </w:p>
    <w:p w:rsidR="00667ECE" w:rsidRPr="0082090C" w:rsidRDefault="00667ECE" w:rsidP="00785A99">
      <w:pPr>
        <w:spacing w:line="360" w:lineRule="auto"/>
        <w:rPr>
          <w:b/>
          <w:sz w:val="24"/>
          <w:szCs w:val="24"/>
          <w:lang w:val="id-ID"/>
        </w:rPr>
      </w:pPr>
      <w:r w:rsidRPr="0082090C">
        <w:rPr>
          <w:b/>
          <w:sz w:val="24"/>
          <w:szCs w:val="24"/>
          <w:lang w:val="id-ID"/>
        </w:rPr>
        <w:t>Roadmap geospasial</w:t>
      </w:r>
    </w:p>
    <w:p w:rsidR="00667ECE" w:rsidRPr="0082090C" w:rsidRDefault="00531910" w:rsidP="00785A99">
      <w:pPr>
        <w:spacing w:line="360" w:lineRule="auto"/>
        <w:rPr>
          <w:sz w:val="24"/>
          <w:szCs w:val="24"/>
        </w:rPr>
      </w:pPr>
      <w:r w:rsidRPr="0082090C">
        <w:rPr>
          <w:sz w:val="24"/>
          <w:szCs w:val="24"/>
          <w:lang w:val="id-ID" w:eastAsia="id-ID"/>
        </w:rPr>
        <w:drawing>
          <wp:anchor distT="0" distB="0" distL="114300" distR="114300" simplePos="0" relativeHeight="251661312" behindDoc="0" locked="0" layoutInCell="1" allowOverlap="1" wp14:anchorId="72E1DF7A" wp14:editId="5E47393D">
            <wp:simplePos x="0" y="0"/>
            <wp:positionH relativeFrom="margin">
              <wp:align>center</wp:align>
            </wp:positionH>
            <wp:positionV relativeFrom="paragraph">
              <wp:posOffset>1293673</wp:posOffset>
            </wp:positionV>
            <wp:extent cx="2413590" cy="1793798"/>
            <wp:effectExtent l="76200" t="76200" r="139700" b="13081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13590" cy="179379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667ECE" w:rsidRPr="0082090C">
        <w:rPr>
          <w:sz w:val="24"/>
          <w:szCs w:val="24"/>
        </w:rPr>
        <w:t xml:space="preserve">Sistem Informasi Geografis berbasis Android dapat menjadi salah satu alat bantu utama yang mobile interaktif. Karena dengan adanya SIG akan digambarkan juga letak lokasi fasilitas umum pada kondisi sesungguhnya dalam hal ini peta dari </w:t>
      </w:r>
      <w:r w:rsidR="00667ECE" w:rsidRPr="00BE6BE8">
        <w:rPr>
          <w:i/>
          <w:sz w:val="24"/>
          <w:szCs w:val="24"/>
        </w:rPr>
        <w:t>handphone seluler</w:t>
      </w:r>
      <w:r w:rsidR="00667ECE" w:rsidRPr="0082090C">
        <w:rPr>
          <w:sz w:val="24"/>
          <w:szCs w:val="24"/>
        </w:rPr>
        <w:t xml:space="preserve"> (Android) yang dibawa. Disini akan didapatkan suatu analisa dan visualisasi yang dapat digunakan sebagai referensi bagi para pengguna.</w:t>
      </w:r>
    </w:p>
    <w:p w:rsidR="00667ECE" w:rsidRPr="0082090C" w:rsidRDefault="00667ECE" w:rsidP="00785A99">
      <w:pPr>
        <w:spacing w:line="360" w:lineRule="auto"/>
        <w:rPr>
          <w:b/>
          <w:sz w:val="24"/>
          <w:szCs w:val="24"/>
          <w:lang w:val="id-ID"/>
        </w:rPr>
      </w:pPr>
    </w:p>
    <w:p w:rsidR="00667ECE" w:rsidRPr="0082090C" w:rsidRDefault="00667ECE" w:rsidP="00785A99">
      <w:pPr>
        <w:spacing w:line="360" w:lineRule="auto"/>
        <w:rPr>
          <w:b/>
          <w:sz w:val="24"/>
          <w:szCs w:val="24"/>
          <w:lang w:val="id-ID"/>
        </w:rPr>
      </w:pPr>
    </w:p>
    <w:p w:rsidR="00667ECE" w:rsidRPr="0082090C" w:rsidRDefault="00667ECE" w:rsidP="00667ECE">
      <w:pPr>
        <w:spacing w:line="360" w:lineRule="auto"/>
        <w:rPr>
          <w:b/>
          <w:sz w:val="24"/>
          <w:szCs w:val="24"/>
          <w:lang w:val="id-ID"/>
        </w:rPr>
      </w:pPr>
    </w:p>
    <w:p w:rsidR="00667ECE" w:rsidRPr="0082090C" w:rsidRDefault="00667ECE" w:rsidP="00667ECE">
      <w:pPr>
        <w:spacing w:line="360" w:lineRule="auto"/>
        <w:rPr>
          <w:b/>
          <w:sz w:val="24"/>
          <w:szCs w:val="24"/>
          <w:lang w:val="id-ID"/>
        </w:rPr>
      </w:pPr>
    </w:p>
    <w:p w:rsidR="00667ECE" w:rsidRPr="0082090C" w:rsidRDefault="00667ECE" w:rsidP="00667ECE">
      <w:pPr>
        <w:spacing w:line="360" w:lineRule="auto"/>
        <w:rPr>
          <w:b/>
          <w:sz w:val="24"/>
          <w:szCs w:val="24"/>
          <w:lang w:val="id-ID"/>
        </w:rPr>
      </w:pPr>
    </w:p>
    <w:p w:rsidR="00667ECE" w:rsidRPr="0082090C" w:rsidRDefault="00667ECE" w:rsidP="00667ECE">
      <w:pPr>
        <w:spacing w:line="360" w:lineRule="auto"/>
        <w:rPr>
          <w:b/>
          <w:sz w:val="24"/>
          <w:szCs w:val="24"/>
          <w:lang w:val="id-ID"/>
        </w:rPr>
      </w:pPr>
    </w:p>
    <w:p w:rsidR="00667ECE" w:rsidRPr="0082090C" w:rsidRDefault="00667ECE" w:rsidP="00667ECE">
      <w:pPr>
        <w:spacing w:line="360" w:lineRule="auto"/>
        <w:rPr>
          <w:b/>
          <w:sz w:val="24"/>
          <w:szCs w:val="24"/>
          <w:lang w:val="id-ID"/>
        </w:rPr>
      </w:pPr>
    </w:p>
    <w:p w:rsidR="00667ECE" w:rsidRPr="0082090C" w:rsidRDefault="00667ECE" w:rsidP="00667ECE">
      <w:pPr>
        <w:pStyle w:val="DG"/>
      </w:pPr>
      <w:r w:rsidRPr="0082090C">
        <w:t xml:space="preserve">Gambar </w:t>
      </w:r>
      <w:r w:rsidR="009C51FB">
        <w:t>1</w:t>
      </w:r>
      <w:r w:rsidR="00B62F57" w:rsidRPr="0082090C">
        <w:t>.</w:t>
      </w:r>
      <w:r w:rsidRPr="0082090C">
        <w:t xml:space="preserve"> Konsep Dasar data Geospasial</w:t>
      </w:r>
    </w:p>
    <w:p w:rsidR="00667ECE" w:rsidRPr="0082090C" w:rsidRDefault="00667ECE" w:rsidP="00667ECE">
      <w:pPr>
        <w:spacing w:line="360" w:lineRule="auto"/>
        <w:jc w:val="center"/>
        <w:rPr>
          <w:i/>
          <w:sz w:val="24"/>
          <w:szCs w:val="24"/>
          <w:lang w:val="id-ID"/>
        </w:rPr>
      </w:pPr>
      <w:r w:rsidRPr="0082090C">
        <w:rPr>
          <w:i/>
          <w:sz w:val="24"/>
          <w:szCs w:val="24"/>
          <w:lang w:val="id-ID"/>
        </w:rPr>
        <w:t xml:space="preserve">Sumber : </w:t>
      </w:r>
      <w:r w:rsidRPr="0082090C">
        <w:rPr>
          <w:i/>
          <w:sz w:val="24"/>
          <w:szCs w:val="24"/>
        </w:rPr>
        <w:t xml:space="preserve">Geospatial Platform Modernization Roadmap v4 Final </w:t>
      </w:r>
      <w:r w:rsidR="00531910">
        <w:rPr>
          <w:i/>
          <w:sz w:val="24"/>
          <w:szCs w:val="24"/>
        </w:rPr>
        <w:t>–</w:t>
      </w:r>
      <w:r w:rsidRPr="0082090C">
        <w:rPr>
          <w:i/>
          <w:sz w:val="24"/>
          <w:szCs w:val="24"/>
        </w:rPr>
        <w:t xml:space="preserve"> March 2011</w:t>
      </w:r>
    </w:p>
    <w:p w:rsidR="00531910" w:rsidRDefault="00531910" w:rsidP="00531910">
      <w:pPr>
        <w:spacing w:line="360" w:lineRule="auto"/>
        <w:rPr>
          <w:b/>
          <w:sz w:val="24"/>
          <w:szCs w:val="24"/>
          <w:lang w:val="id-ID"/>
        </w:rPr>
      </w:pPr>
    </w:p>
    <w:p w:rsidR="00531910" w:rsidRDefault="00531910" w:rsidP="00531910">
      <w:pPr>
        <w:spacing w:line="360" w:lineRule="auto"/>
        <w:rPr>
          <w:b/>
          <w:sz w:val="24"/>
          <w:szCs w:val="24"/>
          <w:lang w:val="id-ID"/>
        </w:rPr>
      </w:pPr>
      <w:r>
        <w:rPr>
          <w:b/>
          <w:sz w:val="24"/>
          <w:szCs w:val="24"/>
          <w:lang w:val="id-ID"/>
        </w:rPr>
        <w:t xml:space="preserve">Metode Penelitian </w:t>
      </w:r>
    </w:p>
    <w:p w:rsidR="00531910" w:rsidRPr="0082090C" w:rsidRDefault="00531910" w:rsidP="00531910">
      <w:pPr>
        <w:spacing w:line="360" w:lineRule="auto"/>
        <w:rPr>
          <w:b/>
          <w:sz w:val="24"/>
          <w:szCs w:val="24"/>
          <w:lang w:val="id-ID"/>
        </w:rPr>
      </w:pPr>
      <w:r w:rsidRPr="0082090C">
        <w:rPr>
          <w:b/>
          <w:sz w:val="24"/>
          <w:szCs w:val="24"/>
          <w:lang w:val="id-ID"/>
        </w:rPr>
        <w:t>Lokasi Geografis dan Batas Wilayah Penelitian</w:t>
      </w:r>
    </w:p>
    <w:p w:rsidR="00531910" w:rsidRPr="0082090C" w:rsidRDefault="00531910" w:rsidP="00531910">
      <w:pPr>
        <w:autoSpaceDE w:val="0"/>
        <w:autoSpaceDN w:val="0"/>
        <w:adjustRightInd w:val="0"/>
        <w:spacing w:line="360" w:lineRule="auto"/>
        <w:rPr>
          <w:sz w:val="24"/>
          <w:szCs w:val="24"/>
        </w:rPr>
      </w:pPr>
      <w:r w:rsidRPr="0082090C">
        <w:rPr>
          <w:sz w:val="24"/>
          <w:szCs w:val="24"/>
          <w:lang w:val="id-ID"/>
        </w:rPr>
        <w:t>Wilayah Rungkut Industri secara geografis terletak pada garis Lintang Selatan antara 7°19’ – 7°20’ dan Bujur Timur antara 112°44’ – 112°45’. Secara administratif SIER bagian dari UP 1</w:t>
      </w:r>
      <w:r w:rsidRPr="0082090C">
        <w:rPr>
          <w:sz w:val="24"/>
          <w:szCs w:val="24"/>
        </w:rPr>
        <w:t xml:space="preserve"> Surabaya </w:t>
      </w:r>
      <w:r w:rsidRPr="0082090C">
        <w:rPr>
          <w:sz w:val="24"/>
          <w:szCs w:val="24"/>
          <w:lang w:val="id-ID"/>
        </w:rPr>
        <w:t>Timur. Unit Pengembangan I Rungkut meliputi wilayah Kecamatan Rungkut, Kecamatan Gunung Anyar dan Kecamatan Tenggilis Mejoyo. Batas wilayah tersebut yaitu :</w:t>
      </w:r>
    </w:p>
    <w:p w:rsidR="00531910" w:rsidRPr="0082090C" w:rsidRDefault="00531910" w:rsidP="00531910">
      <w:pPr>
        <w:pStyle w:val="Default"/>
        <w:spacing w:line="360" w:lineRule="auto"/>
        <w:ind w:firstLine="567"/>
        <w:jc w:val="both"/>
        <w:rPr>
          <w:rFonts w:ascii="Times New Roman" w:hAnsi="Times New Roman"/>
          <w:sz w:val="24"/>
        </w:rPr>
      </w:pPr>
      <w:r w:rsidRPr="0082090C">
        <w:rPr>
          <w:rFonts w:ascii="Times New Roman" w:hAnsi="Times New Roman"/>
          <w:sz w:val="24"/>
        </w:rPr>
        <w:t xml:space="preserve">1. Bagian Utara berbatasan dengan Kecamatan Sukolilo. </w:t>
      </w:r>
    </w:p>
    <w:p w:rsidR="00531910" w:rsidRPr="0082090C" w:rsidRDefault="00531910" w:rsidP="00531910">
      <w:pPr>
        <w:pStyle w:val="Default"/>
        <w:spacing w:line="360" w:lineRule="auto"/>
        <w:ind w:firstLine="567"/>
        <w:jc w:val="both"/>
        <w:rPr>
          <w:rFonts w:ascii="Times New Roman" w:hAnsi="Times New Roman"/>
          <w:sz w:val="24"/>
        </w:rPr>
      </w:pPr>
      <w:r w:rsidRPr="0082090C">
        <w:rPr>
          <w:rFonts w:ascii="Times New Roman" w:hAnsi="Times New Roman"/>
          <w:sz w:val="24"/>
        </w:rPr>
        <w:t xml:space="preserve">2. Bagian Selatan berbatasan dengan Kabupaten Sidoarjo. </w:t>
      </w:r>
    </w:p>
    <w:p w:rsidR="00531910" w:rsidRPr="0082090C" w:rsidRDefault="00531910" w:rsidP="00531910">
      <w:pPr>
        <w:pStyle w:val="Default"/>
        <w:spacing w:line="360" w:lineRule="auto"/>
        <w:ind w:left="567"/>
        <w:jc w:val="both"/>
        <w:rPr>
          <w:rFonts w:ascii="Times New Roman" w:hAnsi="Times New Roman"/>
          <w:sz w:val="24"/>
        </w:rPr>
      </w:pPr>
      <w:r w:rsidRPr="0082090C">
        <w:rPr>
          <w:rFonts w:ascii="Times New Roman" w:hAnsi="Times New Roman"/>
          <w:sz w:val="24"/>
        </w:rPr>
        <w:t xml:space="preserve">3. Batas Timur berbatasan dengan Selat Madura. </w:t>
      </w:r>
    </w:p>
    <w:p w:rsidR="00531910" w:rsidRDefault="00531910" w:rsidP="00531910">
      <w:pPr>
        <w:pStyle w:val="Default"/>
        <w:spacing w:line="360" w:lineRule="auto"/>
        <w:ind w:left="567"/>
        <w:jc w:val="both"/>
        <w:rPr>
          <w:rFonts w:ascii="Times New Roman" w:hAnsi="Times New Roman"/>
          <w:sz w:val="24"/>
        </w:rPr>
      </w:pPr>
      <w:r w:rsidRPr="0082090C">
        <w:rPr>
          <w:rFonts w:ascii="Times New Roman" w:hAnsi="Times New Roman"/>
          <w:sz w:val="24"/>
        </w:rPr>
        <w:t xml:space="preserve">4. Batas Barat berbatasan dengan Kecamatan Wonocolo. </w:t>
      </w:r>
    </w:p>
    <w:p w:rsidR="009C51FB" w:rsidRPr="0082090C" w:rsidRDefault="009C51FB" w:rsidP="009C51FB">
      <w:pPr>
        <w:pStyle w:val="BodyText2"/>
        <w:spacing w:after="0" w:line="360" w:lineRule="auto"/>
        <w:rPr>
          <w:sz w:val="24"/>
          <w:szCs w:val="24"/>
          <w:lang w:val="en-US"/>
        </w:rPr>
      </w:pPr>
      <w:r w:rsidRPr="0082090C">
        <w:rPr>
          <w:bCs/>
          <w:spacing w:val="-3"/>
          <w:sz w:val="24"/>
          <w:szCs w:val="24"/>
          <w:lang w:val="id-ID"/>
        </w:rPr>
        <w:t>Wilayah studi yang digunakan dalam penelitian ini adalah wilayah Unit Pengembangan (UP) 1 kawasan Kecamatan Rungkut, Tenggilismejoyo dan Gununganyar</w:t>
      </w:r>
    </w:p>
    <w:p w:rsidR="009C51FB" w:rsidRPr="0082090C" w:rsidRDefault="009C51FB" w:rsidP="009C51FB">
      <w:pPr>
        <w:tabs>
          <w:tab w:val="left" w:pos="851"/>
        </w:tabs>
        <w:spacing w:line="360" w:lineRule="auto"/>
        <w:ind w:left="709"/>
        <w:rPr>
          <w:bCs/>
          <w:spacing w:val="-3"/>
          <w:sz w:val="24"/>
          <w:szCs w:val="24"/>
          <w:lang w:val="id-ID"/>
        </w:rPr>
      </w:pPr>
    </w:p>
    <w:p w:rsidR="009C51FB" w:rsidRPr="0082090C" w:rsidRDefault="009C51FB" w:rsidP="009C51FB">
      <w:pPr>
        <w:tabs>
          <w:tab w:val="left" w:pos="851"/>
        </w:tabs>
        <w:spacing w:line="360" w:lineRule="auto"/>
        <w:ind w:left="709"/>
        <w:rPr>
          <w:bCs/>
          <w:spacing w:val="-3"/>
          <w:sz w:val="24"/>
          <w:szCs w:val="24"/>
          <w:lang w:val="id-ID"/>
        </w:rPr>
      </w:pPr>
    </w:p>
    <w:p w:rsidR="009C51FB" w:rsidRPr="0082090C" w:rsidRDefault="009C51FB" w:rsidP="009C51FB">
      <w:pPr>
        <w:tabs>
          <w:tab w:val="left" w:pos="851"/>
        </w:tabs>
        <w:spacing w:line="360" w:lineRule="auto"/>
        <w:ind w:left="709"/>
        <w:rPr>
          <w:bCs/>
          <w:spacing w:val="-3"/>
          <w:sz w:val="24"/>
          <w:szCs w:val="24"/>
          <w:lang w:val="id-ID"/>
        </w:rPr>
      </w:pPr>
    </w:p>
    <w:p w:rsidR="009C51FB" w:rsidRPr="0082090C" w:rsidRDefault="009C51FB" w:rsidP="009C51FB">
      <w:pPr>
        <w:tabs>
          <w:tab w:val="left" w:pos="851"/>
        </w:tabs>
        <w:spacing w:line="360" w:lineRule="auto"/>
        <w:ind w:left="709"/>
        <w:rPr>
          <w:bCs/>
          <w:spacing w:val="-3"/>
          <w:sz w:val="24"/>
          <w:szCs w:val="24"/>
          <w:lang w:val="id-ID"/>
        </w:rPr>
      </w:pPr>
    </w:p>
    <w:p w:rsidR="009C51FB" w:rsidRPr="0082090C" w:rsidRDefault="009C51FB" w:rsidP="009C51FB">
      <w:pPr>
        <w:tabs>
          <w:tab w:val="left" w:pos="851"/>
        </w:tabs>
        <w:spacing w:line="360" w:lineRule="auto"/>
        <w:ind w:left="709"/>
        <w:rPr>
          <w:bCs/>
          <w:spacing w:val="-3"/>
          <w:sz w:val="24"/>
          <w:szCs w:val="24"/>
          <w:lang w:val="id-ID"/>
        </w:rPr>
      </w:pPr>
      <w:r w:rsidRPr="0082090C">
        <w:rPr>
          <w:sz w:val="24"/>
          <w:szCs w:val="24"/>
          <w:lang w:val="id-ID" w:eastAsia="id-ID"/>
        </w:rPr>
        <w:drawing>
          <wp:anchor distT="0" distB="0" distL="114300" distR="114300" simplePos="0" relativeHeight="251748352" behindDoc="0" locked="0" layoutInCell="1" allowOverlap="1" wp14:anchorId="08FC256C" wp14:editId="4C345F2C">
            <wp:simplePos x="0" y="0"/>
            <wp:positionH relativeFrom="margin">
              <wp:posOffset>1001395</wp:posOffset>
            </wp:positionH>
            <wp:positionV relativeFrom="paragraph">
              <wp:posOffset>-558800</wp:posOffset>
            </wp:positionV>
            <wp:extent cx="3343275" cy="2366010"/>
            <wp:effectExtent l="57150" t="57150" r="123825" b="11049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P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43275" cy="236601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rsidR="009C51FB" w:rsidRDefault="009C51FB" w:rsidP="009C51FB">
      <w:pPr>
        <w:tabs>
          <w:tab w:val="left" w:pos="851"/>
        </w:tabs>
        <w:spacing w:line="360" w:lineRule="auto"/>
        <w:ind w:left="709"/>
        <w:rPr>
          <w:bCs/>
          <w:spacing w:val="-3"/>
          <w:sz w:val="24"/>
          <w:szCs w:val="24"/>
          <w:lang w:val="id-ID"/>
        </w:rPr>
      </w:pPr>
    </w:p>
    <w:p w:rsidR="009C51FB" w:rsidRDefault="009C51FB" w:rsidP="009C51FB">
      <w:pPr>
        <w:tabs>
          <w:tab w:val="left" w:pos="851"/>
        </w:tabs>
        <w:spacing w:line="360" w:lineRule="auto"/>
        <w:ind w:left="709"/>
        <w:rPr>
          <w:bCs/>
          <w:spacing w:val="-3"/>
          <w:sz w:val="24"/>
          <w:szCs w:val="24"/>
          <w:lang w:val="id-ID"/>
        </w:rPr>
      </w:pPr>
    </w:p>
    <w:p w:rsidR="009C51FB" w:rsidRDefault="009C51FB" w:rsidP="009C51FB">
      <w:pPr>
        <w:tabs>
          <w:tab w:val="left" w:pos="851"/>
        </w:tabs>
        <w:spacing w:line="360" w:lineRule="auto"/>
        <w:ind w:left="709"/>
        <w:rPr>
          <w:bCs/>
          <w:spacing w:val="-3"/>
          <w:sz w:val="24"/>
          <w:szCs w:val="24"/>
          <w:lang w:val="id-ID"/>
        </w:rPr>
      </w:pPr>
    </w:p>
    <w:p w:rsidR="009C51FB" w:rsidRDefault="009C51FB" w:rsidP="009C51FB">
      <w:pPr>
        <w:tabs>
          <w:tab w:val="left" w:pos="851"/>
        </w:tabs>
        <w:spacing w:line="360" w:lineRule="auto"/>
        <w:ind w:left="709"/>
        <w:rPr>
          <w:bCs/>
          <w:spacing w:val="-3"/>
          <w:sz w:val="24"/>
          <w:szCs w:val="24"/>
          <w:lang w:val="id-ID"/>
        </w:rPr>
      </w:pPr>
    </w:p>
    <w:p w:rsidR="009C51FB" w:rsidRPr="0082090C" w:rsidRDefault="009C51FB" w:rsidP="009C51FB">
      <w:pPr>
        <w:tabs>
          <w:tab w:val="left" w:pos="851"/>
        </w:tabs>
        <w:spacing w:line="360" w:lineRule="auto"/>
        <w:ind w:left="709"/>
        <w:rPr>
          <w:bCs/>
          <w:spacing w:val="-3"/>
          <w:sz w:val="24"/>
          <w:szCs w:val="24"/>
          <w:lang w:val="id-ID"/>
        </w:rPr>
      </w:pPr>
    </w:p>
    <w:p w:rsidR="009C51FB" w:rsidRPr="0082090C" w:rsidRDefault="009C51FB" w:rsidP="009C51FB">
      <w:pPr>
        <w:tabs>
          <w:tab w:val="left" w:pos="851"/>
        </w:tabs>
        <w:spacing w:line="360" w:lineRule="auto"/>
        <w:ind w:left="709"/>
        <w:rPr>
          <w:bCs/>
          <w:spacing w:val="-3"/>
          <w:sz w:val="24"/>
          <w:szCs w:val="24"/>
          <w:lang w:val="id-ID"/>
        </w:rPr>
      </w:pPr>
    </w:p>
    <w:p w:rsidR="009C51FB" w:rsidRPr="0082090C" w:rsidRDefault="009C51FB" w:rsidP="009C51FB">
      <w:pPr>
        <w:pStyle w:val="DG"/>
      </w:pPr>
      <w:r w:rsidRPr="0082090C">
        <w:t xml:space="preserve">Gambar </w:t>
      </w:r>
      <w:r>
        <w:t>2.</w:t>
      </w:r>
      <w:r w:rsidRPr="0082090C">
        <w:t xml:space="preserve"> Lokasi penelitian</w:t>
      </w:r>
    </w:p>
    <w:p w:rsidR="009C51FB" w:rsidRPr="0082090C" w:rsidRDefault="009C51FB" w:rsidP="009C51FB">
      <w:pPr>
        <w:jc w:val="center"/>
        <w:rPr>
          <w:i/>
          <w:sz w:val="24"/>
          <w:szCs w:val="24"/>
          <w:lang w:val="id-ID"/>
        </w:rPr>
      </w:pPr>
      <w:r>
        <w:rPr>
          <w:i/>
          <w:sz w:val="24"/>
          <w:szCs w:val="24"/>
          <w:lang w:val="id-ID"/>
        </w:rPr>
        <w:t>Sumber : Hasil Analisa, 2017</w:t>
      </w:r>
    </w:p>
    <w:p w:rsidR="009C51FB" w:rsidRDefault="009C51FB" w:rsidP="0082090C">
      <w:pPr>
        <w:shd w:val="clear" w:color="auto" w:fill="FFFFFF"/>
        <w:tabs>
          <w:tab w:val="left" w:pos="567"/>
        </w:tabs>
        <w:spacing w:line="360" w:lineRule="auto"/>
        <w:rPr>
          <w:color w:val="000000"/>
          <w:sz w:val="24"/>
          <w:szCs w:val="24"/>
          <w:lang w:val="tr-TR" w:eastAsia="tr-TR"/>
        </w:rPr>
      </w:pPr>
    </w:p>
    <w:p w:rsidR="009C51FB" w:rsidRDefault="009C51FB" w:rsidP="0082090C">
      <w:pPr>
        <w:shd w:val="clear" w:color="auto" w:fill="FFFFFF"/>
        <w:tabs>
          <w:tab w:val="left" w:pos="567"/>
        </w:tabs>
        <w:spacing w:line="360" w:lineRule="auto"/>
        <w:rPr>
          <w:color w:val="000000"/>
          <w:sz w:val="24"/>
          <w:szCs w:val="24"/>
          <w:lang w:val="id-ID" w:eastAsia="tr-TR"/>
        </w:rPr>
      </w:pPr>
      <w:r>
        <w:rPr>
          <w:color w:val="000000"/>
          <w:sz w:val="24"/>
          <w:szCs w:val="24"/>
          <w:lang w:val="id-ID" w:eastAsia="tr-TR"/>
        </w:rPr>
        <w:t>Data :</w:t>
      </w:r>
    </w:p>
    <w:p w:rsidR="009C51FB" w:rsidRDefault="009C51FB" w:rsidP="009C51FB">
      <w:pPr>
        <w:pStyle w:val="ListParagraph"/>
        <w:numPr>
          <w:ilvl w:val="0"/>
          <w:numId w:val="30"/>
        </w:numPr>
        <w:shd w:val="clear" w:color="auto" w:fill="FFFFFF"/>
        <w:tabs>
          <w:tab w:val="left" w:pos="567"/>
        </w:tabs>
        <w:spacing w:line="360" w:lineRule="auto"/>
        <w:rPr>
          <w:color w:val="000000"/>
          <w:sz w:val="24"/>
          <w:lang w:val="id-ID" w:eastAsia="tr-TR"/>
        </w:rPr>
      </w:pPr>
      <w:r>
        <w:rPr>
          <w:color w:val="000000"/>
          <w:sz w:val="24"/>
          <w:lang w:val="id-ID" w:eastAsia="tr-TR"/>
        </w:rPr>
        <w:t>Peta RDTRK skala 1:5000 Rungkut Tahun 2007 produk Bappeko</w:t>
      </w:r>
    </w:p>
    <w:p w:rsidR="009C51FB" w:rsidRDefault="009C51FB" w:rsidP="009C51FB">
      <w:pPr>
        <w:pStyle w:val="ListParagraph"/>
        <w:numPr>
          <w:ilvl w:val="0"/>
          <w:numId w:val="30"/>
        </w:numPr>
        <w:shd w:val="clear" w:color="auto" w:fill="FFFFFF"/>
        <w:tabs>
          <w:tab w:val="left" w:pos="567"/>
        </w:tabs>
        <w:spacing w:line="360" w:lineRule="auto"/>
        <w:rPr>
          <w:color w:val="000000"/>
          <w:sz w:val="24"/>
          <w:lang w:val="id-ID" w:eastAsia="tr-TR"/>
        </w:rPr>
      </w:pPr>
      <w:r>
        <w:rPr>
          <w:color w:val="000000"/>
          <w:sz w:val="24"/>
          <w:lang w:val="id-ID" w:eastAsia="tr-TR"/>
        </w:rPr>
        <w:t>Peta tematik lainnya : Peta Jaringan, Peta Eksisting dan Peta Kepadatan Penduduk.</w:t>
      </w:r>
    </w:p>
    <w:p w:rsidR="009C51FB" w:rsidRDefault="009C51FB" w:rsidP="00996073">
      <w:pPr>
        <w:pStyle w:val="ListParagraph"/>
        <w:numPr>
          <w:ilvl w:val="0"/>
          <w:numId w:val="30"/>
        </w:numPr>
        <w:shd w:val="clear" w:color="auto" w:fill="FFFFFF"/>
        <w:tabs>
          <w:tab w:val="left" w:pos="567"/>
        </w:tabs>
        <w:spacing w:line="360" w:lineRule="auto"/>
        <w:rPr>
          <w:color w:val="000000"/>
          <w:sz w:val="24"/>
          <w:lang w:val="id-ID" w:eastAsia="tr-TR"/>
        </w:rPr>
      </w:pPr>
      <w:r w:rsidRPr="009C51FB">
        <w:rPr>
          <w:color w:val="000000"/>
          <w:sz w:val="24"/>
          <w:lang w:val="id-ID" w:eastAsia="tr-TR"/>
        </w:rPr>
        <w:t>Data Survey Lapangan</w:t>
      </w:r>
    </w:p>
    <w:p w:rsidR="009C51FB" w:rsidRDefault="009C51FB" w:rsidP="0082090C">
      <w:pPr>
        <w:shd w:val="clear" w:color="auto" w:fill="FFFFFF"/>
        <w:tabs>
          <w:tab w:val="left" w:pos="567"/>
        </w:tabs>
        <w:spacing w:line="360" w:lineRule="auto"/>
        <w:rPr>
          <w:color w:val="000000"/>
          <w:sz w:val="24"/>
          <w:lang w:val="id-ID" w:eastAsia="tr-TR"/>
        </w:rPr>
      </w:pPr>
      <w:r>
        <w:rPr>
          <w:color w:val="000000"/>
          <w:sz w:val="24"/>
          <w:lang w:val="id-ID" w:eastAsia="tr-TR"/>
        </w:rPr>
        <w:t>Peralatan :</w:t>
      </w:r>
    </w:p>
    <w:p w:rsidR="009C51FB" w:rsidRDefault="009C51FB" w:rsidP="009C51FB">
      <w:pPr>
        <w:shd w:val="clear" w:color="auto" w:fill="FFFFFF"/>
        <w:tabs>
          <w:tab w:val="left" w:pos="567"/>
        </w:tabs>
        <w:spacing w:line="360" w:lineRule="auto"/>
        <w:rPr>
          <w:color w:val="000000"/>
          <w:sz w:val="24"/>
          <w:lang w:val="id-ID" w:eastAsia="tr-TR"/>
        </w:rPr>
      </w:pPr>
      <w:r>
        <w:rPr>
          <w:color w:val="000000"/>
          <w:sz w:val="24"/>
          <w:lang w:val="id-ID" w:eastAsia="tr-TR"/>
        </w:rPr>
        <w:t>Perangkat keras (</w:t>
      </w:r>
      <w:r w:rsidRPr="009C51FB">
        <w:rPr>
          <w:i/>
          <w:color w:val="000000"/>
          <w:sz w:val="24"/>
          <w:lang w:val="id-ID" w:eastAsia="tr-TR"/>
        </w:rPr>
        <w:t>hardware</w:t>
      </w:r>
      <w:r>
        <w:rPr>
          <w:color w:val="000000"/>
          <w:sz w:val="24"/>
          <w:lang w:val="id-ID" w:eastAsia="tr-TR"/>
        </w:rPr>
        <w:t>)</w:t>
      </w:r>
    </w:p>
    <w:p w:rsidR="009C51FB" w:rsidRPr="0034715A" w:rsidRDefault="009C51FB" w:rsidP="009C51FB">
      <w:pPr>
        <w:pStyle w:val="ListParagraph"/>
        <w:numPr>
          <w:ilvl w:val="0"/>
          <w:numId w:val="32"/>
        </w:numPr>
        <w:spacing w:line="360" w:lineRule="auto"/>
      </w:pPr>
      <w:r w:rsidRPr="0034715A">
        <w:rPr>
          <w:color w:val="000000"/>
          <w:lang w:val="id-ID"/>
        </w:rPr>
        <w:t xml:space="preserve">Laptop </w:t>
      </w:r>
      <w:r w:rsidRPr="0034715A">
        <w:rPr>
          <w:i/>
          <w:lang w:val="id-ID"/>
        </w:rPr>
        <w:t>HP</w:t>
      </w:r>
      <w:r w:rsidRPr="0034715A">
        <w:rPr>
          <w:i/>
        </w:rPr>
        <w:t xml:space="preserve">-PC </w:t>
      </w:r>
      <w:r w:rsidRPr="0034715A">
        <w:rPr>
          <w:i/>
          <w:lang w:val="id-ID"/>
        </w:rPr>
        <w:t>64</w:t>
      </w:r>
      <w:r w:rsidRPr="0034715A">
        <w:rPr>
          <w:i/>
        </w:rPr>
        <w:t>-bit, Intel</w:t>
      </w:r>
      <w:r w:rsidRPr="0034715A">
        <w:rPr>
          <w:i/>
          <w:lang w:val="id-ID"/>
        </w:rPr>
        <w:t xml:space="preserve">(R) </w:t>
      </w:r>
      <w:r w:rsidRPr="0034715A">
        <w:rPr>
          <w:i/>
        </w:rPr>
        <w:t xml:space="preserve"> </w:t>
      </w:r>
      <w:r w:rsidRPr="0034715A">
        <w:rPr>
          <w:i/>
          <w:lang w:val="id-ID"/>
        </w:rPr>
        <w:t>inside Core(TM) i3</w:t>
      </w:r>
      <w:r w:rsidRPr="0034715A">
        <w:rPr>
          <w:i/>
        </w:rPr>
        <w:t>-4030U CPU@1,90GHz</w:t>
      </w:r>
      <w:r w:rsidRPr="0034715A">
        <w:rPr>
          <w:i/>
          <w:lang w:val="id-ID"/>
        </w:rPr>
        <w:t xml:space="preserve"> Memory 2 GB</w:t>
      </w:r>
    </w:p>
    <w:p w:rsidR="009C51FB" w:rsidRDefault="009C51FB" w:rsidP="009C51FB">
      <w:pPr>
        <w:pStyle w:val="ListParagraph"/>
        <w:numPr>
          <w:ilvl w:val="0"/>
          <w:numId w:val="32"/>
        </w:numPr>
        <w:spacing w:line="360" w:lineRule="auto"/>
      </w:pPr>
      <w:r w:rsidRPr="00AD5CF1">
        <w:t xml:space="preserve">GPS </w:t>
      </w:r>
      <w:r w:rsidRPr="0034715A">
        <w:rPr>
          <w:i/>
        </w:rPr>
        <w:t>handheld navigasi</w:t>
      </w:r>
      <w:r w:rsidRPr="00AD5CF1">
        <w:t xml:space="preserve"> (Garmin Oregon 550)</w:t>
      </w:r>
    </w:p>
    <w:p w:rsidR="009C51FB" w:rsidRPr="0034715A" w:rsidRDefault="009C51FB" w:rsidP="009C51FB">
      <w:pPr>
        <w:pStyle w:val="ListParagraph"/>
        <w:numPr>
          <w:ilvl w:val="0"/>
          <w:numId w:val="32"/>
        </w:numPr>
        <w:spacing w:line="360" w:lineRule="auto"/>
        <w:rPr>
          <w:i/>
        </w:rPr>
      </w:pPr>
      <w:r w:rsidRPr="0034715A">
        <w:rPr>
          <w:i/>
          <w:lang w:val="id-ID"/>
        </w:rPr>
        <w:t xml:space="preserve">Smarthphone </w:t>
      </w:r>
      <w:r>
        <w:rPr>
          <w:lang w:val="id-ID"/>
        </w:rPr>
        <w:t>Samsung Galaxy Note N7000</w:t>
      </w:r>
    </w:p>
    <w:p w:rsidR="009C51FB" w:rsidRPr="009C51FB" w:rsidRDefault="009C51FB" w:rsidP="009C51FB">
      <w:pPr>
        <w:spacing w:line="360" w:lineRule="auto"/>
        <w:rPr>
          <w:color w:val="000000"/>
          <w:lang w:val="id-ID"/>
        </w:rPr>
      </w:pPr>
      <w:r w:rsidRPr="009C51FB">
        <w:rPr>
          <w:color w:val="000000"/>
          <w:lang w:val="id-ID"/>
        </w:rPr>
        <w:t>Perangkat Lunak (</w:t>
      </w:r>
      <w:r w:rsidRPr="009C51FB">
        <w:rPr>
          <w:i/>
          <w:color w:val="000000"/>
          <w:lang w:val="id-ID"/>
        </w:rPr>
        <w:t xml:space="preserve"> Software</w:t>
      </w:r>
      <w:r w:rsidRPr="009C51FB">
        <w:rPr>
          <w:color w:val="000000"/>
          <w:lang w:val="id-ID"/>
        </w:rPr>
        <w:t xml:space="preserve"> ) </w:t>
      </w:r>
    </w:p>
    <w:p w:rsidR="009C51FB" w:rsidRPr="009C51FB" w:rsidRDefault="009C51FB" w:rsidP="009C51FB">
      <w:pPr>
        <w:pStyle w:val="ListParagraph"/>
        <w:numPr>
          <w:ilvl w:val="0"/>
          <w:numId w:val="35"/>
        </w:numPr>
        <w:spacing w:line="360" w:lineRule="auto"/>
        <w:ind w:left="851"/>
        <w:rPr>
          <w:i/>
          <w:color w:val="000000"/>
          <w:lang w:val="id-ID"/>
        </w:rPr>
      </w:pPr>
      <w:r w:rsidRPr="009C51FB">
        <w:rPr>
          <w:i/>
          <w:color w:val="000000"/>
          <w:lang w:val="id-ID"/>
        </w:rPr>
        <w:t>Microsoft Office 2013</w:t>
      </w:r>
    </w:p>
    <w:p w:rsidR="009C51FB" w:rsidRPr="0034715A" w:rsidRDefault="009C51FB" w:rsidP="009C51FB">
      <w:pPr>
        <w:pStyle w:val="ListParagraph"/>
        <w:numPr>
          <w:ilvl w:val="0"/>
          <w:numId w:val="35"/>
        </w:numPr>
        <w:spacing w:line="360" w:lineRule="auto"/>
        <w:ind w:left="851"/>
        <w:rPr>
          <w:i/>
          <w:color w:val="000000"/>
          <w:lang w:val="id-ID"/>
        </w:rPr>
      </w:pPr>
      <w:r w:rsidRPr="0034715A">
        <w:rPr>
          <w:color w:val="000000"/>
          <w:lang w:val="id-ID"/>
        </w:rPr>
        <w:t xml:space="preserve">Perangkat lunak pengolah </w:t>
      </w:r>
      <w:r>
        <w:rPr>
          <w:color w:val="000000"/>
          <w:lang w:val="id-ID"/>
        </w:rPr>
        <w:t xml:space="preserve">GPS  dan </w:t>
      </w:r>
      <w:r w:rsidRPr="0034715A">
        <w:rPr>
          <w:color w:val="000000"/>
          <w:lang w:val="id-ID"/>
        </w:rPr>
        <w:t>sistem informasi geografis</w:t>
      </w:r>
    </w:p>
    <w:p w:rsidR="009C51FB" w:rsidRPr="009C51FB" w:rsidRDefault="009C51FB" w:rsidP="009C51FB">
      <w:pPr>
        <w:pStyle w:val="ListParagraph"/>
        <w:numPr>
          <w:ilvl w:val="0"/>
          <w:numId w:val="35"/>
        </w:numPr>
        <w:spacing w:line="360" w:lineRule="auto"/>
        <w:ind w:left="851"/>
        <w:rPr>
          <w:i/>
          <w:color w:val="000000"/>
          <w:lang w:val="id-ID"/>
        </w:rPr>
      </w:pPr>
      <w:r>
        <w:rPr>
          <w:i/>
          <w:color w:val="000000"/>
          <w:lang w:val="id-ID"/>
        </w:rPr>
        <w:t xml:space="preserve">Notepad ++ </w:t>
      </w:r>
    </w:p>
    <w:p w:rsidR="009C51FB" w:rsidRDefault="009C51FB" w:rsidP="009C51FB">
      <w:pPr>
        <w:pStyle w:val="ListParagraph"/>
        <w:numPr>
          <w:ilvl w:val="0"/>
          <w:numId w:val="35"/>
        </w:numPr>
        <w:spacing w:line="360" w:lineRule="auto"/>
        <w:ind w:left="851"/>
        <w:rPr>
          <w:i/>
          <w:color w:val="000000"/>
          <w:lang w:val="id-ID"/>
        </w:rPr>
      </w:pPr>
      <w:r w:rsidRPr="0034715A">
        <w:rPr>
          <w:color w:val="000000"/>
          <w:lang w:val="id-ID"/>
        </w:rPr>
        <w:t xml:space="preserve">Aplikasi </w:t>
      </w:r>
      <w:r>
        <w:rPr>
          <w:i/>
          <w:color w:val="000000"/>
          <w:lang w:val="id-ID"/>
        </w:rPr>
        <w:t>Cordova</w:t>
      </w:r>
    </w:p>
    <w:p w:rsidR="009C51FB" w:rsidRPr="0034715A" w:rsidRDefault="009C51FB" w:rsidP="009C51FB">
      <w:pPr>
        <w:pStyle w:val="ListParagraph"/>
        <w:numPr>
          <w:ilvl w:val="0"/>
          <w:numId w:val="35"/>
        </w:numPr>
        <w:spacing w:line="360" w:lineRule="auto"/>
        <w:ind w:left="851"/>
        <w:rPr>
          <w:color w:val="000000"/>
          <w:lang w:val="id-ID"/>
        </w:rPr>
      </w:pPr>
      <w:r w:rsidRPr="0034715A">
        <w:rPr>
          <w:color w:val="000000"/>
          <w:lang w:val="id-ID"/>
        </w:rPr>
        <w:t>Mozilla Firefox</w:t>
      </w:r>
    </w:p>
    <w:p w:rsidR="009C51FB" w:rsidRDefault="009C51FB" w:rsidP="0082090C">
      <w:pPr>
        <w:shd w:val="clear" w:color="auto" w:fill="FFFFFF"/>
        <w:tabs>
          <w:tab w:val="left" w:pos="567"/>
        </w:tabs>
        <w:spacing w:line="360" w:lineRule="auto"/>
        <w:rPr>
          <w:color w:val="000000"/>
          <w:sz w:val="24"/>
          <w:szCs w:val="24"/>
          <w:lang w:val="id-ID" w:eastAsia="tr-TR"/>
        </w:rPr>
      </w:pPr>
    </w:p>
    <w:p w:rsidR="00562420" w:rsidRDefault="00562420" w:rsidP="0082090C">
      <w:pPr>
        <w:shd w:val="clear" w:color="auto" w:fill="FFFFFF"/>
        <w:tabs>
          <w:tab w:val="left" w:pos="567"/>
        </w:tabs>
        <w:spacing w:line="360" w:lineRule="auto"/>
        <w:rPr>
          <w:color w:val="000000"/>
          <w:sz w:val="24"/>
          <w:szCs w:val="24"/>
          <w:lang w:val="id-ID" w:eastAsia="tr-TR"/>
        </w:rPr>
      </w:pPr>
    </w:p>
    <w:p w:rsidR="00562420" w:rsidRDefault="00562420" w:rsidP="0082090C">
      <w:pPr>
        <w:shd w:val="clear" w:color="auto" w:fill="FFFFFF"/>
        <w:tabs>
          <w:tab w:val="left" w:pos="567"/>
        </w:tabs>
        <w:spacing w:line="360" w:lineRule="auto"/>
        <w:rPr>
          <w:color w:val="000000"/>
          <w:sz w:val="24"/>
          <w:szCs w:val="24"/>
          <w:lang w:val="id-ID" w:eastAsia="tr-TR"/>
        </w:rPr>
      </w:pPr>
    </w:p>
    <w:p w:rsidR="00562420" w:rsidRDefault="00562420" w:rsidP="0082090C">
      <w:pPr>
        <w:shd w:val="clear" w:color="auto" w:fill="FFFFFF"/>
        <w:tabs>
          <w:tab w:val="left" w:pos="567"/>
        </w:tabs>
        <w:spacing w:line="360" w:lineRule="auto"/>
        <w:rPr>
          <w:color w:val="000000"/>
          <w:sz w:val="24"/>
          <w:szCs w:val="24"/>
          <w:lang w:val="id-ID" w:eastAsia="tr-TR"/>
        </w:rPr>
      </w:pPr>
    </w:p>
    <w:p w:rsidR="00562420" w:rsidRDefault="00562420" w:rsidP="0082090C">
      <w:pPr>
        <w:shd w:val="clear" w:color="auto" w:fill="FFFFFF"/>
        <w:tabs>
          <w:tab w:val="left" w:pos="567"/>
        </w:tabs>
        <w:spacing w:line="360" w:lineRule="auto"/>
        <w:rPr>
          <w:color w:val="000000"/>
          <w:sz w:val="24"/>
          <w:szCs w:val="24"/>
          <w:lang w:val="id-ID" w:eastAsia="tr-TR"/>
        </w:rPr>
      </w:pPr>
    </w:p>
    <w:p w:rsidR="009C51FB" w:rsidRDefault="00562420" w:rsidP="0082090C">
      <w:pPr>
        <w:shd w:val="clear" w:color="auto" w:fill="FFFFFF"/>
        <w:tabs>
          <w:tab w:val="left" w:pos="567"/>
        </w:tabs>
        <w:spacing w:line="360" w:lineRule="auto"/>
        <w:rPr>
          <w:color w:val="000000"/>
          <w:sz w:val="24"/>
          <w:szCs w:val="24"/>
          <w:lang w:val="id-ID" w:eastAsia="tr-TR"/>
        </w:rPr>
      </w:pPr>
      <w:r>
        <w:rPr>
          <w:color w:val="000000"/>
          <w:sz w:val="24"/>
          <w:szCs w:val="24"/>
          <w:lang w:val="id-ID" w:eastAsia="tr-TR"/>
        </w:rPr>
        <w:lastRenderedPageBreak/>
        <w:t xml:space="preserve">Diagram alir pengolahan data sebagai berikut </w:t>
      </w:r>
    </w:p>
    <w:p w:rsidR="009C51FB" w:rsidRDefault="00AD19FA" w:rsidP="0082090C">
      <w:pPr>
        <w:shd w:val="clear" w:color="auto" w:fill="FFFFFF"/>
        <w:tabs>
          <w:tab w:val="left" w:pos="567"/>
        </w:tabs>
        <w:spacing w:line="360" w:lineRule="auto"/>
        <w:rPr>
          <w:color w:val="000000"/>
          <w:sz w:val="24"/>
          <w:szCs w:val="24"/>
          <w:lang w:val="id-ID" w:eastAsia="tr-TR"/>
        </w:rPr>
      </w:pPr>
      <w:r>
        <w:rPr>
          <w:lang w:val="id-ID" w:eastAsia="id-ID"/>
        </w:rPr>
        <w:drawing>
          <wp:anchor distT="0" distB="0" distL="114300" distR="114300" simplePos="0" relativeHeight="251749376" behindDoc="0" locked="0" layoutInCell="1" allowOverlap="1" wp14:anchorId="68A34EAB" wp14:editId="5C0DEA2F">
            <wp:simplePos x="0" y="0"/>
            <wp:positionH relativeFrom="margin">
              <wp:posOffset>836806</wp:posOffset>
            </wp:positionH>
            <wp:positionV relativeFrom="paragraph">
              <wp:posOffset>9715</wp:posOffset>
            </wp:positionV>
            <wp:extent cx="3746838" cy="2846299"/>
            <wp:effectExtent l="0" t="0" r="635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746838" cy="2846299"/>
                    </a:xfrm>
                    <a:prstGeom prst="rect">
                      <a:avLst/>
                    </a:prstGeom>
                  </pic:spPr>
                </pic:pic>
              </a:graphicData>
            </a:graphic>
            <wp14:sizeRelH relativeFrom="margin">
              <wp14:pctWidth>0</wp14:pctWidth>
            </wp14:sizeRelH>
            <wp14:sizeRelV relativeFrom="margin">
              <wp14:pctHeight>0</wp14:pctHeight>
            </wp14:sizeRelV>
          </wp:anchor>
        </w:drawing>
      </w:r>
    </w:p>
    <w:p w:rsidR="00667ECE" w:rsidRDefault="00667ECE" w:rsidP="0082090C">
      <w:pPr>
        <w:shd w:val="clear" w:color="auto" w:fill="FFFFFF"/>
        <w:tabs>
          <w:tab w:val="left" w:pos="567"/>
        </w:tabs>
        <w:spacing w:line="360" w:lineRule="auto"/>
        <w:rPr>
          <w:sz w:val="24"/>
          <w:szCs w:val="24"/>
          <w:lang w:val="id-ID"/>
        </w:rPr>
      </w:pPr>
    </w:p>
    <w:p w:rsidR="009C51FB" w:rsidRPr="009C51FB" w:rsidRDefault="009C51FB" w:rsidP="0082090C">
      <w:pPr>
        <w:shd w:val="clear" w:color="auto" w:fill="FFFFFF"/>
        <w:tabs>
          <w:tab w:val="left" w:pos="567"/>
        </w:tabs>
        <w:spacing w:line="360" w:lineRule="auto"/>
        <w:rPr>
          <w:sz w:val="24"/>
          <w:szCs w:val="24"/>
          <w:lang w:val="id-ID"/>
        </w:rPr>
      </w:pPr>
    </w:p>
    <w:p w:rsidR="00667ECE" w:rsidRPr="0082090C" w:rsidRDefault="00667ECE" w:rsidP="00763CCA">
      <w:pPr>
        <w:pStyle w:val="BodyTextIndent"/>
        <w:spacing w:after="0"/>
        <w:ind w:left="0"/>
        <w:rPr>
          <w:sz w:val="24"/>
          <w:szCs w:val="24"/>
        </w:rPr>
      </w:pPr>
    </w:p>
    <w:p w:rsidR="00667ECE" w:rsidRPr="0082090C" w:rsidRDefault="00667ECE" w:rsidP="00763CCA">
      <w:pPr>
        <w:pStyle w:val="BodyTextIndent"/>
        <w:spacing w:after="0"/>
        <w:ind w:left="0"/>
        <w:rPr>
          <w:sz w:val="24"/>
          <w:szCs w:val="24"/>
        </w:rPr>
      </w:pPr>
    </w:p>
    <w:p w:rsidR="00667ECE" w:rsidRPr="0082090C" w:rsidRDefault="00667ECE" w:rsidP="00763CCA">
      <w:pPr>
        <w:pStyle w:val="BodyTextIndent"/>
        <w:spacing w:after="0"/>
        <w:ind w:left="0"/>
        <w:rPr>
          <w:sz w:val="24"/>
          <w:szCs w:val="24"/>
        </w:rPr>
      </w:pPr>
    </w:p>
    <w:p w:rsidR="00667ECE" w:rsidRPr="0082090C" w:rsidRDefault="00667ECE" w:rsidP="00763CCA">
      <w:pPr>
        <w:pStyle w:val="BodyTextIndent"/>
        <w:spacing w:after="0"/>
        <w:ind w:left="0"/>
        <w:rPr>
          <w:sz w:val="24"/>
          <w:szCs w:val="24"/>
        </w:rPr>
      </w:pPr>
    </w:p>
    <w:p w:rsidR="00667ECE" w:rsidRPr="0082090C" w:rsidRDefault="00667ECE" w:rsidP="00763CCA">
      <w:pPr>
        <w:pStyle w:val="BodyTextIndent"/>
        <w:spacing w:after="0"/>
        <w:ind w:left="0"/>
        <w:rPr>
          <w:sz w:val="24"/>
          <w:szCs w:val="24"/>
        </w:rPr>
      </w:pPr>
    </w:p>
    <w:p w:rsidR="00667ECE" w:rsidRPr="0082090C" w:rsidRDefault="00667ECE" w:rsidP="00763CCA">
      <w:pPr>
        <w:pStyle w:val="BodyTextIndent"/>
        <w:spacing w:after="0"/>
        <w:ind w:left="0"/>
        <w:rPr>
          <w:sz w:val="24"/>
          <w:szCs w:val="24"/>
        </w:rPr>
      </w:pPr>
    </w:p>
    <w:p w:rsidR="00667ECE" w:rsidRPr="0082090C" w:rsidRDefault="00667ECE" w:rsidP="00763CCA">
      <w:pPr>
        <w:pStyle w:val="BodyTextIndent"/>
        <w:spacing w:after="0"/>
        <w:ind w:left="0"/>
        <w:rPr>
          <w:sz w:val="24"/>
          <w:szCs w:val="24"/>
        </w:rPr>
      </w:pPr>
    </w:p>
    <w:p w:rsidR="00667ECE" w:rsidRPr="0082090C" w:rsidRDefault="00667ECE" w:rsidP="00763CCA">
      <w:pPr>
        <w:pStyle w:val="BodyTextIndent"/>
        <w:spacing w:after="0"/>
        <w:ind w:left="0"/>
        <w:rPr>
          <w:sz w:val="24"/>
          <w:szCs w:val="24"/>
        </w:rPr>
      </w:pPr>
    </w:p>
    <w:p w:rsidR="00667ECE" w:rsidRPr="0082090C" w:rsidRDefault="00667ECE" w:rsidP="00763CCA">
      <w:pPr>
        <w:pStyle w:val="BodyTextIndent"/>
        <w:spacing w:after="0"/>
        <w:ind w:left="0"/>
        <w:rPr>
          <w:sz w:val="24"/>
          <w:szCs w:val="24"/>
        </w:rPr>
      </w:pPr>
    </w:p>
    <w:p w:rsidR="00667ECE" w:rsidRPr="0082090C" w:rsidRDefault="00667ECE" w:rsidP="00763CCA">
      <w:pPr>
        <w:pStyle w:val="BodyTextIndent"/>
        <w:spacing w:after="0"/>
        <w:ind w:left="0"/>
        <w:rPr>
          <w:sz w:val="24"/>
          <w:szCs w:val="24"/>
        </w:rPr>
      </w:pPr>
    </w:p>
    <w:p w:rsidR="00667ECE" w:rsidRPr="0082090C" w:rsidRDefault="00667ECE" w:rsidP="00763CCA">
      <w:pPr>
        <w:pStyle w:val="BodyTextIndent"/>
        <w:spacing w:after="0"/>
        <w:ind w:left="0"/>
        <w:rPr>
          <w:sz w:val="24"/>
          <w:szCs w:val="24"/>
        </w:rPr>
      </w:pPr>
    </w:p>
    <w:p w:rsidR="00667ECE" w:rsidRPr="0082090C" w:rsidRDefault="00667ECE" w:rsidP="00763CCA">
      <w:pPr>
        <w:pStyle w:val="BodyTextIndent"/>
        <w:spacing w:after="0"/>
        <w:ind w:left="0"/>
        <w:rPr>
          <w:sz w:val="24"/>
          <w:szCs w:val="24"/>
        </w:rPr>
      </w:pPr>
    </w:p>
    <w:p w:rsidR="00667ECE" w:rsidRPr="0082090C" w:rsidRDefault="00667ECE" w:rsidP="00763CCA">
      <w:pPr>
        <w:pStyle w:val="BodyTextIndent"/>
        <w:spacing w:after="0"/>
        <w:ind w:left="0"/>
        <w:rPr>
          <w:sz w:val="24"/>
          <w:szCs w:val="24"/>
        </w:rPr>
      </w:pPr>
    </w:p>
    <w:p w:rsidR="00667ECE" w:rsidRPr="0082090C" w:rsidRDefault="00B62F57" w:rsidP="00667ECE">
      <w:pPr>
        <w:pStyle w:val="BodyTextIndent"/>
        <w:spacing w:after="0"/>
        <w:ind w:left="0"/>
        <w:jc w:val="center"/>
        <w:rPr>
          <w:sz w:val="24"/>
          <w:szCs w:val="24"/>
        </w:rPr>
      </w:pPr>
      <w:r w:rsidRPr="0082090C">
        <w:rPr>
          <w:sz w:val="24"/>
          <w:szCs w:val="24"/>
        </w:rPr>
        <w:t xml:space="preserve">Gambar </w:t>
      </w:r>
      <w:r w:rsidRPr="0082090C">
        <w:rPr>
          <w:sz w:val="24"/>
          <w:szCs w:val="24"/>
          <w:lang w:val="id-ID"/>
        </w:rPr>
        <w:t xml:space="preserve">3. </w:t>
      </w:r>
      <w:r w:rsidR="00667ECE" w:rsidRPr="0082090C">
        <w:rPr>
          <w:sz w:val="24"/>
          <w:szCs w:val="24"/>
        </w:rPr>
        <w:t>Diagram Alir Pengolahan Data</w:t>
      </w:r>
    </w:p>
    <w:p w:rsidR="0017196F" w:rsidRDefault="0017196F" w:rsidP="00667ECE">
      <w:pPr>
        <w:pStyle w:val="BodyTextIndent"/>
        <w:spacing w:after="0"/>
        <w:ind w:left="0"/>
        <w:jc w:val="center"/>
        <w:rPr>
          <w:sz w:val="24"/>
          <w:szCs w:val="24"/>
        </w:rPr>
      </w:pPr>
    </w:p>
    <w:p w:rsidR="00AD19FA" w:rsidRPr="0082090C" w:rsidRDefault="00AD19FA" w:rsidP="00DA1BE6">
      <w:pPr>
        <w:autoSpaceDE w:val="0"/>
        <w:autoSpaceDN w:val="0"/>
        <w:adjustRightInd w:val="0"/>
        <w:spacing w:line="360" w:lineRule="auto"/>
        <w:rPr>
          <w:sz w:val="24"/>
          <w:szCs w:val="24"/>
        </w:rPr>
      </w:pPr>
      <w:r w:rsidRPr="00DA1BE6">
        <w:rPr>
          <w:sz w:val="24"/>
        </w:rPr>
        <w:t xml:space="preserve">Setelah proses analisis dan klasifikasi </w:t>
      </w:r>
      <w:r w:rsidRPr="00DA1BE6">
        <w:rPr>
          <w:sz w:val="24"/>
          <w:lang w:val="id-ID"/>
        </w:rPr>
        <w:t>peta dasar</w:t>
      </w:r>
      <w:r w:rsidRPr="00DA1BE6">
        <w:rPr>
          <w:sz w:val="24"/>
        </w:rPr>
        <w:t xml:space="preserve"> selesai, kemudian disajikan dalam peta tematik. Validasi di lapangan (</w:t>
      </w:r>
      <w:r w:rsidRPr="00DA1BE6">
        <w:rPr>
          <w:i/>
          <w:sz w:val="24"/>
        </w:rPr>
        <w:t>ground truth</w:t>
      </w:r>
      <w:r w:rsidRPr="00DA1BE6">
        <w:rPr>
          <w:sz w:val="24"/>
        </w:rPr>
        <w:t xml:space="preserve">) dilakukan untuk mengecek kebenaran hasil analisis, dan pengamatan jenis-jenis penggunaan lahan/ vegetasi di sekitarnya dan penyebarannya, secara khusus terutama di </w:t>
      </w:r>
      <w:r w:rsidRPr="00DA1BE6">
        <w:rPr>
          <w:sz w:val="24"/>
          <w:lang w:val="id-ID"/>
        </w:rPr>
        <w:t>lokasi penelitian</w:t>
      </w:r>
      <w:r w:rsidRPr="00DA1BE6">
        <w:rPr>
          <w:sz w:val="24"/>
        </w:rPr>
        <w:t>. Lokasi plot-plot sampel pengamatan lapangan ini sedapat mungkin dilakukan di daerah yang aksesibilitasnya tinggi, sehingga informasi mengenai kondisi lahan dan penutupan lahan lainnya dapat diketahui karakteristiknya secara akurat. Posisi geografis lokasi pengamatan ditentukan dengan mengukur koordinat lokasi pengamatan di lapangan. Untuk keperluan ini dipergunakan alat G</w:t>
      </w:r>
      <w:r w:rsidRPr="00DA1BE6">
        <w:rPr>
          <w:sz w:val="24"/>
          <w:lang w:val="id-ID"/>
        </w:rPr>
        <w:t>NS</w:t>
      </w:r>
      <w:r w:rsidRPr="00DA1BE6">
        <w:rPr>
          <w:sz w:val="24"/>
        </w:rPr>
        <w:t>S (</w:t>
      </w:r>
      <w:r w:rsidRPr="00DA1BE6">
        <w:rPr>
          <w:i/>
          <w:sz w:val="24"/>
        </w:rPr>
        <w:t xml:space="preserve">Global </w:t>
      </w:r>
      <w:r w:rsidRPr="00DA1BE6">
        <w:rPr>
          <w:i/>
          <w:sz w:val="24"/>
          <w:lang w:val="id-ID"/>
        </w:rPr>
        <w:t>Navigation Satellite</w:t>
      </w:r>
      <w:r w:rsidRPr="00DA1BE6">
        <w:rPr>
          <w:i/>
          <w:sz w:val="24"/>
        </w:rPr>
        <w:t xml:space="preserve"> System</w:t>
      </w:r>
      <w:r w:rsidRPr="00DA1BE6">
        <w:rPr>
          <w:sz w:val="24"/>
        </w:rPr>
        <w:t>)</w:t>
      </w:r>
      <w:r w:rsidR="00DA1BE6" w:rsidRPr="00DA1BE6">
        <w:rPr>
          <w:sz w:val="24"/>
          <w:lang w:val="id-ID"/>
        </w:rPr>
        <w:t xml:space="preserve"> yaitu GPS</w:t>
      </w:r>
      <w:r w:rsidR="00DA1BE6">
        <w:rPr>
          <w:sz w:val="24"/>
          <w:lang w:val="id-ID"/>
        </w:rPr>
        <w:t xml:space="preserve"> (</w:t>
      </w:r>
      <w:r w:rsidR="00DA1BE6" w:rsidRPr="00DA1BE6">
        <w:rPr>
          <w:i/>
          <w:sz w:val="24"/>
          <w:lang w:val="id-ID"/>
        </w:rPr>
        <w:t>Global Positioning System</w:t>
      </w:r>
      <w:r w:rsidR="00DA1BE6">
        <w:rPr>
          <w:sz w:val="24"/>
          <w:lang w:val="id-ID"/>
        </w:rPr>
        <w:t>)</w:t>
      </w:r>
      <w:r w:rsidRPr="00DA1BE6">
        <w:rPr>
          <w:sz w:val="24"/>
        </w:rPr>
        <w:t>.</w:t>
      </w:r>
      <w:r w:rsidR="00DA1BE6" w:rsidRPr="00DA1BE6">
        <w:rPr>
          <w:noProof w:val="0"/>
          <w:sz w:val="24"/>
          <w:lang w:val="id-ID" w:eastAsia="id-ID"/>
        </w:rPr>
        <w:t xml:space="preserve"> </w:t>
      </w:r>
      <w:r w:rsidR="00DA1BE6" w:rsidRPr="00DA1BE6">
        <w:rPr>
          <w:noProof w:val="0"/>
          <w:sz w:val="24"/>
          <w:lang w:val="id-ID" w:eastAsia="id-ID"/>
        </w:rPr>
        <w:t>Pemanfaatan teknologi GPS telah banyak</w:t>
      </w:r>
      <w:r w:rsidR="00DA1BE6">
        <w:rPr>
          <w:noProof w:val="0"/>
          <w:sz w:val="24"/>
          <w:lang w:val="id-ID" w:eastAsia="id-ID"/>
        </w:rPr>
        <w:t xml:space="preserve"> </w:t>
      </w:r>
      <w:r w:rsidR="00DA1BE6" w:rsidRPr="00DA1BE6">
        <w:rPr>
          <w:noProof w:val="0"/>
          <w:sz w:val="24"/>
          <w:lang w:val="id-ID" w:eastAsia="id-ID"/>
        </w:rPr>
        <w:t>digunakan dan dapat diintegrasikan dengan SIG</w:t>
      </w:r>
      <w:r w:rsidR="00DA1BE6">
        <w:rPr>
          <w:noProof w:val="0"/>
          <w:sz w:val="24"/>
          <w:lang w:val="id-ID" w:eastAsia="id-ID"/>
        </w:rPr>
        <w:t xml:space="preserve"> </w:t>
      </w:r>
      <w:r w:rsidR="00DA1BE6" w:rsidRPr="00DA1BE6">
        <w:rPr>
          <w:noProof w:val="0"/>
          <w:sz w:val="24"/>
          <w:lang w:val="id-ID" w:eastAsia="id-ID"/>
        </w:rPr>
        <w:t xml:space="preserve">misalnya untuk </w:t>
      </w:r>
      <w:r w:rsidR="00DA1BE6" w:rsidRPr="00DA1BE6">
        <w:rPr>
          <w:i/>
          <w:iCs/>
          <w:noProof w:val="0"/>
          <w:sz w:val="24"/>
          <w:lang w:val="id-ID" w:eastAsia="id-ID"/>
        </w:rPr>
        <w:t xml:space="preserve">tracking </w:t>
      </w:r>
      <w:r w:rsidR="00DA1BE6" w:rsidRPr="00DA1BE6">
        <w:rPr>
          <w:noProof w:val="0"/>
          <w:sz w:val="24"/>
          <w:lang w:val="id-ID" w:eastAsia="id-ID"/>
        </w:rPr>
        <w:t>benda bergerak dapat</w:t>
      </w:r>
      <w:r w:rsidR="00DA1BE6">
        <w:rPr>
          <w:noProof w:val="0"/>
          <w:sz w:val="24"/>
          <w:lang w:val="id-ID" w:eastAsia="id-ID"/>
        </w:rPr>
        <w:t xml:space="preserve"> </w:t>
      </w:r>
      <w:r w:rsidR="00DA1BE6" w:rsidRPr="00DA1BE6">
        <w:rPr>
          <w:noProof w:val="0"/>
          <w:sz w:val="24"/>
          <w:lang w:val="id-ID" w:eastAsia="id-ID"/>
        </w:rPr>
        <w:t>membantu pengguna dalam menentukan</w:t>
      </w:r>
      <w:r w:rsidR="00DA1BE6">
        <w:rPr>
          <w:noProof w:val="0"/>
          <w:sz w:val="24"/>
          <w:lang w:val="id-ID" w:eastAsia="id-ID"/>
        </w:rPr>
        <w:t xml:space="preserve"> </w:t>
      </w:r>
      <w:r w:rsidR="00DA1BE6" w:rsidRPr="00DA1BE6">
        <w:rPr>
          <w:noProof w:val="0"/>
          <w:sz w:val="24"/>
          <w:lang w:val="id-ID" w:eastAsia="id-ID"/>
        </w:rPr>
        <w:t>lokasinya di permukaan bumi, juga dapat</w:t>
      </w:r>
      <w:r w:rsidR="00DA1BE6">
        <w:rPr>
          <w:noProof w:val="0"/>
          <w:sz w:val="24"/>
          <w:lang w:val="id-ID" w:eastAsia="id-ID"/>
        </w:rPr>
        <w:t xml:space="preserve"> </w:t>
      </w:r>
      <w:r w:rsidR="00DA1BE6" w:rsidRPr="00DA1BE6">
        <w:rPr>
          <w:noProof w:val="0"/>
          <w:sz w:val="24"/>
          <w:lang w:val="id-ID" w:eastAsia="id-ID"/>
        </w:rPr>
        <w:t>merekomendasikan lintasan dari lokasi saat ini</w:t>
      </w:r>
      <w:r w:rsidR="00DA1BE6">
        <w:rPr>
          <w:noProof w:val="0"/>
          <w:sz w:val="24"/>
          <w:lang w:val="id-ID" w:eastAsia="id-ID"/>
        </w:rPr>
        <w:t xml:space="preserve"> </w:t>
      </w:r>
      <w:r w:rsidR="00DA1BE6" w:rsidRPr="00DA1BE6">
        <w:rPr>
          <w:noProof w:val="0"/>
          <w:sz w:val="24"/>
          <w:lang w:val="id-ID" w:eastAsia="id-ID"/>
        </w:rPr>
        <w:t>hingga tujuan perjalanan, merekam lintasan</w:t>
      </w:r>
      <w:r w:rsidR="00DA1BE6">
        <w:rPr>
          <w:noProof w:val="0"/>
          <w:sz w:val="24"/>
          <w:lang w:val="id-ID" w:eastAsia="id-ID"/>
        </w:rPr>
        <w:t xml:space="preserve"> </w:t>
      </w:r>
      <w:r w:rsidR="00DA1BE6" w:rsidRPr="00DA1BE6">
        <w:rPr>
          <w:noProof w:val="0"/>
          <w:sz w:val="24"/>
          <w:lang w:val="id-ID" w:eastAsia="id-ID"/>
        </w:rPr>
        <w:t>yang pernah dilalui dan memberikan informasi</w:t>
      </w:r>
      <w:r w:rsidR="00DA1BE6">
        <w:rPr>
          <w:noProof w:val="0"/>
          <w:sz w:val="24"/>
          <w:lang w:val="id-ID" w:eastAsia="id-ID"/>
        </w:rPr>
        <w:t xml:space="preserve"> </w:t>
      </w:r>
      <w:r w:rsidR="00DA1BE6" w:rsidRPr="00DA1BE6">
        <w:rPr>
          <w:noProof w:val="0"/>
          <w:sz w:val="24"/>
          <w:lang w:val="id-ID" w:eastAsia="id-ID"/>
        </w:rPr>
        <w:t>lokasi fasilitas-fasilitas penting terdekat seperti</w:t>
      </w:r>
      <w:r w:rsidR="00DA1BE6">
        <w:rPr>
          <w:noProof w:val="0"/>
          <w:sz w:val="24"/>
          <w:lang w:val="id-ID" w:eastAsia="id-ID"/>
        </w:rPr>
        <w:t xml:space="preserve"> </w:t>
      </w:r>
      <w:r w:rsidR="00DA1BE6" w:rsidRPr="00DA1BE6">
        <w:rPr>
          <w:noProof w:val="0"/>
          <w:sz w:val="24"/>
          <w:lang w:val="id-ID" w:eastAsia="id-ID"/>
        </w:rPr>
        <w:t>pasar, sekolah, supermarket dan lain-lain</w:t>
      </w:r>
      <w:r w:rsidR="00DA1BE6">
        <w:rPr>
          <w:noProof w:val="0"/>
          <w:sz w:val="24"/>
          <w:lang w:val="id-ID" w:eastAsia="id-ID"/>
        </w:rPr>
        <w:t xml:space="preserve"> </w:t>
      </w:r>
      <w:r w:rsidR="00DA1BE6">
        <w:rPr>
          <w:noProof w:val="0"/>
          <w:sz w:val="24"/>
          <w:lang w:val="id-ID" w:eastAsia="id-ID"/>
        </w:rPr>
        <w:fldChar w:fldCharType="begin" w:fldLock="1"/>
      </w:r>
      <w:r w:rsidR="00DA1BE6">
        <w:rPr>
          <w:noProof w:val="0"/>
          <w:sz w:val="24"/>
          <w:lang w:val="id-ID" w:eastAsia="id-ID"/>
        </w:rPr>
        <w:instrText>ADDIN CSL_CITATION { "citationItems" : [ { "id" : "ITEM-1", "itemData" : { "author" : [ { "dropping-particle" : "", "family" : "Jihan", "given" : "Jelita Citrawati", "non-dropping-particle" : "", "parse-names" : false, "suffix" : "" } ], "id" : "ITEM-1", "issued" : { "date-parts" : [ [ "2016" ] ] }, "title" : "Pemetaan jaringan jalan terhadap aktivitas perdagangan dan jasa berbasis sig di kecamatan sukolilo surabaya timur", "type" : "article-journal", "volume" : "14" }, "uris" : [ "http://www.mendeley.com/documents/?uuid=83822ae7-4a70-4b3c-b5a7-84b1317ae4bc" ] } ], "mendeley" : { "formattedCitation" : "(Jihan, 2016)", "plainTextFormattedCitation" : "(Jihan, 2016)", "previouslyFormattedCitation" : "(Jihan, 2016)" }, "properties" : {  }, "schema" : "https://github.com/citation-style-language/schema/raw/master/csl-citation.json" }</w:instrText>
      </w:r>
      <w:r w:rsidR="00DA1BE6">
        <w:rPr>
          <w:noProof w:val="0"/>
          <w:sz w:val="24"/>
          <w:lang w:val="id-ID" w:eastAsia="id-ID"/>
        </w:rPr>
        <w:fldChar w:fldCharType="separate"/>
      </w:r>
      <w:r w:rsidR="00DA1BE6" w:rsidRPr="00DA1BE6">
        <w:rPr>
          <w:sz w:val="24"/>
          <w:lang w:val="id-ID" w:eastAsia="id-ID"/>
        </w:rPr>
        <w:t>(Jihan, 2016)</w:t>
      </w:r>
      <w:r w:rsidR="00DA1BE6">
        <w:rPr>
          <w:noProof w:val="0"/>
          <w:sz w:val="24"/>
          <w:lang w:val="id-ID" w:eastAsia="id-ID"/>
        </w:rPr>
        <w:fldChar w:fldCharType="end"/>
      </w:r>
      <w:r w:rsidR="00BE6BE8">
        <w:rPr>
          <w:noProof w:val="0"/>
          <w:sz w:val="24"/>
          <w:lang w:val="id-ID" w:eastAsia="id-ID"/>
        </w:rPr>
        <w:t>.</w:t>
      </w:r>
      <w:r w:rsidR="00DA1BE6">
        <w:rPr>
          <w:noProof w:val="0"/>
          <w:sz w:val="24"/>
          <w:lang w:val="id-ID" w:eastAsia="id-ID"/>
        </w:rPr>
        <w:t xml:space="preserve"> </w:t>
      </w:r>
      <w:r w:rsidRPr="00DA1BE6">
        <w:rPr>
          <w:sz w:val="24"/>
        </w:rPr>
        <w:t>Data</w:t>
      </w:r>
      <w:r w:rsidRPr="00DA1BE6">
        <w:rPr>
          <w:sz w:val="24"/>
          <w:lang w:val="id-ID"/>
        </w:rPr>
        <w:t xml:space="preserve"> atau</w:t>
      </w:r>
      <w:r w:rsidRPr="00DA1BE6">
        <w:rPr>
          <w:sz w:val="24"/>
        </w:rPr>
        <w:t xml:space="preserve"> informasi koordinat ini sangat berguna untuk melacak kembali posisi pengamatan lapangan pada peta, yang kemudian digunakan untuk memperbaikan dan menyempurnakan hasil </w:t>
      </w:r>
      <w:r w:rsidRPr="00DA1BE6">
        <w:rPr>
          <w:sz w:val="24"/>
          <w:lang w:val="id-ID"/>
        </w:rPr>
        <w:t>pengolahan peta</w:t>
      </w:r>
      <w:r w:rsidRPr="00DA1BE6">
        <w:rPr>
          <w:sz w:val="24"/>
        </w:rPr>
        <w:t xml:space="preserve">. Estimasi tingkat ketelitian dan kebenaran </w:t>
      </w:r>
      <w:r w:rsidRPr="00DA1BE6">
        <w:rPr>
          <w:sz w:val="24"/>
        </w:rPr>
        <w:lastRenderedPageBreak/>
        <w:t xml:space="preserve">hasil analisis dilakukan secara acak/ random dengan menggunakan metode </w:t>
      </w:r>
      <w:r w:rsidRPr="00676E67">
        <w:t>pendekatan ’point sampling accuracy’.</w:t>
      </w:r>
      <w:r>
        <w:rPr>
          <w:lang w:val="id-ID"/>
        </w:rPr>
        <w:t xml:space="preserve"> </w:t>
      </w:r>
      <w:r>
        <w:rPr>
          <w:lang w:val="id-ID"/>
        </w:rPr>
        <w:t>Kemudian p</w:t>
      </w:r>
      <w:r>
        <w:rPr>
          <w:lang w:val="id-ID"/>
        </w:rPr>
        <w:t xml:space="preserve">erancangan membangun code program dan </w:t>
      </w:r>
      <w:r w:rsidRPr="00DC1F05">
        <w:rPr>
          <w:i/>
          <w:lang w:val="id-ID"/>
        </w:rPr>
        <w:t>user interface</w:t>
      </w:r>
      <w:r>
        <w:rPr>
          <w:i/>
          <w:lang w:val="id-ID"/>
        </w:rPr>
        <w:t xml:space="preserve">, </w:t>
      </w:r>
      <w:r>
        <w:rPr>
          <w:lang w:val="id-ID"/>
        </w:rPr>
        <w:t xml:space="preserve">agar mudah dan langsung digunakan user di android hasil aplikasi </w:t>
      </w:r>
      <w:r w:rsidR="00054381">
        <w:rPr>
          <w:lang w:val="id-ID"/>
        </w:rPr>
        <w:t xml:space="preserve">yaitu </w:t>
      </w:r>
      <w:r>
        <w:rPr>
          <w:lang w:val="id-ID"/>
        </w:rPr>
        <w:t xml:space="preserve">type </w:t>
      </w:r>
      <w:r>
        <w:rPr>
          <w:lang w:val="id-ID"/>
        </w:rPr>
        <w:t>APK</w:t>
      </w:r>
      <w:r w:rsidRPr="00AD19FA">
        <w:rPr>
          <w:i/>
          <w:lang w:val="id-ID"/>
        </w:rPr>
        <w:t xml:space="preserve"> </w:t>
      </w:r>
      <w:r>
        <w:rPr>
          <w:lang w:val="id-ID"/>
        </w:rPr>
        <w:t xml:space="preserve">atau </w:t>
      </w:r>
      <w:r w:rsidRPr="00AD19FA">
        <w:rPr>
          <w:i/>
          <w:lang w:val="id-ID"/>
        </w:rPr>
        <w:t>Application Package Fil</w:t>
      </w:r>
      <w:r w:rsidR="00054381">
        <w:rPr>
          <w:i/>
          <w:lang w:val="id-ID"/>
        </w:rPr>
        <w:t>e</w:t>
      </w:r>
      <w:r>
        <w:rPr>
          <w:i/>
          <w:lang w:val="id-ID"/>
        </w:rPr>
        <w:t>.</w:t>
      </w:r>
    </w:p>
    <w:p w:rsidR="009C51FB" w:rsidRPr="0082090C" w:rsidRDefault="009C51FB" w:rsidP="009C51FB">
      <w:pPr>
        <w:spacing w:line="360" w:lineRule="auto"/>
        <w:rPr>
          <w:bCs/>
          <w:spacing w:val="-3"/>
          <w:sz w:val="24"/>
          <w:szCs w:val="24"/>
          <w:lang w:val="id-ID"/>
        </w:rPr>
      </w:pPr>
      <w:r w:rsidRPr="0082090C">
        <w:rPr>
          <w:bCs/>
          <w:spacing w:val="-3"/>
          <w:sz w:val="24"/>
          <w:szCs w:val="24"/>
          <w:lang w:val="id-ID"/>
        </w:rPr>
        <w:t xml:space="preserve">Analisa meliputi: </w:t>
      </w:r>
    </w:p>
    <w:p w:rsidR="009C51FB" w:rsidRPr="0082090C" w:rsidRDefault="009C51FB" w:rsidP="009C51FB">
      <w:pPr>
        <w:pStyle w:val="ListParagraph"/>
        <w:spacing w:line="360" w:lineRule="auto"/>
        <w:ind w:left="426"/>
        <w:rPr>
          <w:rFonts w:cs="Times New Roman"/>
          <w:bCs/>
          <w:spacing w:val="-3"/>
          <w:sz w:val="24"/>
          <w:lang w:val="id-ID"/>
        </w:rPr>
      </w:pPr>
      <w:r w:rsidRPr="0082090C">
        <w:rPr>
          <w:rFonts w:cs="Times New Roman"/>
          <w:bCs/>
          <w:spacing w:val="-3"/>
          <w:sz w:val="24"/>
          <w:lang w:val="id-ID"/>
        </w:rPr>
        <w:tab/>
        <w:t>a. Pe</w:t>
      </w:r>
      <w:r w:rsidRPr="0082090C">
        <w:rPr>
          <w:rFonts w:cs="Times New Roman"/>
          <w:bCs/>
          <w:spacing w:val="-3"/>
          <w:sz w:val="24"/>
        </w:rPr>
        <w:t xml:space="preserve">ngolahan </w:t>
      </w:r>
      <w:r w:rsidRPr="0082090C">
        <w:rPr>
          <w:rFonts w:cs="Times New Roman"/>
          <w:bCs/>
          <w:spacing w:val="-3"/>
          <w:sz w:val="24"/>
          <w:lang w:val="id-ID"/>
        </w:rPr>
        <w:t>peta dengan  menggunakan Sistem Informasi Geografis</w:t>
      </w:r>
    </w:p>
    <w:p w:rsidR="009C51FB" w:rsidRPr="0082090C" w:rsidRDefault="009C51FB" w:rsidP="009C51FB">
      <w:pPr>
        <w:pStyle w:val="ListParagraph"/>
        <w:tabs>
          <w:tab w:val="left" w:pos="672"/>
        </w:tabs>
        <w:spacing w:line="360" w:lineRule="auto"/>
        <w:ind w:left="658" w:hanging="275"/>
        <w:rPr>
          <w:rFonts w:cs="Times New Roman"/>
          <w:bCs/>
          <w:spacing w:val="-3"/>
          <w:sz w:val="24"/>
          <w:lang w:val="id-ID"/>
        </w:rPr>
      </w:pPr>
      <w:r w:rsidRPr="0082090C">
        <w:rPr>
          <w:rFonts w:cs="Times New Roman"/>
          <w:bCs/>
          <w:spacing w:val="-3"/>
          <w:sz w:val="24"/>
          <w:lang w:val="id-ID"/>
        </w:rPr>
        <w:t>b.</w:t>
      </w:r>
      <w:r>
        <w:rPr>
          <w:rFonts w:cs="Times New Roman"/>
          <w:bCs/>
          <w:spacing w:val="-3"/>
          <w:sz w:val="24"/>
          <w:lang w:val="id-ID"/>
        </w:rPr>
        <w:tab/>
      </w:r>
      <w:r w:rsidRPr="0082090C">
        <w:rPr>
          <w:rFonts w:cs="Times New Roman"/>
          <w:bCs/>
          <w:spacing w:val="-3"/>
          <w:sz w:val="24"/>
          <w:lang w:val="id-ID"/>
        </w:rPr>
        <w:t xml:space="preserve">Aplikasi program Android pemetaan kawasan industri melalui bahasa pemrograman </w:t>
      </w:r>
      <w:r w:rsidRPr="0082090C">
        <w:rPr>
          <w:rStyle w:val="st"/>
          <w:rFonts w:cs="Times New Roman"/>
          <w:i/>
          <w:sz w:val="24"/>
        </w:rPr>
        <w:t>HyperText Markup Language</w:t>
      </w:r>
      <w:r w:rsidRPr="0082090C">
        <w:rPr>
          <w:rFonts w:cs="Times New Roman"/>
          <w:iCs/>
          <w:sz w:val="24"/>
          <w:lang w:val="id-ID"/>
        </w:rPr>
        <w:t xml:space="preserve"> (HTML)</w:t>
      </w:r>
      <w:r w:rsidRPr="0082090C">
        <w:rPr>
          <w:rFonts w:cs="Times New Roman"/>
          <w:bCs/>
          <w:spacing w:val="-3"/>
          <w:sz w:val="24"/>
          <w:lang w:val="id-ID"/>
        </w:rPr>
        <w:t>.</w:t>
      </w:r>
    </w:p>
    <w:p w:rsidR="009C51FB" w:rsidRDefault="009C51FB" w:rsidP="008B56CB">
      <w:pPr>
        <w:spacing w:line="360" w:lineRule="auto"/>
        <w:jc w:val="center"/>
        <w:rPr>
          <w:sz w:val="24"/>
          <w:szCs w:val="24"/>
          <w:lang w:val="id-ID"/>
        </w:rPr>
      </w:pPr>
    </w:p>
    <w:p w:rsidR="008B56CB" w:rsidRPr="00531910" w:rsidRDefault="00531910" w:rsidP="00531910">
      <w:pPr>
        <w:spacing w:line="360" w:lineRule="auto"/>
        <w:jc w:val="left"/>
        <w:rPr>
          <w:b/>
          <w:sz w:val="24"/>
          <w:szCs w:val="24"/>
          <w:lang w:val="id-ID"/>
        </w:rPr>
      </w:pPr>
      <w:r w:rsidRPr="00531910">
        <w:rPr>
          <w:b/>
          <w:sz w:val="24"/>
          <w:szCs w:val="24"/>
          <w:lang w:val="id-ID"/>
        </w:rPr>
        <w:t>H</w:t>
      </w:r>
      <w:r>
        <w:rPr>
          <w:b/>
          <w:sz w:val="24"/>
          <w:szCs w:val="24"/>
          <w:lang w:val="id-ID"/>
        </w:rPr>
        <w:t>as</w:t>
      </w:r>
      <w:r w:rsidRPr="00531910">
        <w:rPr>
          <w:b/>
          <w:sz w:val="24"/>
          <w:szCs w:val="24"/>
          <w:lang w:val="id-ID"/>
        </w:rPr>
        <w:t>il dan Pembahasan</w:t>
      </w:r>
    </w:p>
    <w:p w:rsidR="0082090C" w:rsidRDefault="004264ED" w:rsidP="00785A99">
      <w:pPr>
        <w:spacing w:line="360" w:lineRule="auto"/>
        <w:rPr>
          <w:sz w:val="24"/>
          <w:szCs w:val="24"/>
        </w:rPr>
      </w:pPr>
      <w:r w:rsidRPr="0082090C">
        <w:rPr>
          <w:sz w:val="24"/>
          <w:szCs w:val="24"/>
          <w:lang w:val="id-ID" w:eastAsia="id-ID"/>
        </w:rPr>
        <w:drawing>
          <wp:anchor distT="0" distB="0" distL="114300" distR="114300" simplePos="0" relativeHeight="251751424" behindDoc="0" locked="0" layoutInCell="1" allowOverlap="1" wp14:anchorId="47BE27CD" wp14:editId="6509C22E">
            <wp:simplePos x="0" y="0"/>
            <wp:positionH relativeFrom="margin">
              <wp:align>left</wp:align>
            </wp:positionH>
            <wp:positionV relativeFrom="paragraph">
              <wp:posOffset>2091443</wp:posOffset>
            </wp:positionV>
            <wp:extent cx="5104130" cy="1812897"/>
            <wp:effectExtent l="57150" t="57150" r="39370" b="54610"/>
            <wp:wrapNone/>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8B56CB" w:rsidRPr="0082090C">
        <w:rPr>
          <w:sz w:val="24"/>
          <w:szCs w:val="24"/>
        </w:rPr>
        <w:t xml:space="preserve">Di </w:t>
      </w:r>
      <w:r w:rsidR="008B56CB" w:rsidRPr="0082090C">
        <w:rPr>
          <w:sz w:val="24"/>
          <w:szCs w:val="24"/>
          <w:lang w:val="id-ID"/>
        </w:rPr>
        <w:t>I</w:t>
      </w:r>
      <w:r w:rsidR="008B56CB" w:rsidRPr="0082090C">
        <w:rPr>
          <w:sz w:val="24"/>
          <w:szCs w:val="24"/>
        </w:rPr>
        <w:t>ndonesia yang dimaksud dengan tenaga kerja yang berperan dalam angkatan kerja adalah penduduk yang berumur 10 tahun ke atas yang secara aktif melakukan kegiatan ekonomis (Biro Pusat Statistik, 1983, dalam Mantra, 2000).</w:t>
      </w:r>
      <w:r w:rsidR="008B56CB" w:rsidRPr="0082090C">
        <w:rPr>
          <w:sz w:val="24"/>
          <w:szCs w:val="24"/>
          <w:lang w:val="id-ID"/>
        </w:rPr>
        <w:t xml:space="preserve"> Penduduk u</w:t>
      </w:r>
      <w:r w:rsidR="008B56CB" w:rsidRPr="0082090C">
        <w:rPr>
          <w:sz w:val="24"/>
          <w:szCs w:val="24"/>
        </w:rPr>
        <w:t>sia produktif (15-64 tahun)</w:t>
      </w:r>
      <w:r w:rsidR="008B56CB" w:rsidRPr="0082090C">
        <w:rPr>
          <w:sz w:val="24"/>
          <w:szCs w:val="24"/>
          <w:lang w:val="id-ID"/>
        </w:rPr>
        <w:t xml:space="preserve"> dan non produktif laki-laki maupun perempuan dapat menggambarkan angakatan kerja di suatu daerah.</w:t>
      </w:r>
      <w:r w:rsidR="008B56CB" w:rsidRPr="0082090C">
        <w:rPr>
          <w:sz w:val="24"/>
          <w:szCs w:val="24"/>
        </w:rPr>
        <w:t xml:space="preserve"> Angkatan kerja yang berpotensi sebagai tenaga kerja </w:t>
      </w:r>
      <w:r w:rsidR="008B56CB" w:rsidRPr="0082090C">
        <w:rPr>
          <w:sz w:val="24"/>
          <w:szCs w:val="24"/>
          <w:lang w:val="id-ID"/>
        </w:rPr>
        <w:t>yaitu</w:t>
      </w:r>
      <w:r w:rsidR="008B56CB" w:rsidRPr="0082090C">
        <w:rPr>
          <w:sz w:val="24"/>
          <w:szCs w:val="24"/>
        </w:rPr>
        <w:t xml:space="preserve"> tenaga terampil ditunjukkan dengan tingkat pendidikan menengah atas </w:t>
      </w:r>
      <w:r w:rsidR="008B56CB" w:rsidRPr="0082090C">
        <w:rPr>
          <w:sz w:val="24"/>
          <w:szCs w:val="24"/>
          <w:lang w:val="id-ID"/>
        </w:rPr>
        <w:t xml:space="preserve">yang </w:t>
      </w:r>
      <w:r w:rsidR="008B56CB" w:rsidRPr="0082090C">
        <w:rPr>
          <w:sz w:val="24"/>
          <w:szCs w:val="24"/>
        </w:rPr>
        <w:t xml:space="preserve">dibutuhkan oleh operasionalisasi pergudangan. Berikut </w:t>
      </w:r>
      <w:r>
        <w:rPr>
          <w:sz w:val="24"/>
          <w:szCs w:val="24"/>
          <w:lang w:val="id-ID"/>
        </w:rPr>
        <w:t xml:space="preserve">grafik dan </w:t>
      </w:r>
      <w:r w:rsidR="008B56CB" w:rsidRPr="0082090C">
        <w:rPr>
          <w:sz w:val="24"/>
          <w:szCs w:val="24"/>
        </w:rPr>
        <w:t>tabel perbandingan usia produktif dan non produktif</w:t>
      </w:r>
      <w:r w:rsidR="008B56CB" w:rsidRPr="0082090C">
        <w:rPr>
          <w:sz w:val="24"/>
          <w:szCs w:val="24"/>
          <w:lang w:val="id-ID"/>
        </w:rPr>
        <w:t xml:space="preserve"> </w:t>
      </w:r>
      <w:r w:rsidR="008B56CB" w:rsidRPr="0082090C">
        <w:rPr>
          <w:sz w:val="24"/>
          <w:szCs w:val="24"/>
        </w:rPr>
        <w:t>:</w:t>
      </w:r>
    </w:p>
    <w:p w:rsidR="004264ED" w:rsidRPr="0082090C" w:rsidRDefault="004264ED" w:rsidP="004264ED">
      <w:pPr>
        <w:spacing w:line="360" w:lineRule="auto"/>
        <w:jc w:val="center"/>
        <w:rPr>
          <w:sz w:val="24"/>
          <w:szCs w:val="24"/>
          <w:lang w:val="id-ID"/>
        </w:rPr>
      </w:pPr>
    </w:p>
    <w:p w:rsidR="004264ED" w:rsidRDefault="004264ED" w:rsidP="004264ED">
      <w:pPr>
        <w:spacing w:line="360" w:lineRule="auto"/>
        <w:jc w:val="center"/>
        <w:rPr>
          <w:sz w:val="24"/>
          <w:szCs w:val="24"/>
          <w:lang w:val="id-ID"/>
        </w:rPr>
      </w:pPr>
    </w:p>
    <w:p w:rsidR="004264ED" w:rsidRDefault="004264ED" w:rsidP="004264ED">
      <w:pPr>
        <w:spacing w:line="360" w:lineRule="auto"/>
        <w:jc w:val="center"/>
        <w:rPr>
          <w:sz w:val="24"/>
          <w:szCs w:val="24"/>
          <w:lang w:val="id-ID"/>
        </w:rPr>
      </w:pPr>
    </w:p>
    <w:p w:rsidR="004264ED" w:rsidRDefault="004264ED" w:rsidP="004264ED">
      <w:pPr>
        <w:spacing w:line="360" w:lineRule="auto"/>
        <w:jc w:val="center"/>
        <w:rPr>
          <w:sz w:val="24"/>
          <w:szCs w:val="24"/>
          <w:lang w:val="id-ID"/>
        </w:rPr>
      </w:pPr>
    </w:p>
    <w:p w:rsidR="004264ED" w:rsidRPr="0082090C" w:rsidRDefault="004264ED" w:rsidP="004264ED">
      <w:pPr>
        <w:spacing w:line="360" w:lineRule="auto"/>
        <w:jc w:val="center"/>
        <w:rPr>
          <w:sz w:val="24"/>
          <w:szCs w:val="24"/>
          <w:lang w:val="id-ID"/>
        </w:rPr>
      </w:pPr>
    </w:p>
    <w:p w:rsidR="004264ED" w:rsidRPr="0082090C" w:rsidRDefault="004264ED" w:rsidP="004264ED">
      <w:pPr>
        <w:spacing w:line="360" w:lineRule="auto"/>
        <w:jc w:val="center"/>
        <w:rPr>
          <w:sz w:val="24"/>
          <w:szCs w:val="24"/>
          <w:lang w:val="id-ID"/>
        </w:rPr>
      </w:pPr>
    </w:p>
    <w:p w:rsidR="004264ED" w:rsidRPr="0082090C" w:rsidRDefault="004264ED" w:rsidP="004264ED">
      <w:pPr>
        <w:spacing w:line="360" w:lineRule="auto"/>
        <w:jc w:val="center"/>
        <w:rPr>
          <w:sz w:val="24"/>
          <w:szCs w:val="24"/>
          <w:lang w:val="id-ID"/>
        </w:rPr>
      </w:pPr>
    </w:p>
    <w:p w:rsidR="004264ED" w:rsidRDefault="004264ED" w:rsidP="004264ED">
      <w:pPr>
        <w:pStyle w:val="DG"/>
      </w:pPr>
      <w:r w:rsidRPr="0082090C">
        <w:t>Gambar 4. Grafik Perkembangan Penduduk di Kawasan Rungkut Industri Surabaya Tahun 2014-2015</w:t>
      </w:r>
    </w:p>
    <w:p w:rsidR="004264ED" w:rsidRPr="0082090C" w:rsidRDefault="004264ED" w:rsidP="00785A99">
      <w:pPr>
        <w:spacing w:line="360" w:lineRule="auto"/>
        <w:rPr>
          <w:sz w:val="24"/>
          <w:szCs w:val="24"/>
          <w:lang w:val="id-ID"/>
        </w:rPr>
      </w:pPr>
    </w:p>
    <w:p w:rsidR="008B56CB" w:rsidRPr="0082090C" w:rsidRDefault="008B56CB" w:rsidP="00482565">
      <w:pPr>
        <w:pStyle w:val="Caption"/>
        <w:keepNext/>
        <w:rPr>
          <w:b w:val="0"/>
          <w:sz w:val="24"/>
          <w:szCs w:val="24"/>
        </w:rPr>
      </w:pPr>
      <w:bookmarkStart w:id="0" w:name="_Toc493156276"/>
      <w:r w:rsidRPr="0082090C">
        <w:rPr>
          <w:b w:val="0"/>
          <w:sz w:val="24"/>
          <w:szCs w:val="24"/>
        </w:rPr>
        <w:t xml:space="preserve">Tabel </w:t>
      </w:r>
      <w:r w:rsidR="007A0DFB" w:rsidRPr="0082090C">
        <w:rPr>
          <w:b w:val="0"/>
          <w:sz w:val="24"/>
          <w:szCs w:val="24"/>
          <w:lang w:val="id-ID"/>
        </w:rPr>
        <w:t>1</w:t>
      </w:r>
      <w:r w:rsidRPr="0082090C">
        <w:rPr>
          <w:b w:val="0"/>
          <w:sz w:val="24"/>
          <w:szCs w:val="24"/>
        </w:rPr>
        <w:t xml:space="preserve"> Usia Produktif dan Non Produktif  masing-masing Kelurahan</w:t>
      </w:r>
      <w:bookmarkEnd w:id="0"/>
      <w:r w:rsidRPr="0082090C">
        <w:rPr>
          <w:b w:val="0"/>
          <w:sz w:val="24"/>
          <w:szCs w:val="24"/>
        </w:rPr>
        <w:t xml:space="preserve"> </w:t>
      </w:r>
    </w:p>
    <w:p w:rsidR="008B56CB" w:rsidRPr="0082090C" w:rsidRDefault="008B56CB" w:rsidP="00482565">
      <w:pPr>
        <w:pStyle w:val="DT"/>
        <w:spacing w:before="0" w:after="0"/>
        <w:rPr>
          <w:szCs w:val="24"/>
        </w:rPr>
      </w:pPr>
      <w:r w:rsidRPr="0082090C">
        <w:rPr>
          <w:szCs w:val="24"/>
        </w:rPr>
        <w:t>Rungkut Industri Surabaya</w:t>
      </w:r>
    </w:p>
    <w:tbl>
      <w:tblPr>
        <w:tblStyle w:val="TableGrid"/>
        <w:tblW w:w="7522" w:type="dxa"/>
        <w:tblInd w:w="846" w:type="dxa"/>
        <w:tblBorders>
          <w:left w:val="none" w:sz="0" w:space="0" w:color="auto"/>
          <w:right w:val="none" w:sz="0" w:space="0" w:color="auto"/>
        </w:tblBorders>
        <w:tblLook w:val="04A0" w:firstRow="1" w:lastRow="0" w:firstColumn="1" w:lastColumn="0" w:noHBand="0" w:noVBand="1"/>
      </w:tblPr>
      <w:tblGrid>
        <w:gridCol w:w="2268"/>
        <w:gridCol w:w="2131"/>
        <w:gridCol w:w="1706"/>
        <w:gridCol w:w="1417"/>
      </w:tblGrid>
      <w:tr w:rsidR="008B56CB" w:rsidRPr="0082090C" w:rsidTr="00BE6BE8">
        <w:trPr>
          <w:tblHeader/>
        </w:trPr>
        <w:tc>
          <w:tcPr>
            <w:tcW w:w="2268" w:type="dxa"/>
            <w:tcBorders>
              <w:right w:val="nil"/>
            </w:tcBorders>
          </w:tcPr>
          <w:p w:rsidR="008B56CB" w:rsidRPr="0082090C" w:rsidRDefault="008B56CB" w:rsidP="00482565">
            <w:pPr>
              <w:jc w:val="center"/>
              <w:rPr>
                <w:sz w:val="24"/>
                <w:szCs w:val="24"/>
                <w:lang w:val="id-ID"/>
              </w:rPr>
            </w:pPr>
            <w:r w:rsidRPr="0082090C">
              <w:rPr>
                <w:sz w:val="24"/>
                <w:szCs w:val="24"/>
                <w:lang w:val="id-ID"/>
              </w:rPr>
              <w:t>Kelurahan</w:t>
            </w:r>
          </w:p>
        </w:tc>
        <w:tc>
          <w:tcPr>
            <w:tcW w:w="2131" w:type="dxa"/>
            <w:tcBorders>
              <w:left w:val="nil"/>
              <w:right w:val="nil"/>
            </w:tcBorders>
          </w:tcPr>
          <w:p w:rsidR="008B56CB" w:rsidRPr="0082090C" w:rsidRDefault="008B56CB" w:rsidP="00482565">
            <w:pPr>
              <w:jc w:val="center"/>
              <w:rPr>
                <w:sz w:val="24"/>
                <w:szCs w:val="24"/>
                <w:lang w:val="id-ID"/>
              </w:rPr>
            </w:pPr>
            <w:r w:rsidRPr="0082090C">
              <w:rPr>
                <w:sz w:val="24"/>
                <w:szCs w:val="24"/>
                <w:lang w:val="id-ID"/>
              </w:rPr>
              <w:t>Usia Non Produktif (Jiwa)</w:t>
            </w:r>
          </w:p>
        </w:tc>
        <w:tc>
          <w:tcPr>
            <w:tcW w:w="1706" w:type="dxa"/>
            <w:tcBorders>
              <w:left w:val="nil"/>
              <w:right w:val="nil"/>
            </w:tcBorders>
          </w:tcPr>
          <w:p w:rsidR="008B56CB" w:rsidRPr="0082090C" w:rsidRDefault="008B56CB" w:rsidP="00482565">
            <w:pPr>
              <w:jc w:val="center"/>
              <w:rPr>
                <w:sz w:val="24"/>
                <w:szCs w:val="24"/>
                <w:lang w:val="id-ID"/>
              </w:rPr>
            </w:pPr>
            <w:r w:rsidRPr="0082090C">
              <w:rPr>
                <w:sz w:val="24"/>
                <w:szCs w:val="24"/>
                <w:lang w:val="id-ID"/>
              </w:rPr>
              <w:t>Usia Produktif (Jiwa)</w:t>
            </w:r>
          </w:p>
        </w:tc>
        <w:tc>
          <w:tcPr>
            <w:tcW w:w="1417" w:type="dxa"/>
            <w:tcBorders>
              <w:left w:val="nil"/>
            </w:tcBorders>
          </w:tcPr>
          <w:p w:rsidR="008B56CB" w:rsidRPr="0082090C" w:rsidRDefault="008B56CB" w:rsidP="00482565">
            <w:pPr>
              <w:jc w:val="center"/>
              <w:rPr>
                <w:sz w:val="24"/>
                <w:szCs w:val="24"/>
                <w:lang w:val="id-ID"/>
              </w:rPr>
            </w:pPr>
            <w:r w:rsidRPr="0082090C">
              <w:rPr>
                <w:sz w:val="24"/>
                <w:szCs w:val="24"/>
                <w:lang w:val="id-ID"/>
              </w:rPr>
              <w:t>Jumlah</w:t>
            </w:r>
          </w:p>
        </w:tc>
      </w:tr>
      <w:tr w:rsidR="008B56CB" w:rsidRPr="0082090C" w:rsidTr="00BE6BE8">
        <w:trPr>
          <w:trHeight w:val="328"/>
        </w:trPr>
        <w:tc>
          <w:tcPr>
            <w:tcW w:w="2268" w:type="dxa"/>
            <w:tcBorders>
              <w:right w:val="nil"/>
            </w:tcBorders>
          </w:tcPr>
          <w:p w:rsidR="008B56CB" w:rsidRPr="0082090C" w:rsidRDefault="008B56CB" w:rsidP="00482565">
            <w:pPr>
              <w:rPr>
                <w:sz w:val="24"/>
                <w:szCs w:val="24"/>
                <w:lang w:val="id-ID"/>
              </w:rPr>
            </w:pPr>
            <w:r w:rsidRPr="0082090C">
              <w:rPr>
                <w:sz w:val="24"/>
                <w:szCs w:val="24"/>
                <w:lang w:val="id-ID"/>
              </w:rPr>
              <w:t>Kendangsari</w:t>
            </w:r>
          </w:p>
        </w:tc>
        <w:tc>
          <w:tcPr>
            <w:tcW w:w="2131" w:type="dxa"/>
            <w:tcBorders>
              <w:left w:val="nil"/>
              <w:right w:val="nil"/>
            </w:tcBorders>
          </w:tcPr>
          <w:p w:rsidR="008B56CB" w:rsidRPr="0082090C" w:rsidRDefault="008B56CB" w:rsidP="00482565">
            <w:pPr>
              <w:jc w:val="center"/>
              <w:rPr>
                <w:sz w:val="24"/>
                <w:szCs w:val="24"/>
                <w:lang w:val="id-ID"/>
              </w:rPr>
            </w:pPr>
            <w:r w:rsidRPr="0082090C">
              <w:rPr>
                <w:sz w:val="24"/>
                <w:szCs w:val="24"/>
                <w:lang w:val="id-ID"/>
              </w:rPr>
              <w:t>6.211</w:t>
            </w:r>
          </w:p>
        </w:tc>
        <w:tc>
          <w:tcPr>
            <w:tcW w:w="1706" w:type="dxa"/>
            <w:tcBorders>
              <w:left w:val="nil"/>
              <w:right w:val="nil"/>
            </w:tcBorders>
          </w:tcPr>
          <w:p w:rsidR="008B56CB" w:rsidRPr="0082090C" w:rsidRDefault="008B56CB" w:rsidP="00482565">
            <w:pPr>
              <w:jc w:val="center"/>
              <w:rPr>
                <w:sz w:val="24"/>
                <w:szCs w:val="24"/>
                <w:lang w:val="id-ID"/>
              </w:rPr>
            </w:pPr>
            <w:r w:rsidRPr="0082090C">
              <w:rPr>
                <w:sz w:val="24"/>
                <w:szCs w:val="24"/>
                <w:lang w:val="id-ID"/>
              </w:rPr>
              <w:t>2.876</w:t>
            </w:r>
          </w:p>
        </w:tc>
        <w:tc>
          <w:tcPr>
            <w:tcW w:w="1417" w:type="dxa"/>
            <w:tcBorders>
              <w:left w:val="nil"/>
            </w:tcBorders>
          </w:tcPr>
          <w:p w:rsidR="008B56CB" w:rsidRPr="0082090C" w:rsidRDefault="008B56CB" w:rsidP="00482565">
            <w:pPr>
              <w:jc w:val="center"/>
              <w:rPr>
                <w:sz w:val="24"/>
                <w:szCs w:val="24"/>
                <w:lang w:val="id-ID"/>
              </w:rPr>
            </w:pPr>
            <w:r w:rsidRPr="0082090C">
              <w:rPr>
                <w:sz w:val="24"/>
                <w:szCs w:val="24"/>
                <w:lang w:val="id-ID"/>
              </w:rPr>
              <w:t>9.087</w:t>
            </w:r>
          </w:p>
        </w:tc>
      </w:tr>
      <w:tr w:rsidR="008B56CB" w:rsidRPr="0082090C" w:rsidTr="00BE6BE8">
        <w:trPr>
          <w:trHeight w:val="262"/>
        </w:trPr>
        <w:tc>
          <w:tcPr>
            <w:tcW w:w="2268" w:type="dxa"/>
            <w:tcBorders>
              <w:right w:val="nil"/>
            </w:tcBorders>
          </w:tcPr>
          <w:p w:rsidR="008B56CB" w:rsidRPr="0082090C" w:rsidRDefault="008B56CB" w:rsidP="00482565">
            <w:pPr>
              <w:rPr>
                <w:sz w:val="24"/>
                <w:szCs w:val="24"/>
                <w:lang w:val="id-ID"/>
              </w:rPr>
            </w:pPr>
            <w:r w:rsidRPr="0082090C">
              <w:rPr>
                <w:sz w:val="24"/>
                <w:szCs w:val="24"/>
                <w:lang w:val="id-ID"/>
              </w:rPr>
              <w:t>Kutisari</w:t>
            </w:r>
          </w:p>
        </w:tc>
        <w:tc>
          <w:tcPr>
            <w:tcW w:w="2131" w:type="dxa"/>
            <w:tcBorders>
              <w:left w:val="nil"/>
              <w:right w:val="nil"/>
            </w:tcBorders>
          </w:tcPr>
          <w:p w:rsidR="008B56CB" w:rsidRPr="0082090C" w:rsidRDefault="008B56CB" w:rsidP="00482565">
            <w:pPr>
              <w:jc w:val="center"/>
              <w:rPr>
                <w:sz w:val="24"/>
                <w:szCs w:val="24"/>
                <w:lang w:val="id-ID"/>
              </w:rPr>
            </w:pPr>
            <w:r w:rsidRPr="0082090C">
              <w:rPr>
                <w:sz w:val="24"/>
                <w:szCs w:val="24"/>
                <w:lang w:val="id-ID"/>
              </w:rPr>
              <w:t>6.048</w:t>
            </w:r>
          </w:p>
        </w:tc>
        <w:tc>
          <w:tcPr>
            <w:tcW w:w="1706" w:type="dxa"/>
            <w:tcBorders>
              <w:left w:val="nil"/>
              <w:right w:val="nil"/>
            </w:tcBorders>
          </w:tcPr>
          <w:p w:rsidR="008B56CB" w:rsidRPr="0082090C" w:rsidRDefault="008B56CB" w:rsidP="00482565">
            <w:pPr>
              <w:jc w:val="center"/>
              <w:rPr>
                <w:sz w:val="24"/>
                <w:szCs w:val="24"/>
                <w:lang w:val="id-ID"/>
              </w:rPr>
            </w:pPr>
            <w:r w:rsidRPr="0082090C">
              <w:rPr>
                <w:sz w:val="24"/>
                <w:szCs w:val="24"/>
                <w:lang w:val="id-ID"/>
              </w:rPr>
              <w:t>3.508</w:t>
            </w:r>
          </w:p>
        </w:tc>
        <w:tc>
          <w:tcPr>
            <w:tcW w:w="1417" w:type="dxa"/>
            <w:tcBorders>
              <w:left w:val="nil"/>
            </w:tcBorders>
          </w:tcPr>
          <w:p w:rsidR="008B56CB" w:rsidRPr="0082090C" w:rsidRDefault="008B56CB" w:rsidP="00482565">
            <w:pPr>
              <w:jc w:val="center"/>
              <w:rPr>
                <w:sz w:val="24"/>
                <w:szCs w:val="24"/>
                <w:lang w:val="id-ID"/>
              </w:rPr>
            </w:pPr>
            <w:r w:rsidRPr="0082090C">
              <w:rPr>
                <w:sz w:val="24"/>
                <w:szCs w:val="24"/>
                <w:lang w:val="id-ID"/>
              </w:rPr>
              <w:t>9.556</w:t>
            </w:r>
          </w:p>
        </w:tc>
      </w:tr>
      <w:tr w:rsidR="008B56CB" w:rsidRPr="0082090C" w:rsidTr="00BE6BE8">
        <w:trPr>
          <w:trHeight w:val="294"/>
        </w:trPr>
        <w:tc>
          <w:tcPr>
            <w:tcW w:w="2268" w:type="dxa"/>
            <w:tcBorders>
              <w:right w:val="nil"/>
            </w:tcBorders>
          </w:tcPr>
          <w:p w:rsidR="008B56CB" w:rsidRPr="0082090C" w:rsidRDefault="008B56CB" w:rsidP="00482565">
            <w:pPr>
              <w:rPr>
                <w:sz w:val="24"/>
                <w:szCs w:val="24"/>
                <w:lang w:val="id-ID"/>
              </w:rPr>
            </w:pPr>
            <w:r w:rsidRPr="0082090C">
              <w:rPr>
                <w:sz w:val="24"/>
                <w:szCs w:val="24"/>
                <w:lang w:val="id-ID"/>
              </w:rPr>
              <w:t>Kalirungkut</w:t>
            </w:r>
          </w:p>
        </w:tc>
        <w:tc>
          <w:tcPr>
            <w:tcW w:w="2131" w:type="dxa"/>
            <w:tcBorders>
              <w:left w:val="nil"/>
              <w:right w:val="nil"/>
            </w:tcBorders>
          </w:tcPr>
          <w:p w:rsidR="008B56CB" w:rsidRPr="0082090C" w:rsidRDefault="008B56CB" w:rsidP="00482565">
            <w:pPr>
              <w:jc w:val="center"/>
              <w:rPr>
                <w:sz w:val="24"/>
                <w:szCs w:val="24"/>
                <w:lang w:val="id-ID"/>
              </w:rPr>
            </w:pPr>
            <w:r w:rsidRPr="0082090C">
              <w:rPr>
                <w:sz w:val="24"/>
                <w:szCs w:val="24"/>
                <w:lang w:val="id-ID"/>
              </w:rPr>
              <w:t>8.519</w:t>
            </w:r>
          </w:p>
        </w:tc>
        <w:tc>
          <w:tcPr>
            <w:tcW w:w="1706" w:type="dxa"/>
            <w:tcBorders>
              <w:left w:val="nil"/>
              <w:right w:val="nil"/>
            </w:tcBorders>
          </w:tcPr>
          <w:p w:rsidR="008B56CB" w:rsidRPr="0082090C" w:rsidRDefault="008B56CB" w:rsidP="00482565">
            <w:pPr>
              <w:jc w:val="center"/>
              <w:rPr>
                <w:sz w:val="24"/>
                <w:szCs w:val="24"/>
                <w:lang w:val="id-ID"/>
              </w:rPr>
            </w:pPr>
            <w:r w:rsidRPr="0082090C">
              <w:rPr>
                <w:sz w:val="24"/>
                <w:szCs w:val="24"/>
                <w:lang w:val="id-ID"/>
              </w:rPr>
              <w:t>13.720</w:t>
            </w:r>
          </w:p>
        </w:tc>
        <w:tc>
          <w:tcPr>
            <w:tcW w:w="1417" w:type="dxa"/>
            <w:tcBorders>
              <w:left w:val="nil"/>
            </w:tcBorders>
          </w:tcPr>
          <w:p w:rsidR="008B56CB" w:rsidRPr="0082090C" w:rsidRDefault="008B56CB" w:rsidP="00482565">
            <w:pPr>
              <w:jc w:val="center"/>
              <w:rPr>
                <w:sz w:val="24"/>
                <w:szCs w:val="24"/>
                <w:lang w:val="id-ID"/>
              </w:rPr>
            </w:pPr>
            <w:r w:rsidRPr="0082090C">
              <w:rPr>
                <w:sz w:val="24"/>
                <w:szCs w:val="24"/>
                <w:lang w:val="id-ID"/>
              </w:rPr>
              <w:t>22.239</w:t>
            </w:r>
          </w:p>
        </w:tc>
      </w:tr>
      <w:tr w:rsidR="008B56CB" w:rsidRPr="0082090C" w:rsidTr="00BE6BE8">
        <w:trPr>
          <w:trHeight w:val="270"/>
        </w:trPr>
        <w:tc>
          <w:tcPr>
            <w:tcW w:w="2268" w:type="dxa"/>
            <w:tcBorders>
              <w:right w:val="nil"/>
            </w:tcBorders>
          </w:tcPr>
          <w:p w:rsidR="008B56CB" w:rsidRPr="0082090C" w:rsidRDefault="008B56CB" w:rsidP="00482565">
            <w:pPr>
              <w:rPr>
                <w:sz w:val="24"/>
                <w:szCs w:val="24"/>
                <w:lang w:val="id-ID"/>
              </w:rPr>
            </w:pPr>
            <w:r w:rsidRPr="0082090C">
              <w:rPr>
                <w:sz w:val="24"/>
                <w:szCs w:val="24"/>
                <w:lang w:val="id-ID"/>
              </w:rPr>
              <w:lastRenderedPageBreak/>
              <w:t>Rungkut Kidul</w:t>
            </w:r>
          </w:p>
        </w:tc>
        <w:tc>
          <w:tcPr>
            <w:tcW w:w="2131" w:type="dxa"/>
            <w:tcBorders>
              <w:left w:val="nil"/>
              <w:right w:val="nil"/>
            </w:tcBorders>
          </w:tcPr>
          <w:p w:rsidR="008B56CB" w:rsidRPr="0082090C" w:rsidRDefault="008B56CB" w:rsidP="00482565">
            <w:pPr>
              <w:jc w:val="center"/>
              <w:rPr>
                <w:sz w:val="24"/>
                <w:szCs w:val="24"/>
                <w:lang w:val="id-ID"/>
              </w:rPr>
            </w:pPr>
            <w:r w:rsidRPr="0082090C">
              <w:rPr>
                <w:sz w:val="24"/>
                <w:szCs w:val="24"/>
                <w:lang w:val="id-ID"/>
              </w:rPr>
              <w:t>4.742</w:t>
            </w:r>
          </w:p>
        </w:tc>
        <w:tc>
          <w:tcPr>
            <w:tcW w:w="1706" w:type="dxa"/>
            <w:tcBorders>
              <w:left w:val="nil"/>
              <w:right w:val="nil"/>
            </w:tcBorders>
          </w:tcPr>
          <w:p w:rsidR="008B56CB" w:rsidRPr="0082090C" w:rsidRDefault="008B56CB" w:rsidP="00482565">
            <w:pPr>
              <w:jc w:val="center"/>
              <w:rPr>
                <w:sz w:val="24"/>
                <w:szCs w:val="24"/>
                <w:lang w:val="id-ID"/>
              </w:rPr>
            </w:pPr>
            <w:r w:rsidRPr="0082090C">
              <w:rPr>
                <w:sz w:val="24"/>
                <w:szCs w:val="24"/>
                <w:lang w:val="id-ID"/>
              </w:rPr>
              <w:t>8.206</w:t>
            </w:r>
          </w:p>
        </w:tc>
        <w:tc>
          <w:tcPr>
            <w:tcW w:w="1417" w:type="dxa"/>
            <w:tcBorders>
              <w:left w:val="nil"/>
            </w:tcBorders>
          </w:tcPr>
          <w:p w:rsidR="008B56CB" w:rsidRPr="0082090C" w:rsidRDefault="008B56CB" w:rsidP="00482565">
            <w:pPr>
              <w:jc w:val="center"/>
              <w:rPr>
                <w:sz w:val="24"/>
                <w:szCs w:val="24"/>
                <w:lang w:val="id-ID"/>
              </w:rPr>
            </w:pPr>
            <w:r w:rsidRPr="0082090C">
              <w:rPr>
                <w:sz w:val="24"/>
                <w:szCs w:val="24"/>
                <w:lang w:val="id-ID"/>
              </w:rPr>
              <w:t>12.948</w:t>
            </w:r>
          </w:p>
        </w:tc>
      </w:tr>
      <w:tr w:rsidR="008B56CB" w:rsidRPr="0082090C" w:rsidTr="00BE6BE8">
        <w:trPr>
          <w:trHeight w:val="274"/>
        </w:trPr>
        <w:tc>
          <w:tcPr>
            <w:tcW w:w="2268" w:type="dxa"/>
            <w:tcBorders>
              <w:right w:val="nil"/>
            </w:tcBorders>
          </w:tcPr>
          <w:p w:rsidR="008B56CB" w:rsidRPr="0082090C" w:rsidRDefault="008B56CB" w:rsidP="00482565">
            <w:pPr>
              <w:rPr>
                <w:sz w:val="24"/>
                <w:szCs w:val="24"/>
                <w:lang w:val="id-ID"/>
              </w:rPr>
            </w:pPr>
            <w:r w:rsidRPr="0082090C">
              <w:rPr>
                <w:sz w:val="24"/>
                <w:szCs w:val="24"/>
                <w:lang w:val="id-ID"/>
              </w:rPr>
              <w:t>Rungkut Tengah</w:t>
            </w:r>
          </w:p>
        </w:tc>
        <w:tc>
          <w:tcPr>
            <w:tcW w:w="2131" w:type="dxa"/>
            <w:tcBorders>
              <w:left w:val="nil"/>
              <w:right w:val="nil"/>
            </w:tcBorders>
          </w:tcPr>
          <w:p w:rsidR="008B56CB" w:rsidRPr="0082090C" w:rsidRDefault="008B56CB" w:rsidP="00482565">
            <w:pPr>
              <w:jc w:val="center"/>
              <w:rPr>
                <w:sz w:val="24"/>
                <w:szCs w:val="24"/>
                <w:lang w:val="id-ID"/>
              </w:rPr>
            </w:pPr>
            <w:r w:rsidRPr="0082090C">
              <w:rPr>
                <w:sz w:val="24"/>
                <w:szCs w:val="24"/>
                <w:lang w:val="id-ID"/>
              </w:rPr>
              <w:t>5.477</w:t>
            </w:r>
          </w:p>
        </w:tc>
        <w:tc>
          <w:tcPr>
            <w:tcW w:w="1706" w:type="dxa"/>
            <w:tcBorders>
              <w:left w:val="nil"/>
              <w:right w:val="nil"/>
            </w:tcBorders>
          </w:tcPr>
          <w:p w:rsidR="008B56CB" w:rsidRPr="0082090C" w:rsidRDefault="008B56CB" w:rsidP="00482565">
            <w:pPr>
              <w:jc w:val="center"/>
              <w:rPr>
                <w:sz w:val="24"/>
                <w:szCs w:val="24"/>
                <w:lang w:val="id-ID"/>
              </w:rPr>
            </w:pPr>
            <w:r w:rsidRPr="0082090C">
              <w:rPr>
                <w:sz w:val="24"/>
                <w:szCs w:val="24"/>
                <w:lang w:val="id-ID"/>
              </w:rPr>
              <w:t>6.984</w:t>
            </w:r>
          </w:p>
        </w:tc>
        <w:tc>
          <w:tcPr>
            <w:tcW w:w="1417" w:type="dxa"/>
            <w:tcBorders>
              <w:left w:val="nil"/>
            </w:tcBorders>
          </w:tcPr>
          <w:p w:rsidR="008B56CB" w:rsidRPr="0082090C" w:rsidRDefault="008B56CB" w:rsidP="00482565">
            <w:pPr>
              <w:jc w:val="center"/>
              <w:rPr>
                <w:sz w:val="24"/>
                <w:szCs w:val="24"/>
                <w:lang w:val="id-ID"/>
              </w:rPr>
            </w:pPr>
            <w:r w:rsidRPr="0082090C">
              <w:rPr>
                <w:sz w:val="24"/>
                <w:szCs w:val="24"/>
                <w:lang w:val="id-ID"/>
              </w:rPr>
              <w:t>12.461</w:t>
            </w:r>
          </w:p>
        </w:tc>
      </w:tr>
      <w:tr w:rsidR="008B56CB" w:rsidRPr="0082090C" w:rsidTr="00BE6BE8">
        <w:trPr>
          <w:trHeight w:val="379"/>
        </w:trPr>
        <w:tc>
          <w:tcPr>
            <w:tcW w:w="2268" w:type="dxa"/>
            <w:tcBorders>
              <w:right w:val="nil"/>
            </w:tcBorders>
          </w:tcPr>
          <w:p w:rsidR="008B56CB" w:rsidRPr="0082090C" w:rsidRDefault="008B56CB" w:rsidP="00482565">
            <w:pPr>
              <w:rPr>
                <w:sz w:val="24"/>
                <w:szCs w:val="24"/>
                <w:lang w:val="id-ID"/>
              </w:rPr>
            </w:pPr>
            <w:r w:rsidRPr="0082090C">
              <w:rPr>
                <w:sz w:val="24"/>
                <w:szCs w:val="24"/>
                <w:lang w:val="id-ID"/>
              </w:rPr>
              <w:t>Rungkut Menanggal</w:t>
            </w:r>
          </w:p>
        </w:tc>
        <w:tc>
          <w:tcPr>
            <w:tcW w:w="2131" w:type="dxa"/>
            <w:tcBorders>
              <w:left w:val="nil"/>
              <w:right w:val="nil"/>
            </w:tcBorders>
          </w:tcPr>
          <w:p w:rsidR="008B56CB" w:rsidRPr="0082090C" w:rsidRDefault="008B56CB" w:rsidP="00482565">
            <w:pPr>
              <w:jc w:val="center"/>
              <w:rPr>
                <w:sz w:val="24"/>
                <w:szCs w:val="24"/>
                <w:lang w:val="id-ID"/>
              </w:rPr>
            </w:pPr>
            <w:r w:rsidRPr="0082090C">
              <w:rPr>
                <w:sz w:val="24"/>
                <w:szCs w:val="24"/>
                <w:lang w:val="id-ID"/>
              </w:rPr>
              <w:t>6.611</w:t>
            </w:r>
          </w:p>
        </w:tc>
        <w:tc>
          <w:tcPr>
            <w:tcW w:w="1706" w:type="dxa"/>
            <w:tcBorders>
              <w:left w:val="nil"/>
              <w:right w:val="nil"/>
            </w:tcBorders>
          </w:tcPr>
          <w:p w:rsidR="008B56CB" w:rsidRPr="0082090C" w:rsidRDefault="008B56CB" w:rsidP="00482565">
            <w:pPr>
              <w:jc w:val="center"/>
              <w:rPr>
                <w:sz w:val="24"/>
                <w:szCs w:val="24"/>
                <w:lang w:val="id-ID"/>
              </w:rPr>
            </w:pPr>
            <w:r w:rsidRPr="0082090C">
              <w:rPr>
                <w:sz w:val="24"/>
                <w:szCs w:val="24"/>
                <w:lang w:val="id-ID"/>
              </w:rPr>
              <w:t>8.606</w:t>
            </w:r>
          </w:p>
        </w:tc>
        <w:tc>
          <w:tcPr>
            <w:tcW w:w="1417" w:type="dxa"/>
            <w:tcBorders>
              <w:left w:val="nil"/>
            </w:tcBorders>
          </w:tcPr>
          <w:p w:rsidR="008B56CB" w:rsidRPr="0082090C" w:rsidRDefault="008B56CB" w:rsidP="00482565">
            <w:pPr>
              <w:jc w:val="center"/>
              <w:rPr>
                <w:sz w:val="24"/>
                <w:szCs w:val="24"/>
                <w:lang w:val="id-ID"/>
              </w:rPr>
            </w:pPr>
            <w:r w:rsidRPr="0082090C">
              <w:rPr>
                <w:sz w:val="24"/>
                <w:szCs w:val="24"/>
                <w:lang w:val="id-ID"/>
              </w:rPr>
              <w:t>12.720</w:t>
            </w:r>
          </w:p>
        </w:tc>
      </w:tr>
    </w:tbl>
    <w:p w:rsidR="008B56CB" w:rsidRPr="0082090C" w:rsidRDefault="008B56CB" w:rsidP="00482565">
      <w:pPr>
        <w:ind w:firstLine="720"/>
        <w:rPr>
          <w:sz w:val="24"/>
          <w:szCs w:val="24"/>
          <w:lang w:val="id-ID"/>
        </w:rPr>
      </w:pPr>
      <w:r w:rsidRPr="0082090C">
        <w:rPr>
          <w:sz w:val="24"/>
          <w:szCs w:val="24"/>
          <w:lang w:val="id-ID"/>
        </w:rPr>
        <w:t>Sumber : Data Profil, 2017.</w:t>
      </w:r>
    </w:p>
    <w:p w:rsidR="004264ED" w:rsidRDefault="004264ED" w:rsidP="008B56CB">
      <w:pPr>
        <w:spacing w:line="360" w:lineRule="auto"/>
        <w:jc w:val="center"/>
        <w:rPr>
          <w:sz w:val="24"/>
          <w:szCs w:val="24"/>
          <w:lang w:val="id-ID"/>
        </w:rPr>
      </w:pPr>
    </w:p>
    <w:p w:rsidR="008B56CB" w:rsidRDefault="008B56CB" w:rsidP="008B56CB">
      <w:pPr>
        <w:spacing w:line="360" w:lineRule="auto"/>
        <w:jc w:val="center"/>
        <w:rPr>
          <w:sz w:val="24"/>
          <w:szCs w:val="24"/>
          <w:lang w:val="id-ID"/>
        </w:rPr>
      </w:pPr>
      <w:r w:rsidRPr="0082090C">
        <w:rPr>
          <w:sz w:val="24"/>
          <w:szCs w:val="24"/>
          <w:lang w:val="id-ID" w:eastAsia="id-ID"/>
        </w:rPr>
        <w:drawing>
          <wp:anchor distT="0" distB="0" distL="114300" distR="114300" simplePos="0" relativeHeight="251665408" behindDoc="0" locked="0" layoutInCell="1" allowOverlap="1" wp14:anchorId="43D88DB1" wp14:editId="65C0941E">
            <wp:simplePos x="0" y="0"/>
            <wp:positionH relativeFrom="margin">
              <wp:align>center</wp:align>
            </wp:positionH>
            <wp:positionV relativeFrom="paragraph">
              <wp:posOffset>-177496</wp:posOffset>
            </wp:positionV>
            <wp:extent cx="3144830" cy="1330036"/>
            <wp:effectExtent l="0" t="0" r="0" b="381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144830" cy="1330036"/>
                    </a:xfrm>
                    <a:prstGeom prst="rect">
                      <a:avLst/>
                    </a:prstGeom>
                  </pic:spPr>
                </pic:pic>
              </a:graphicData>
            </a:graphic>
            <wp14:sizeRelH relativeFrom="margin">
              <wp14:pctWidth>0</wp14:pctWidth>
            </wp14:sizeRelH>
            <wp14:sizeRelV relativeFrom="margin">
              <wp14:pctHeight>0</wp14:pctHeight>
            </wp14:sizeRelV>
          </wp:anchor>
        </w:drawing>
      </w:r>
    </w:p>
    <w:p w:rsidR="004264ED" w:rsidRDefault="004264ED" w:rsidP="008B56CB">
      <w:pPr>
        <w:spacing w:line="360" w:lineRule="auto"/>
        <w:jc w:val="center"/>
        <w:rPr>
          <w:sz w:val="24"/>
          <w:szCs w:val="24"/>
          <w:lang w:val="id-ID"/>
        </w:rPr>
      </w:pPr>
    </w:p>
    <w:p w:rsidR="004264ED" w:rsidRPr="0082090C" w:rsidRDefault="004264ED" w:rsidP="008B56CB">
      <w:pPr>
        <w:spacing w:line="360" w:lineRule="auto"/>
        <w:jc w:val="center"/>
        <w:rPr>
          <w:sz w:val="24"/>
          <w:szCs w:val="24"/>
          <w:lang w:val="id-ID"/>
        </w:rPr>
      </w:pPr>
    </w:p>
    <w:p w:rsidR="008B56CB" w:rsidRPr="0082090C" w:rsidRDefault="008B56CB" w:rsidP="008B56CB">
      <w:pPr>
        <w:spacing w:line="360" w:lineRule="auto"/>
        <w:jc w:val="center"/>
        <w:rPr>
          <w:sz w:val="24"/>
          <w:szCs w:val="24"/>
          <w:lang w:val="id-ID"/>
        </w:rPr>
      </w:pPr>
    </w:p>
    <w:p w:rsidR="008B56CB" w:rsidRPr="0082090C" w:rsidRDefault="008B56CB" w:rsidP="008B56CB">
      <w:pPr>
        <w:spacing w:line="360" w:lineRule="auto"/>
        <w:jc w:val="center"/>
        <w:rPr>
          <w:sz w:val="24"/>
          <w:szCs w:val="24"/>
          <w:lang w:val="id-ID"/>
        </w:rPr>
      </w:pPr>
    </w:p>
    <w:p w:rsidR="008B56CB" w:rsidRPr="0082090C" w:rsidRDefault="00B62F57" w:rsidP="008B56CB">
      <w:pPr>
        <w:pStyle w:val="DG"/>
      </w:pPr>
      <w:r w:rsidRPr="0082090C">
        <w:t xml:space="preserve">Gambar 5. </w:t>
      </w:r>
      <w:r w:rsidR="008B56CB" w:rsidRPr="0082090C">
        <w:t xml:space="preserve">Grafik Usia Produktif dan Non Produktif masing-masing Kelurahan </w:t>
      </w:r>
    </w:p>
    <w:p w:rsidR="008B56CB" w:rsidRDefault="008B56CB" w:rsidP="008B56CB">
      <w:pPr>
        <w:pStyle w:val="DG"/>
      </w:pPr>
      <w:r w:rsidRPr="0082090C">
        <w:t>Rungkut Industri Surabaya Tahun 2014-2015</w:t>
      </w:r>
    </w:p>
    <w:p w:rsidR="004264ED" w:rsidRPr="004264ED" w:rsidRDefault="004264ED" w:rsidP="004264ED">
      <w:pPr>
        <w:pStyle w:val="Caption"/>
        <w:rPr>
          <w:lang w:val="id-ID"/>
        </w:rPr>
      </w:pPr>
    </w:p>
    <w:p w:rsidR="008B56CB" w:rsidRPr="0082090C" w:rsidRDefault="008B56CB" w:rsidP="00785A99">
      <w:pPr>
        <w:spacing w:line="360" w:lineRule="auto"/>
        <w:rPr>
          <w:sz w:val="24"/>
          <w:szCs w:val="24"/>
          <w:lang w:val="id-ID"/>
        </w:rPr>
      </w:pPr>
      <w:r w:rsidRPr="0082090C">
        <w:rPr>
          <w:sz w:val="24"/>
          <w:szCs w:val="24"/>
        </w:rPr>
        <w:t xml:space="preserve">Sarana dan prasarana yang mendukung kawasan </w:t>
      </w:r>
      <w:r w:rsidRPr="0082090C">
        <w:rPr>
          <w:sz w:val="24"/>
          <w:szCs w:val="24"/>
          <w:lang w:val="id-ID"/>
        </w:rPr>
        <w:t xml:space="preserve">industri </w:t>
      </w:r>
      <w:r w:rsidRPr="0082090C">
        <w:rPr>
          <w:sz w:val="24"/>
          <w:szCs w:val="24"/>
        </w:rPr>
        <w:t xml:space="preserve">di </w:t>
      </w:r>
      <w:r w:rsidRPr="0082090C">
        <w:rPr>
          <w:sz w:val="24"/>
          <w:szCs w:val="24"/>
          <w:lang w:val="id-ID"/>
        </w:rPr>
        <w:t>SIER</w:t>
      </w:r>
      <w:r w:rsidRPr="0082090C">
        <w:rPr>
          <w:sz w:val="24"/>
          <w:szCs w:val="24"/>
        </w:rPr>
        <w:t xml:space="preserve"> diantaranya adalah jaringan jalan, jaringan listrik, Jaringan </w:t>
      </w:r>
      <w:r w:rsidRPr="0082090C">
        <w:rPr>
          <w:sz w:val="24"/>
          <w:szCs w:val="24"/>
          <w:lang w:val="id-ID"/>
        </w:rPr>
        <w:t>air</w:t>
      </w:r>
      <w:r w:rsidRPr="0082090C">
        <w:rPr>
          <w:sz w:val="24"/>
          <w:szCs w:val="24"/>
        </w:rPr>
        <w:t>, Jaringan Transportasi.</w:t>
      </w:r>
    </w:p>
    <w:p w:rsidR="0017196F" w:rsidRPr="0082090C" w:rsidRDefault="0017196F" w:rsidP="00763CCA">
      <w:pPr>
        <w:pStyle w:val="BodyTextIndent"/>
        <w:spacing w:after="0"/>
        <w:ind w:left="0"/>
        <w:rPr>
          <w:sz w:val="24"/>
          <w:szCs w:val="24"/>
        </w:rPr>
      </w:pPr>
    </w:p>
    <w:p w:rsidR="00667ECE" w:rsidRPr="0082090C" w:rsidRDefault="00482565" w:rsidP="00763CCA">
      <w:pPr>
        <w:pStyle w:val="BodyTextIndent"/>
        <w:spacing w:after="0"/>
        <w:ind w:left="0"/>
        <w:rPr>
          <w:sz w:val="24"/>
          <w:szCs w:val="24"/>
        </w:rPr>
      </w:pPr>
      <w:r w:rsidRPr="0082090C">
        <w:rPr>
          <w:sz w:val="24"/>
          <w:szCs w:val="24"/>
          <w:lang w:val="id-ID" w:eastAsia="id-ID"/>
        </w:rPr>
        <w:drawing>
          <wp:anchor distT="0" distB="0" distL="114300" distR="114300" simplePos="0" relativeHeight="251669504" behindDoc="0" locked="0" layoutInCell="1" allowOverlap="1" wp14:anchorId="27FF346B" wp14:editId="048AA778">
            <wp:simplePos x="0" y="0"/>
            <wp:positionH relativeFrom="margin">
              <wp:align>right</wp:align>
            </wp:positionH>
            <wp:positionV relativeFrom="paragraph">
              <wp:posOffset>-77470</wp:posOffset>
            </wp:positionV>
            <wp:extent cx="2774315" cy="1925955"/>
            <wp:effectExtent l="0" t="0" r="698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74315" cy="1925955"/>
                    </a:xfrm>
                    <a:prstGeom prst="rect">
                      <a:avLst/>
                    </a:prstGeom>
                  </pic:spPr>
                </pic:pic>
              </a:graphicData>
            </a:graphic>
            <wp14:sizeRelH relativeFrom="margin">
              <wp14:pctWidth>0</wp14:pctWidth>
            </wp14:sizeRelH>
            <wp14:sizeRelV relativeFrom="margin">
              <wp14:pctHeight>0</wp14:pctHeight>
            </wp14:sizeRelV>
          </wp:anchor>
        </w:drawing>
      </w:r>
      <w:r w:rsidRPr="0082090C">
        <w:rPr>
          <w:sz w:val="24"/>
          <w:szCs w:val="24"/>
          <w:lang w:val="id-ID" w:eastAsia="id-ID"/>
        </w:rPr>
        <w:drawing>
          <wp:anchor distT="0" distB="0" distL="114300" distR="114300" simplePos="0" relativeHeight="251667456" behindDoc="0" locked="0" layoutInCell="1" allowOverlap="1" wp14:anchorId="56475BB8" wp14:editId="0A96735F">
            <wp:simplePos x="0" y="0"/>
            <wp:positionH relativeFrom="margin">
              <wp:posOffset>-183515</wp:posOffset>
            </wp:positionH>
            <wp:positionV relativeFrom="paragraph">
              <wp:posOffset>-41588</wp:posOffset>
            </wp:positionV>
            <wp:extent cx="2745740" cy="1924050"/>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5740" cy="1924050"/>
                    </a:xfrm>
                    <a:prstGeom prst="rect">
                      <a:avLst/>
                    </a:prstGeom>
                  </pic:spPr>
                </pic:pic>
              </a:graphicData>
            </a:graphic>
            <wp14:sizeRelH relativeFrom="margin">
              <wp14:pctWidth>0</wp14:pctWidth>
            </wp14:sizeRelH>
            <wp14:sizeRelV relativeFrom="margin">
              <wp14:pctHeight>0</wp14:pctHeight>
            </wp14:sizeRelV>
          </wp:anchor>
        </w:drawing>
      </w:r>
    </w:p>
    <w:p w:rsidR="00667ECE" w:rsidRPr="0082090C" w:rsidRDefault="00667ECE" w:rsidP="00763CCA">
      <w:pPr>
        <w:pStyle w:val="BodyTextIndent"/>
        <w:spacing w:after="0"/>
        <w:ind w:left="0"/>
        <w:rPr>
          <w:sz w:val="24"/>
          <w:szCs w:val="24"/>
        </w:rPr>
      </w:pPr>
    </w:p>
    <w:p w:rsidR="00667ECE" w:rsidRPr="0082090C" w:rsidRDefault="00667ECE" w:rsidP="00763CCA">
      <w:pPr>
        <w:pStyle w:val="BodyTextIndent"/>
        <w:spacing w:after="0"/>
        <w:ind w:left="0"/>
        <w:rPr>
          <w:sz w:val="24"/>
          <w:szCs w:val="24"/>
        </w:rPr>
      </w:pPr>
    </w:p>
    <w:p w:rsidR="00667ECE" w:rsidRPr="0082090C" w:rsidRDefault="00667ECE" w:rsidP="00763CCA">
      <w:pPr>
        <w:pStyle w:val="BodyTextIndent"/>
        <w:spacing w:after="0"/>
        <w:ind w:left="0"/>
        <w:rPr>
          <w:sz w:val="24"/>
          <w:szCs w:val="24"/>
        </w:rPr>
      </w:pPr>
    </w:p>
    <w:p w:rsidR="00667ECE" w:rsidRPr="0082090C" w:rsidRDefault="00667ECE" w:rsidP="00763CCA">
      <w:pPr>
        <w:pStyle w:val="BodyTextIndent"/>
        <w:spacing w:after="0"/>
        <w:ind w:left="0"/>
        <w:rPr>
          <w:sz w:val="24"/>
          <w:szCs w:val="24"/>
        </w:rPr>
      </w:pPr>
    </w:p>
    <w:p w:rsidR="00667ECE" w:rsidRPr="0082090C" w:rsidRDefault="00667ECE" w:rsidP="00763CCA">
      <w:pPr>
        <w:pStyle w:val="BodyTextIndent"/>
        <w:spacing w:after="0"/>
        <w:ind w:left="0"/>
        <w:rPr>
          <w:sz w:val="24"/>
          <w:szCs w:val="24"/>
        </w:rPr>
      </w:pPr>
    </w:p>
    <w:p w:rsidR="008B56CB" w:rsidRPr="0082090C" w:rsidRDefault="008B56CB" w:rsidP="00763CCA">
      <w:pPr>
        <w:pStyle w:val="BodyTextIndent"/>
        <w:spacing w:after="0"/>
        <w:ind w:left="0"/>
        <w:rPr>
          <w:sz w:val="24"/>
          <w:szCs w:val="24"/>
        </w:rPr>
      </w:pPr>
    </w:p>
    <w:p w:rsidR="008B56CB" w:rsidRPr="0082090C" w:rsidRDefault="008B56CB" w:rsidP="00763CCA">
      <w:pPr>
        <w:pStyle w:val="BodyTextIndent"/>
        <w:spacing w:after="0"/>
        <w:ind w:left="0"/>
        <w:rPr>
          <w:sz w:val="24"/>
          <w:szCs w:val="24"/>
        </w:rPr>
      </w:pPr>
    </w:p>
    <w:p w:rsidR="008B56CB" w:rsidRPr="0082090C" w:rsidRDefault="008B56CB" w:rsidP="00763CCA">
      <w:pPr>
        <w:pStyle w:val="BodyTextIndent"/>
        <w:spacing w:after="0"/>
        <w:ind w:left="0"/>
        <w:rPr>
          <w:sz w:val="24"/>
          <w:szCs w:val="24"/>
        </w:rPr>
      </w:pPr>
    </w:p>
    <w:p w:rsidR="008B56CB" w:rsidRPr="0082090C" w:rsidRDefault="008B56CB" w:rsidP="00763CCA">
      <w:pPr>
        <w:pStyle w:val="BodyTextIndent"/>
        <w:spacing w:after="0"/>
        <w:ind w:left="0"/>
        <w:rPr>
          <w:sz w:val="24"/>
          <w:szCs w:val="24"/>
        </w:rPr>
      </w:pPr>
    </w:p>
    <w:p w:rsidR="008B56CB" w:rsidRPr="0082090C" w:rsidRDefault="008B56CB" w:rsidP="00763CCA">
      <w:pPr>
        <w:pStyle w:val="BodyTextIndent"/>
        <w:spacing w:after="0"/>
        <w:ind w:left="0"/>
        <w:rPr>
          <w:sz w:val="24"/>
          <w:szCs w:val="24"/>
        </w:rPr>
      </w:pPr>
    </w:p>
    <w:p w:rsidR="008B56CB" w:rsidRDefault="00B62F57" w:rsidP="00763CCA">
      <w:pPr>
        <w:pStyle w:val="BodyTextIndent"/>
        <w:spacing w:after="0"/>
        <w:ind w:left="0"/>
        <w:rPr>
          <w:sz w:val="24"/>
          <w:szCs w:val="24"/>
          <w:lang w:val="id-ID"/>
        </w:rPr>
      </w:pPr>
      <w:r w:rsidRPr="0082090C">
        <w:rPr>
          <w:sz w:val="24"/>
          <w:szCs w:val="24"/>
        </w:rPr>
        <w:t xml:space="preserve">Gambar </w:t>
      </w:r>
      <w:r w:rsidRPr="0082090C">
        <w:rPr>
          <w:sz w:val="24"/>
          <w:szCs w:val="24"/>
          <w:lang w:val="id-ID"/>
        </w:rPr>
        <w:t>6 Peta jalan SIER Surabaya</w:t>
      </w:r>
      <w:r w:rsidRPr="0082090C">
        <w:rPr>
          <w:sz w:val="24"/>
          <w:szCs w:val="24"/>
          <w:lang w:val="id-ID"/>
        </w:rPr>
        <w:tab/>
      </w:r>
      <w:r w:rsidRPr="0082090C">
        <w:rPr>
          <w:sz w:val="24"/>
          <w:szCs w:val="24"/>
          <w:lang w:val="id-ID"/>
        </w:rPr>
        <w:tab/>
      </w:r>
      <w:r w:rsidRPr="0082090C">
        <w:rPr>
          <w:sz w:val="24"/>
          <w:szCs w:val="24"/>
        </w:rPr>
        <w:t xml:space="preserve">Gambar </w:t>
      </w:r>
      <w:r w:rsidRPr="0082090C">
        <w:rPr>
          <w:sz w:val="24"/>
          <w:szCs w:val="24"/>
          <w:lang w:val="id-ID"/>
        </w:rPr>
        <w:t>7. Peta jaringan listrik</w:t>
      </w:r>
    </w:p>
    <w:p w:rsidR="008B56CB" w:rsidRPr="0082090C" w:rsidRDefault="004264ED" w:rsidP="00763CCA">
      <w:pPr>
        <w:pStyle w:val="BodyTextIndent"/>
        <w:spacing w:after="0"/>
        <w:ind w:left="0"/>
        <w:rPr>
          <w:sz w:val="24"/>
          <w:szCs w:val="24"/>
        </w:rPr>
      </w:pPr>
      <w:r w:rsidRPr="0082090C">
        <w:rPr>
          <w:sz w:val="24"/>
          <w:szCs w:val="24"/>
          <w:lang w:val="id-ID" w:eastAsia="id-ID"/>
        </w:rPr>
        <w:drawing>
          <wp:anchor distT="0" distB="0" distL="114300" distR="114300" simplePos="0" relativeHeight="251672576" behindDoc="0" locked="0" layoutInCell="1" allowOverlap="1" wp14:anchorId="338402E2" wp14:editId="6A6F6547">
            <wp:simplePos x="0" y="0"/>
            <wp:positionH relativeFrom="margin">
              <wp:posOffset>2601595</wp:posOffset>
            </wp:positionH>
            <wp:positionV relativeFrom="paragraph">
              <wp:posOffset>72390</wp:posOffset>
            </wp:positionV>
            <wp:extent cx="2592705" cy="181229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92705" cy="1812290"/>
                    </a:xfrm>
                    <a:prstGeom prst="rect">
                      <a:avLst/>
                    </a:prstGeom>
                  </pic:spPr>
                </pic:pic>
              </a:graphicData>
            </a:graphic>
            <wp14:sizeRelH relativeFrom="margin">
              <wp14:pctWidth>0</wp14:pctWidth>
            </wp14:sizeRelH>
            <wp14:sizeRelV relativeFrom="margin">
              <wp14:pctHeight>0</wp14:pctHeight>
            </wp14:sizeRelV>
          </wp:anchor>
        </w:drawing>
      </w:r>
      <w:r w:rsidR="007A0DFB" w:rsidRPr="0082090C">
        <w:rPr>
          <w:sz w:val="24"/>
          <w:szCs w:val="24"/>
          <w:lang w:val="id-ID" w:eastAsia="id-ID"/>
        </w:rPr>
        <w:drawing>
          <wp:anchor distT="0" distB="0" distL="114300" distR="114300" simplePos="0" relativeHeight="251670528" behindDoc="0" locked="0" layoutInCell="1" allowOverlap="1" wp14:anchorId="5A3EB446" wp14:editId="3296BCFE">
            <wp:simplePos x="0" y="0"/>
            <wp:positionH relativeFrom="margin">
              <wp:posOffset>-183515</wp:posOffset>
            </wp:positionH>
            <wp:positionV relativeFrom="paragraph">
              <wp:posOffset>67945</wp:posOffset>
            </wp:positionV>
            <wp:extent cx="2637790" cy="1859915"/>
            <wp:effectExtent l="0" t="0" r="0" b="698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37790" cy="1859915"/>
                    </a:xfrm>
                    <a:prstGeom prst="rect">
                      <a:avLst/>
                    </a:prstGeom>
                  </pic:spPr>
                </pic:pic>
              </a:graphicData>
            </a:graphic>
            <wp14:sizeRelH relativeFrom="margin">
              <wp14:pctWidth>0</wp14:pctWidth>
            </wp14:sizeRelH>
            <wp14:sizeRelV relativeFrom="margin">
              <wp14:pctHeight>0</wp14:pctHeight>
            </wp14:sizeRelV>
          </wp:anchor>
        </w:drawing>
      </w:r>
    </w:p>
    <w:p w:rsidR="008B56CB" w:rsidRPr="0082090C" w:rsidRDefault="008B56CB" w:rsidP="008B56CB">
      <w:pPr>
        <w:autoSpaceDE w:val="0"/>
        <w:autoSpaceDN w:val="0"/>
        <w:adjustRightInd w:val="0"/>
        <w:spacing w:line="360" w:lineRule="auto"/>
        <w:rPr>
          <w:color w:val="000000"/>
          <w:sz w:val="24"/>
          <w:szCs w:val="24"/>
          <w:lang w:val="id-ID"/>
        </w:rPr>
      </w:pPr>
      <w:r w:rsidRPr="0082090C">
        <w:rPr>
          <w:color w:val="000000"/>
          <w:sz w:val="24"/>
          <w:szCs w:val="24"/>
          <w:lang w:val="id-ID"/>
        </w:rPr>
        <w:t xml:space="preserve"> </w:t>
      </w:r>
    </w:p>
    <w:p w:rsidR="008B56CB" w:rsidRPr="0082090C" w:rsidRDefault="008B56CB" w:rsidP="008B56CB">
      <w:pPr>
        <w:pStyle w:val="Default"/>
        <w:tabs>
          <w:tab w:val="left" w:pos="1920"/>
        </w:tabs>
        <w:spacing w:line="360" w:lineRule="auto"/>
        <w:jc w:val="both"/>
        <w:rPr>
          <w:rFonts w:ascii="Times New Roman" w:hAnsi="Times New Roman"/>
          <w:sz w:val="24"/>
        </w:rPr>
      </w:pPr>
      <w:r w:rsidRPr="0082090C">
        <w:rPr>
          <w:rFonts w:ascii="Times New Roman" w:hAnsi="Times New Roman"/>
          <w:sz w:val="24"/>
        </w:rPr>
        <w:tab/>
      </w:r>
    </w:p>
    <w:p w:rsidR="008B56CB" w:rsidRPr="0082090C" w:rsidRDefault="008B56CB" w:rsidP="008B56CB">
      <w:pPr>
        <w:pStyle w:val="Default"/>
        <w:spacing w:line="360" w:lineRule="auto"/>
        <w:jc w:val="both"/>
        <w:rPr>
          <w:rFonts w:ascii="Times New Roman" w:hAnsi="Times New Roman"/>
          <w:sz w:val="24"/>
        </w:rPr>
      </w:pPr>
    </w:p>
    <w:p w:rsidR="008B56CB" w:rsidRPr="0082090C" w:rsidRDefault="008B56CB" w:rsidP="008B56CB">
      <w:pPr>
        <w:pStyle w:val="Default"/>
        <w:spacing w:line="360" w:lineRule="auto"/>
        <w:jc w:val="both"/>
        <w:rPr>
          <w:rFonts w:ascii="Times New Roman" w:hAnsi="Times New Roman"/>
          <w:sz w:val="24"/>
        </w:rPr>
      </w:pPr>
    </w:p>
    <w:p w:rsidR="008B56CB" w:rsidRPr="0082090C" w:rsidRDefault="008B56CB" w:rsidP="008B56CB">
      <w:pPr>
        <w:pStyle w:val="Default"/>
        <w:spacing w:line="360" w:lineRule="auto"/>
        <w:jc w:val="both"/>
        <w:rPr>
          <w:rFonts w:ascii="Times New Roman" w:hAnsi="Times New Roman"/>
          <w:sz w:val="24"/>
        </w:rPr>
      </w:pPr>
    </w:p>
    <w:p w:rsidR="008B56CB" w:rsidRPr="0082090C" w:rsidRDefault="008B56CB" w:rsidP="008B56CB">
      <w:pPr>
        <w:pStyle w:val="Default"/>
        <w:spacing w:line="360" w:lineRule="auto"/>
        <w:jc w:val="both"/>
        <w:rPr>
          <w:rFonts w:ascii="Times New Roman" w:hAnsi="Times New Roman"/>
          <w:sz w:val="24"/>
        </w:rPr>
      </w:pPr>
    </w:p>
    <w:p w:rsidR="007A0DFB" w:rsidRPr="0082090C" w:rsidRDefault="007A0DFB" w:rsidP="008B56CB">
      <w:pPr>
        <w:pStyle w:val="Default"/>
        <w:spacing w:line="360" w:lineRule="auto"/>
        <w:jc w:val="both"/>
        <w:rPr>
          <w:rFonts w:ascii="Times New Roman" w:hAnsi="Times New Roman"/>
          <w:sz w:val="24"/>
        </w:rPr>
      </w:pPr>
    </w:p>
    <w:p w:rsidR="008B56CB" w:rsidRPr="0082090C" w:rsidRDefault="007A0DFB" w:rsidP="008B56CB">
      <w:pPr>
        <w:pStyle w:val="Default"/>
        <w:spacing w:line="360" w:lineRule="auto"/>
        <w:jc w:val="both"/>
        <w:rPr>
          <w:rFonts w:ascii="Times New Roman" w:hAnsi="Times New Roman"/>
          <w:sz w:val="24"/>
        </w:rPr>
      </w:pPr>
      <w:r w:rsidRPr="0082090C">
        <w:rPr>
          <w:rFonts w:ascii="Times New Roman" w:hAnsi="Times New Roman"/>
          <w:sz w:val="24"/>
        </w:rPr>
        <w:t xml:space="preserve">Gambar </w:t>
      </w:r>
      <w:r w:rsidRPr="0082090C">
        <w:rPr>
          <w:rFonts w:ascii="Times New Roman" w:hAnsi="Times New Roman"/>
          <w:sz w:val="24"/>
          <w:lang w:val="id-ID"/>
        </w:rPr>
        <w:t>8.</w:t>
      </w:r>
      <w:r w:rsidR="0082090C">
        <w:rPr>
          <w:rFonts w:ascii="Times New Roman" w:hAnsi="Times New Roman"/>
          <w:sz w:val="24"/>
          <w:lang w:val="id-ID"/>
        </w:rPr>
        <w:t xml:space="preserve"> Peta jaringan air</w:t>
      </w:r>
      <w:r w:rsidR="0082090C">
        <w:rPr>
          <w:rFonts w:ascii="Times New Roman" w:hAnsi="Times New Roman"/>
          <w:sz w:val="24"/>
          <w:lang w:val="id-ID"/>
        </w:rPr>
        <w:tab/>
      </w:r>
      <w:r w:rsidR="0082090C">
        <w:rPr>
          <w:rFonts w:ascii="Times New Roman" w:hAnsi="Times New Roman"/>
          <w:sz w:val="24"/>
          <w:lang w:val="id-ID"/>
        </w:rPr>
        <w:tab/>
        <w:t xml:space="preserve">      </w:t>
      </w:r>
      <w:r w:rsidRPr="0082090C">
        <w:rPr>
          <w:rFonts w:ascii="Times New Roman" w:hAnsi="Times New Roman"/>
          <w:sz w:val="24"/>
        </w:rPr>
        <w:t>Gambar</w:t>
      </w:r>
      <w:r w:rsidRPr="0082090C">
        <w:rPr>
          <w:rFonts w:ascii="Times New Roman" w:hAnsi="Times New Roman"/>
          <w:sz w:val="24"/>
          <w:lang w:val="id-ID"/>
        </w:rPr>
        <w:t xml:space="preserve"> 9.</w:t>
      </w:r>
      <w:r w:rsidR="0082090C">
        <w:rPr>
          <w:rFonts w:ascii="Times New Roman" w:hAnsi="Times New Roman"/>
          <w:sz w:val="24"/>
          <w:lang w:val="id-ID"/>
        </w:rPr>
        <w:t xml:space="preserve"> </w:t>
      </w:r>
      <w:r w:rsidRPr="0082090C">
        <w:rPr>
          <w:rFonts w:ascii="Times New Roman" w:hAnsi="Times New Roman"/>
          <w:sz w:val="24"/>
          <w:lang w:val="id-ID"/>
        </w:rPr>
        <w:t>Peta eksisting wilayah penelitian</w:t>
      </w:r>
    </w:p>
    <w:p w:rsidR="008B56CB" w:rsidRPr="0082090C" w:rsidRDefault="008B56CB" w:rsidP="008B56CB">
      <w:pPr>
        <w:pStyle w:val="Default"/>
        <w:spacing w:line="360" w:lineRule="auto"/>
        <w:jc w:val="both"/>
        <w:rPr>
          <w:rFonts w:ascii="Times New Roman" w:hAnsi="Times New Roman"/>
          <w:sz w:val="24"/>
        </w:rPr>
      </w:pPr>
    </w:p>
    <w:p w:rsidR="004264ED" w:rsidRDefault="004264ED" w:rsidP="008B56CB">
      <w:pPr>
        <w:spacing w:line="360" w:lineRule="auto"/>
        <w:rPr>
          <w:sz w:val="24"/>
          <w:szCs w:val="24"/>
          <w:lang w:val="id-ID"/>
        </w:rPr>
      </w:pPr>
      <w:r w:rsidRPr="0082090C">
        <w:rPr>
          <w:sz w:val="24"/>
          <w:szCs w:val="24"/>
          <w:lang w:val="id-ID" w:eastAsia="id-ID"/>
        </w:rPr>
        <w:lastRenderedPageBreak/>
        <w:drawing>
          <wp:anchor distT="0" distB="0" distL="114300" distR="114300" simplePos="0" relativeHeight="251699200" behindDoc="0" locked="0" layoutInCell="1" allowOverlap="1" wp14:anchorId="6BCB8200" wp14:editId="79473434">
            <wp:simplePos x="0" y="0"/>
            <wp:positionH relativeFrom="margin">
              <wp:posOffset>151130</wp:posOffset>
            </wp:positionH>
            <wp:positionV relativeFrom="paragraph">
              <wp:posOffset>-48895</wp:posOffset>
            </wp:positionV>
            <wp:extent cx="2544494" cy="1787856"/>
            <wp:effectExtent l="0" t="0" r="8255" b="317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44494" cy="1787856"/>
                    </a:xfrm>
                    <a:prstGeom prst="rect">
                      <a:avLst/>
                    </a:prstGeom>
                  </pic:spPr>
                </pic:pic>
              </a:graphicData>
            </a:graphic>
            <wp14:sizeRelH relativeFrom="margin">
              <wp14:pctWidth>0</wp14:pctWidth>
            </wp14:sizeRelH>
            <wp14:sizeRelV relativeFrom="margin">
              <wp14:pctHeight>0</wp14:pctHeight>
            </wp14:sizeRelV>
          </wp:anchor>
        </w:drawing>
      </w:r>
      <w:r w:rsidRPr="0082090C">
        <w:rPr>
          <w:sz w:val="24"/>
          <w:szCs w:val="24"/>
          <w:lang w:val="id-ID" w:eastAsia="id-ID"/>
        </w:rPr>
        <mc:AlternateContent>
          <mc:Choice Requires="wpg">
            <w:drawing>
              <wp:anchor distT="0" distB="0" distL="114300" distR="114300" simplePos="0" relativeHeight="251673600" behindDoc="0" locked="0" layoutInCell="1" allowOverlap="1" wp14:anchorId="69DCEF0E" wp14:editId="5BCBE8B1">
                <wp:simplePos x="0" y="0"/>
                <wp:positionH relativeFrom="margin">
                  <wp:align>right</wp:align>
                </wp:positionH>
                <wp:positionV relativeFrom="paragraph">
                  <wp:posOffset>-3810</wp:posOffset>
                </wp:positionV>
                <wp:extent cx="2286000" cy="1714500"/>
                <wp:effectExtent l="0" t="0" r="0" b="0"/>
                <wp:wrapNone/>
                <wp:docPr id="27" name="Group 27"/>
                <wp:cNvGraphicFramePr/>
                <a:graphic xmlns:a="http://schemas.openxmlformats.org/drawingml/2006/main">
                  <a:graphicData uri="http://schemas.microsoft.com/office/word/2010/wordprocessingGroup">
                    <wpg:wgp>
                      <wpg:cNvGrpSpPr/>
                      <wpg:grpSpPr>
                        <a:xfrm>
                          <a:off x="0" y="0"/>
                          <a:ext cx="2286000" cy="1714500"/>
                          <a:chOff x="0" y="0"/>
                          <a:chExt cx="5400675" cy="3851910"/>
                        </a:xfrm>
                      </wpg:grpSpPr>
                      <pic:pic xmlns:pic="http://schemas.openxmlformats.org/drawingml/2006/picture">
                        <pic:nvPicPr>
                          <pic:cNvPr id="26" name="Picture 26"/>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675" cy="3851910"/>
                          </a:xfrm>
                          <a:prstGeom prst="rect">
                            <a:avLst/>
                          </a:prstGeom>
                        </pic:spPr>
                      </pic:pic>
                      <pic:pic xmlns:pic="http://schemas.openxmlformats.org/drawingml/2006/picture">
                        <pic:nvPicPr>
                          <pic:cNvPr id="22" name="Picture 2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4531057" y="3480179"/>
                            <a:ext cx="772160" cy="1022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6874897" id="Group 27" o:spid="_x0000_s1026" style="position:absolute;margin-left:128.8pt;margin-top:-.3pt;width:180pt;height:135pt;z-index:251673600;mso-position-horizontal:right;mso-position-horizontal-relative:margin;mso-width-relative:margin;mso-height-relative:margin" coordsize="54006,385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7" type="#_x0000_t75" style="position:absolute;width:54006;height:385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BVxHEAAAA2wAAAA8AAABkcnMvZG93bnJldi54bWxEj8FqwzAQRO+B/oPYQm+JXJekqRPFlJaC&#10;Cb4k7Qcs0sZ2aq2Mpdru30eBQI7DzLxhtvlkWzFQ7xvHCp4XCQhi7UzDlYKf76/5GoQPyAZbx6Tg&#10;nzzku4fZFjPjRj7QcAyViBD2GSqoQ+gyKb2uyaJfuI44eifXWwxR9pU0PY4RbluZJslKWmw4LtTY&#10;0UdN+vf4ZxUUZvmix715w9N6OpdFp1/dZ6nU0+P0vgERaAr38K1dGAXpCq5f4g+Quw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DBVxHEAAAA2wAAAA8AAAAAAAAAAAAAAAAA&#10;nwIAAGRycy9kb3ducmV2LnhtbFBLBQYAAAAABAAEAPcAAACQAwAAAAA=&#10;">
                  <v:imagedata r:id="rId20" o:title=""/>
                  <v:path arrowok="t"/>
                </v:shape>
                <v:shape id="Picture 22" o:spid="_x0000_s1028" type="#_x0000_t75" style="position:absolute;left:45310;top:34801;width:7722;height:10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KFYnFAAAA2wAAAA8AAABkcnMvZG93bnJldi54bWxEj81qwzAQhO+FvoPYQm+NHNM2xYkSQmjB&#10;lBzyUwi5LdbGMrFWRlId9+2jQKDHYWa+YWaLwbaiJx8axwrGowwEceV0w7WCn/3XyweIEJE1to5J&#10;wR8FWMwfH2ZYaHfhLfW7WIsE4VCgAhNjV0gZKkMWw8h1xMk7OW8xJulrqT1eEty2Ms+yd2mx4bRg&#10;sKOVoeq8+7UK/MRvGqPL8F0eP+3r5nRc94c3pZ6fhuUURKQh/ofv7VIryHO4fUk/QM6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ChWJxQAAANsAAAAPAAAAAAAAAAAAAAAA&#10;AJ8CAABkcnMvZG93bnJldi54bWxQSwUGAAAAAAQABAD3AAAAkQMAAAAA&#10;">
                  <v:imagedata r:id="rId21" o:title=""/>
                  <v:path arrowok="t"/>
                </v:shape>
                <w10:wrap anchorx="margin"/>
              </v:group>
            </w:pict>
          </mc:Fallback>
        </mc:AlternateContent>
      </w:r>
    </w:p>
    <w:p w:rsidR="004264ED" w:rsidRDefault="004264ED" w:rsidP="008B56CB">
      <w:pPr>
        <w:spacing w:line="360" w:lineRule="auto"/>
        <w:rPr>
          <w:sz w:val="24"/>
          <w:szCs w:val="24"/>
          <w:lang w:val="id-ID"/>
        </w:rPr>
      </w:pPr>
    </w:p>
    <w:p w:rsidR="004264ED" w:rsidRDefault="004264ED" w:rsidP="008B56CB">
      <w:pPr>
        <w:spacing w:line="360" w:lineRule="auto"/>
        <w:rPr>
          <w:sz w:val="24"/>
          <w:szCs w:val="24"/>
          <w:lang w:val="id-ID"/>
        </w:rPr>
      </w:pPr>
    </w:p>
    <w:p w:rsidR="004264ED" w:rsidRDefault="004264ED" w:rsidP="008B56CB">
      <w:pPr>
        <w:spacing w:line="360" w:lineRule="auto"/>
        <w:rPr>
          <w:sz w:val="24"/>
          <w:szCs w:val="24"/>
          <w:lang w:val="id-ID"/>
        </w:rPr>
      </w:pPr>
    </w:p>
    <w:p w:rsidR="004264ED" w:rsidRDefault="004264ED" w:rsidP="008B56CB">
      <w:pPr>
        <w:spacing w:line="360" w:lineRule="auto"/>
        <w:rPr>
          <w:sz w:val="24"/>
          <w:szCs w:val="24"/>
          <w:lang w:val="id-ID"/>
        </w:rPr>
      </w:pPr>
    </w:p>
    <w:p w:rsidR="004264ED" w:rsidRDefault="004264ED" w:rsidP="008B56CB">
      <w:pPr>
        <w:spacing w:line="360" w:lineRule="auto"/>
        <w:rPr>
          <w:sz w:val="24"/>
          <w:szCs w:val="24"/>
          <w:lang w:val="id-ID"/>
        </w:rPr>
      </w:pPr>
    </w:p>
    <w:p w:rsidR="004264ED" w:rsidRDefault="004264ED" w:rsidP="008B56CB">
      <w:pPr>
        <w:spacing w:line="360" w:lineRule="auto"/>
        <w:rPr>
          <w:sz w:val="24"/>
          <w:szCs w:val="24"/>
          <w:lang w:val="id-ID"/>
        </w:rPr>
      </w:pPr>
    </w:p>
    <w:p w:rsidR="007A0DFB" w:rsidRPr="0082090C" w:rsidRDefault="007A0DFB" w:rsidP="007A0DFB">
      <w:pPr>
        <w:pStyle w:val="Default"/>
        <w:spacing w:line="360" w:lineRule="auto"/>
        <w:jc w:val="both"/>
        <w:rPr>
          <w:rFonts w:ascii="Times New Roman" w:hAnsi="Times New Roman"/>
          <w:sz w:val="24"/>
        </w:rPr>
      </w:pPr>
      <w:r w:rsidRPr="0082090C">
        <w:rPr>
          <w:rFonts w:ascii="Times New Roman" w:hAnsi="Times New Roman"/>
          <w:sz w:val="24"/>
        </w:rPr>
        <w:t xml:space="preserve">Gambar </w:t>
      </w:r>
      <w:r w:rsidRPr="0082090C">
        <w:rPr>
          <w:rFonts w:ascii="Times New Roman" w:hAnsi="Times New Roman"/>
          <w:sz w:val="24"/>
          <w:lang w:val="id-ID"/>
        </w:rPr>
        <w:t>10. Peta jangkauan jaringan jalan</w:t>
      </w:r>
      <w:r w:rsidRPr="0082090C">
        <w:rPr>
          <w:rFonts w:ascii="Times New Roman" w:hAnsi="Times New Roman"/>
          <w:sz w:val="24"/>
          <w:lang w:val="id-ID"/>
        </w:rPr>
        <w:tab/>
      </w:r>
      <w:r w:rsidR="00BE6BE8">
        <w:rPr>
          <w:rFonts w:ascii="Times New Roman" w:hAnsi="Times New Roman"/>
          <w:sz w:val="24"/>
          <w:lang w:val="id-ID"/>
        </w:rPr>
        <w:t xml:space="preserve">        </w:t>
      </w:r>
      <w:r w:rsidRPr="0082090C">
        <w:rPr>
          <w:rFonts w:ascii="Times New Roman" w:hAnsi="Times New Roman"/>
          <w:sz w:val="24"/>
        </w:rPr>
        <w:t>Gambar</w:t>
      </w:r>
      <w:r w:rsidRPr="0082090C">
        <w:rPr>
          <w:rFonts w:ascii="Times New Roman" w:hAnsi="Times New Roman"/>
          <w:sz w:val="24"/>
          <w:lang w:val="id-ID"/>
        </w:rPr>
        <w:t xml:space="preserve"> 9. Peta RDTRK</w:t>
      </w:r>
    </w:p>
    <w:p w:rsidR="008B56CB" w:rsidRPr="00447E80" w:rsidRDefault="008B56CB" w:rsidP="00785A99">
      <w:pPr>
        <w:pStyle w:val="Default"/>
        <w:spacing w:line="360" w:lineRule="auto"/>
        <w:jc w:val="both"/>
        <w:rPr>
          <w:rFonts w:ascii="Times New Roman" w:hAnsi="Times New Roman"/>
          <w:sz w:val="24"/>
          <w:lang w:val="id-ID"/>
        </w:rPr>
      </w:pPr>
      <w:r w:rsidRPr="0082090C">
        <w:rPr>
          <w:rFonts w:ascii="Times New Roman" w:hAnsi="Times New Roman"/>
          <w:sz w:val="24"/>
        </w:rPr>
        <w:t xml:space="preserve">Dari perhitungan uji ketelitian </w:t>
      </w:r>
      <w:r w:rsidR="00B62F57" w:rsidRPr="0082090C">
        <w:rPr>
          <w:rFonts w:ascii="Times New Roman" w:hAnsi="Times New Roman"/>
          <w:sz w:val="24"/>
        </w:rPr>
        <w:t>19 sampel titik - 4 kesalahan sampel titik = 16 sampel titik</w:t>
      </w:r>
      <w:r w:rsidR="00B62F57" w:rsidRPr="0082090C">
        <w:rPr>
          <w:rFonts w:ascii="Times New Roman" w:hAnsi="Times New Roman"/>
          <w:sz w:val="24"/>
          <w:lang w:val="id-ID"/>
        </w:rPr>
        <w:t>.</w:t>
      </w:r>
      <w:r w:rsidR="00B62F57" w:rsidRPr="0082090C">
        <w:rPr>
          <w:rFonts w:ascii="Times New Roman" w:hAnsi="Times New Roman"/>
          <w:sz w:val="24"/>
        </w:rPr>
        <w:t xml:space="preserve"> KI =16/19 X 100% = 84,21% </w:t>
      </w:r>
      <w:r w:rsidRPr="0082090C">
        <w:rPr>
          <w:rFonts w:ascii="Times New Roman" w:hAnsi="Times New Roman"/>
          <w:sz w:val="24"/>
        </w:rPr>
        <w:t xml:space="preserve">sehingga ketelitiannya dapat diterima. Hasil ketelitian diterima </w:t>
      </w:r>
      <w:r w:rsidRPr="0082090C">
        <w:rPr>
          <w:rFonts w:ascii="Times New Roman" w:hAnsi="Times New Roman"/>
          <w:sz w:val="24"/>
          <w:lang w:val="id-ID"/>
        </w:rPr>
        <w:t xml:space="preserve">jika interpretasi </w:t>
      </w:r>
      <w:r w:rsidRPr="0082090C">
        <w:rPr>
          <w:rFonts w:ascii="Times New Roman" w:hAnsi="Times New Roman"/>
          <w:sz w:val="24"/>
        </w:rPr>
        <w:t xml:space="preserve">memenuhi </w:t>
      </w:r>
      <w:r w:rsidRPr="0082090C">
        <w:rPr>
          <w:rFonts w:ascii="Times New Roman" w:hAnsi="Times New Roman"/>
          <w:sz w:val="24"/>
          <w:lang w:val="id-ID"/>
        </w:rPr>
        <w:t>toleransi yaitu diatas 80</w:t>
      </w:r>
      <w:r w:rsidR="007F41A8">
        <w:rPr>
          <w:rFonts w:ascii="Times New Roman" w:hAnsi="Times New Roman"/>
          <w:sz w:val="24"/>
        </w:rPr>
        <w:t xml:space="preserve"> % menurut Anderson </w:t>
      </w:r>
      <w:r w:rsidR="007F41A8">
        <w:rPr>
          <w:rFonts w:ascii="Times New Roman" w:hAnsi="Times New Roman"/>
          <w:sz w:val="24"/>
        </w:rPr>
        <w:fldChar w:fldCharType="begin" w:fldLock="1"/>
      </w:r>
      <w:r w:rsidR="00447E80">
        <w:rPr>
          <w:rFonts w:ascii="Times New Roman" w:hAnsi="Times New Roman"/>
          <w:sz w:val="24"/>
        </w:rPr>
        <w:instrText>ADDIN CSL_CITATION { "citationItems" : [ { "id" : "ITEM-1", "itemData" : { "ISBN" : "0240010280", "ISSN" : "2330-7102", "abstract" : "The framework of a national land use and land cover classification system is presented for use with remote sensor data. The classification system has been developed to meet the needs of Federal and State agencies for an up-to-date overview of land use and land cover throughout the country on a basis that is uniform in categorization at the more generalized first and second levels and that will be receptive to data from satellite and aircraft remote sensors. The pro- posed system uses the features of \u00b7existing widely used classi- fication systems that are amenable to data derived from re- mote sensing sources. It is intentionally l\u00b7eft open-ended so that Federal, regional, State, and local agencies can have flexibility in developing more detailed land use classifications at the third and fourth levels in order to meet their particular needs and at the ~arne time rema:in compatible with each other and the national system. Revision of the land use classification system as presented in U.S. Geological Survey Circular 671 was undertaken in order to incorporate the re- sults of extensive testing and review of the categorization and definitions.", "author" : [ { "dropping-particle" : "", "family" : "Anderson", "given" : "James R.", "non-dropping-particle" : "", "parse-names" : false, "suffix" : "" }, { "dropping-particle" : "", "family" : "Hardy", "given" : "Ernest E.", "non-dropping-particle" : "", "parse-names" : false, "suffix" : "" }, { "dropping-particle" : "", "family" : "Roach", "given" : "John T.", "non-dropping-particle" : "", "parse-names" : false, "suffix" : "" }, { "dropping-particle" : "", "family" : "Witmer", "given" : "Richard E.", "non-dropping-particle" : "", "parse-names" : false, "suffix" : "" } ], "container-title" : "United States Geological Survey Professional Paper", "id" : "ITEM-1", "issued" : { "date-parts" : [ [ "1976" ] ] }, "title" : "A Land Use and Land Cover Classification System for Use with Remote Sensor Data", "type" : "article-journal", "volume" : "964" }, "uris" : [ "http://www.mendeley.com/documents/?uuid=eb0f78d2-ff39-49ad-ab6b-8729a76f8288" ] } ], "mendeley" : { "formattedCitation" : "(Anderson, Hardy, Roach, &amp; Witmer, 1976)", "manualFormatting" : "(1971)", "plainTextFormattedCitation" : "(Anderson, Hardy, Roach, &amp; Witmer, 1976)", "previouslyFormattedCitation" : "(Anderson, Hardy, Roach, &amp; Witmer, 1976)" }, "properties" : {  }, "schema" : "https://github.com/citation-style-language/schema/raw/master/csl-citation.json" }</w:instrText>
      </w:r>
      <w:r w:rsidR="007F41A8">
        <w:rPr>
          <w:rFonts w:ascii="Times New Roman" w:hAnsi="Times New Roman"/>
          <w:sz w:val="24"/>
        </w:rPr>
        <w:fldChar w:fldCharType="separate"/>
      </w:r>
      <w:r w:rsidR="007F41A8" w:rsidRPr="007F41A8">
        <w:rPr>
          <w:rFonts w:ascii="Times New Roman" w:hAnsi="Times New Roman"/>
          <w:sz w:val="24"/>
        </w:rPr>
        <w:t>(197</w:t>
      </w:r>
      <w:r w:rsidR="00447E80">
        <w:rPr>
          <w:rFonts w:ascii="Times New Roman" w:hAnsi="Times New Roman"/>
          <w:sz w:val="24"/>
          <w:lang w:val="id-ID"/>
        </w:rPr>
        <w:t>1</w:t>
      </w:r>
      <w:r w:rsidR="007F41A8" w:rsidRPr="007F41A8">
        <w:rPr>
          <w:rFonts w:ascii="Times New Roman" w:hAnsi="Times New Roman"/>
          <w:sz w:val="24"/>
        </w:rPr>
        <w:t>)</w:t>
      </w:r>
      <w:r w:rsidR="007F41A8">
        <w:rPr>
          <w:rFonts w:ascii="Times New Roman" w:hAnsi="Times New Roman"/>
          <w:sz w:val="24"/>
        </w:rPr>
        <w:fldChar w:fldCharType="end"/>
      </w:r>
      <w:r w:rsidR="00447E80">
        <w:rPr>
          <w:rFonts w:ascii="Times New Roman" w:hAnsi="Times New Roman"/>
          <w:sz w:val="24"/>
          <w:lang w:val="id-ID"/>
        </w:rPr>
        <w:t>.</w:t>
      </w:r>
      <w:r w:rsidR="00DA1BE6">
        <w:rPr>
          <w:rFonts w:ascii="Times New Roman" w:hAnsi="Times New Roman"/>
          <w:sz w:val="24"/>
          <w:lang w:val="id-ID"/>
        </w:rPr>
        <w:t xml:space="preserve"> </w:t>
      </w:r>
    </w:p>
    <w:p w:rsidR="00482565" w:rsidRPr="0082090C" w:rsidRDefault="008B56CB" w:rsidP="00785A99">
      <w:pPr>
        <w:spacing w:line="360" w:lineRule="auto"/>
        <w:rPr>
          <w:sz w:val="24"/>
          <w:szCs w:val="24"/>
          <w:lang w:val="id-ID"/>
        </w:rPr>
      </w:pPr>
      <w:r w:rsidRPr="0082090C">
        <w:rPr>
          <w:sz w:val="24"/>
          <w:szCs w:val="24"/>
        </w:rPr>
        <w:t xml:space="preserve">Tahapan </w:t>
      </w:r>
      <w:r w:rsidRPr="0082090C">
        <w:rPr>
          <w:sz w:val="24"/>
          <w:szCs w:val="24"/>
          <w:lang w:val="id-ID"/>
        </w:rPr>
        <w:t>s</w:t>
      </w:r>
      <w:r w:rsidRPr="0082090C">
        <w:rPr>
          <w:sz w:val="24"/>
          <w:szCs w:val="24"/>
        </w:rPr>
        <w:t>elanjutnya melakukan pembobotan (</w:t>
      </w:r>
      <w:r w:rsidRPr="0082090C">
        <w:rPr>
          <w:i/>
          <w:iCs/>
          <w:sz w:val="24"/>
          <w:szCs w:val="24"/>
        </w:rPr>
        <w:t>scoring</w:t>
      </w:r>
      <w:r w:rsidRPr="0082090C">
        <w:rPr>
          <w:sz w:val="24"/>
          <w:szCs w:val="24"/>
        </w:rPr>
        <w:t xml:space="preserve">) </w:t>
      </w:r>
      <w:r w:rsidRPr="0082090C">
        <w:rPr>
          <w:sz w:val="24"/>
          <w:szCs w:val="24"/>
          <w:lang w:val="id-ID"/>
        </w:rPr>
        <w:t xml:space="preserve"> </w:t>
      </w:r>
      <w:r w:rsidRPr="0082090C">
        <w:rPr>
          <w:sz w:val="24"/>
          <w:szCs w:val="24"/>
        </w:rPr>
        <w:t>untuk masing-masing variabel untuk menentukan tingkat kesesuaian lahan pergudangan terhadap parameter kawasan pergudangan</w:t>
      </w:r>
      <w:r w:rsidRPr="0082090C">
        <w:rPr>
          <w:sz w:val="24"/>
          <w:szCs w:val="24"/>
          <w:lang w:val="id-ID"/>
        </w:rPr>
        <w:t xml:space="preserve"> bersumber dari Junaedi T</w:t>
      </w:r>
      <w:r w:rsidR="007A0DFB" w:rsidRPr="0082090C">
        <w:rPr>
          <w:sz w:val="24"/>
          <w:szCs w:val="24"/>
          <w:lang w:val="id-ID"/>
        </w:rPr>
        <w:t xml:space="preserve"> </w:t>
      </w:r>
      <w:r w:rsidRPr="0082090C">
        <w:rPr>
          <w:sz w:val="24"/>
          <w:szCs w:val="24"/>
          <w:lang w:val="id-ID"/>
        </w:rPr>
        <w:t xml:space="preserve">dalam </w:t>
      </w:r>
      <w:r w:rsidRPr="0082090C">
        <w:rPr>
          <w:iCs/>
          <w:sz w:val="24"/>
          <w:szCs w:val="24"/>
        </w:rPr>
        <w:t>Analisis Kawasan Industri Di Kabupaten Dati II Kulonprogo</w:t>
      </w:r>
      <w:r w:rsidR="007A0DFB" w:rsidRPr="0082090C">
        <w:rPr>
          <w:sz w:val="24"/>
          <w:szCs w:val="24"/>
          <w:lang w:val="id-ID"/>
        </w:rPr>
        <w:t>, 1986</w:t>
      </w:r>
      <w:r w:rsidRPr="0082090C">
        <w:rPr>
          <w:sz w:val="24"/>
          <w:szCs w:val="24"/>
        </w:rPr>
        <w:t xml:space="preserve">. </w:t>
      </w:r>
    </w:p>
    <w:p w:rsidR="003E5978" w:rsidRDefault="003E5978" w:rsidP="00785A99">
      <w:pPr>
        <w:pStyle w:val="LAM"/>
        <w:rPr>
          <w:b w:val="0"/>
          <w:i/>
        </w:rPr>
      </w:pPr>
      <w:r>
        <w:rPr>
          <w:b w:val="0"/>
        </w:rPr>
        <w:t xml:space="preserve">Dokumentasi </w:t>
      </w:r>
      <w:r w:rsidRPr="003E5978">
        <w:rPr>
          <w:b w:val="0"/>
          <w:i/>
        </w:rPr>
        <w:t>Ground Truth</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253"/>
      </w:tblGrid>
      <w:tr w:rsidR="00785A99" w:rsidRPr="00531910" w:rsidTr="00BE6BE8">
        <w:trPr>
          <w:trHeight w:val="2825"/>
        </w:trPr>
        <w:tc>
          <w:tcPr>
            <w:tcW w:w="4678" w:type="dxa"/>
          </w:tcPr>
          <w:p w:rsidR="00785A99" w:rsidRPr="00531910" w:rsidRDefault="00785A99" w:rsidP="00785A99">
            <w:pPr>
              <w:pStyle w:val="ListParagraph"/>
              <w:numPr>
                <w:ilvl w:val="2"/>
                <w:numId w:val="29"/>
              </w:numPr>
              <w:ind w:left="426"/>
              <w:jc w:val="left"/>
              <w:rPr>
                <w:rFonts w:cs="Times New Roman"/>
                <w:sz w:val="24"/>
                <w:lang w:val="id-ID"/>
              </w:rPr>
            </w:pPr>
            <w:r w:rsidRPr="00531910">
              <w:rPr>
                <w:rFonts w:cs="Times New Roman"/>
                <w:sz w:val="24"/>
                <w:lang w:val="id-ID"/>
              </w:rPr>
              <w:t xml:space="preserve">Jalan </w:t>
            </w:r>
          </w:p>
          <w:p w:rsidR="00785A99" w:rsidRPr="00531910" w:rsidRDefault="00785A99" w:rsidP="00785A99">
            <w:pPr>
              <w:pStyle w:val="LAM"/>
              <w:spacing w:line="240" w:lineRule="auto"/>
              <w:rPr>
                <w:b w:val="0"/>
                <w:sz w:val="24"/>
                <w:szCs w:val="24"/>
              </w:rPr>
            </w:pPr>
            <w:r w:rsidRPr="00531910">
              <w:rPr>
                <w:b w:val="0"/>
                <w:sz w:val="24"/>
                <w:szCs w:val="24"/>
                <w:lang w:eastAsia="id-ID"/>
              </w:rPr>
              <w:drawing>
                <wp:anchor distT="0" distB="0" distL="114300" distR="114300" simplePos="0" relativeHeight="251711488" behindDoc="0" locked="0" layoutInCell="1" allowOverlap="1" wp14:anchorId="669DC8C6" wp14:editId="4E2C5016">
                  <wp:simplePos x="0" y="0"/>
                  <wp:positionH relativeFrom="margin">
                    <wp:posOffset>273049</wp:posOffset>
                  </wp:positionH>
                  <wp:positionV relativeFrom="paragraph">
                    <wp:posOffset>73024</wp:posOffset>
                  </wp:positionV>
                  <wp:extent cx="1855387" cy="1285875"/>
                  <wp:effectExtent l="38100" t="38100" r="88265" b="8572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61036" cy="1289790"/>
                          </a:xfrm>
                          <a:prstGeom prst="rect">
                            <a:avLst/>
                          </a:prstGeom>
                          <a:ln w="38100" cap="sq">
                            <a:no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rsidR="00785A99" w:rsidRPr="00531910" w:rsidRDefault="00785A99" w:rsidP="00785A99">
            <w:pPr>
              <w:pStyle w:val="LAM"/>
              <w:spacing w:line="240" w:lineRule="auto"/>
              <w:rPr>
                <w:b w:val="0"/>
                <w:sz w:val="24"/>
                <w:szCs w:val="24"/>
              </w:rPr>
            </w:pPr>
          </w:p>
          <w:p w:rsidR="00785A99" w:rsidRPr="00531910" w:rsidRDefault="00785A99" w:rsidP="00785A99">
            <w:pPr>
              <w:pStyle w:val="LAM"/>
              <w:spacing w:line="240" w:lineRule="auto"/>
              <w:rPr>
                <w:b w:val="0"/>
                <w:sz w:val="24"/>
                <w:szCs w:val="24"/>
              </w:rPr>
            </w:pPr>
          </w:p>
          <w:p w:rsidR="00785A99" w:rsidRPr="00531910" w:rsidRDefault="00785A99" w:rsidP="00785A99">
            <w:pPr>
              <w:pStyle w:val="LAM"/>
              <w:spacing w:line="240" w:lineRule="auto"/>
              <w:rPr>
                <w:b w:val="0"/>
                <w:sz w:val="24"/>
                <w:szCs w:val="24"/>
              </w:rPr>
            </w:pPr>
          </w:p>
          <w:p w:rsidR="00785A99" w:rsidRPr="00531910" w:rsidRDefault="00785A99" w:rsidP="00785A99">
            <w:pPr>
              <w:pStyle w:val="LAM"/>
              <w:spacing w:line="240" w:lineRule="auto"/>
              <w:rPr>
                <w:b w:val="0"/>
                <w:sz w:val="24"/>
                <w:szCs w:val="24"/>
              </w:rPr>
            </w:pPr>
          </w:p>
          <w:p w:rsidR="00785A99" w:rsidRPr="00531910" w:rsidRDefault="00785A99" w:rsidP="00785A99">
            <w:pPr>
              <w:pStyle w:val="LAM"/>
              <w:spacing w:line="240" w:lineRule="auto"/>
              <w:rPr>
                <w:b w:val="0"/>
                <w:sz w:val="24"/>
                <w:szCs w:val="24"/>
              </w:rPr>
            </w:pPr>
          </w:p>
          <w:p w:rsidR="00785A99" w:rsidRPr="00531910" w:rsidRDefault="00785A99" w:rsidP="00785A99">
            <w:pPr>
              <w:pStyle w:val="LAM"/>
              <w:spacing w:line="240" w:lineRule="auto"/>
              <w:rPr>
                <w:b w:val="0"/>
                <w:sz w:val="24"/>
                <w:szCs w:val="24"/>
              </w:rPr>
            </w:pPr>
          </w:p>
          <w:p w:rsidR="00785A99" w:rsidRPr="00531910" w:rsidRDefault="00785A99" w:rsidP="00785A99">
            <w:pPr>
              <w:pStyle w:val="LAM"/>
              <w:spacing w:line="240" w:lineRule="auto"/>
              <w:rPr>
                <w:b w:val="0"/>
                <w:sz w:val="24"/>
                <w:szCs w:val="24"/>
              </w:rPr>
            </w:pPr>
          </w:p>
          <w:p w:rsidR="00785A99" w:rsidRPr="00531910" w:rsidRDefault="00785A99" w:rsidP="00785A99">
            <w:pPr>
              <w:pStyle w:val="LAM"/>
              <w:spacing w:line="240" w:lineRule="auto"/>
              <w:rPr>
                <w:b w:val="0"/>
                <w:sz w:val="24"/>
                <w:szCs w:val="24"/>
              </w:rPr>
            </w:pPr>
            <w:r w:rsidRPr="00531910">
              <w:rPr>
                <w:b w:val="0"/>
                <w:sz w:val="24"/>
                <w:szCs w:val="24"/>
              </w:rPr>
              <w:t xml:space="preserve">Pengambilan foto di jalan Rungkut Raya Industri, terletak di koordinat </w:t>
            </w:r>
            <w:r w:rsidRPr="00531910">
              <w:rPr>
                <w:b w:val="0"/>
                <w:sz w:val="24"/>
                <w:szCs w:val="24"/>
              </w:rPr>
              <w:t>(693249 9189490) m</w:t>
            </w:r>
          </w:p>
        </w:tc>
        <w:tc>
          <w:tcPr>
            <w:tcW w:w="4253" w:type="dxa"/>
          </w:tcPr>
          <w:p w:rsidR="00785A99" w:rsidRPr="00531910" w:rsidRDefault="00785A99" w:rsidP="00785A99">
            <w:pPr>
              <w:pStyle w:val="ListParagraph"/>
              <w:ind w:left="142" w:hanging="77"/>
              <w:rPr>
                <w:rFonts w:cs="Times New Roman"/>
                <w:sz w:val="24"/>
                <w:lang w:val="id-ID"/>
              </w:rPr>
            </w:pPr>
            <w:r w:rsidRPr="00531910">
              <w:rPr>
                <w:rFonts w:cs="Times New Roman"/>
                <w:sz w:val="24"/>
              </w:rPr>
              <w:t>b</w:t>
            </w:r>
            <w:r w:rsidRPr="00531910">
              <w:rPr>
                <w:rFonts w:cs="Times New Roman"/>
                <w:b/>
                <w:sz w:val="24"/>
              </w:rPr>
              <w:t xml:space="preserve">. </w:t>
            </w:r>
            <w:r w:rsidRPr="00531910">
              <w:rPr>
                <w:rFonts w:cs="Times New Roman"/>
                <w:sz w:val="24"/>
                <w:lang w:val="id-ID"/>
              </w:rPr>
              <w:t xml:space="preserve">Fasilitas Umum </w:t>
            </w:r>
          </w:p>
          <w:p w:rsidR="00785A99" w:rsidRPr="00531910" w:rsidRDefault="00785A99" w:rsidP="00785A99">
            <w:pPr>
              <w:rPr>
                <w:sz w:val="24"/>
                <w:szCs w:val="24"/>
                <w:lang w:val="id-ID"/>
              </w:rPr>
            </w:pPr>
            <w:r w:rsidRPr="00531910">
              <w:rPr>
                <w:sz w:val="24"/>
                <w:szCs w:val="24"/>
                <w:lang w:val="id-ID" w:eastAsia="id-ID"/>
              </w:rPr>
              <w:drawing>
                <wp:anchor distT="0" distB="0" distL="114300" distR="114300" simplePos="0" relativeHeight="251714560" behindDoc="0" locked="0" layoutInCell="1" allowOverlap="1" wp14:anchorId="7E1DC9E0" wp14:editId="57D6A03E">
                  <wp:simplePos x="0" y="0"/>
                  <wp:positionH relativeFrom="margin">
                    <wp:posOffset>237490</wp:posOffset>
                  </wp:positionH>
                  <wp:positionV relativeFrom="paragraph">
                    <wp:posOffset>87630</wp:posOffset>
                  </wp:positionV>
                  <wp:extent cx="1954426" cy="1152525"/>
                  <wp:effectExtent l="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59096" cy="1155279"/>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85A99" w:rsidRPr="00531910" w:rsidRDefault="00785A99" w:rsidP="00785A99">
            <w:pPr>
              <w:rPr>
                <w:sz w:val="24"/>
                <w:szCs w:val="24"/>
                <w:lang w:val="id-ID"/>
              </w:rPr>
            </w:pPr>
          </w:p>
          <w:p w:rsidR="00785A99" w:rsidRPr="00531910" w:rsidRDefault="00785A99" w:rsidP="00785A99">
            <w:pPr>
              <w:rPr>
                <w:sz w:val="24"/>
                <w:szCs w:val="24"/>
                <w:lang w:val="id-ID"/>
              </w:rPr>
            </w:pPr>
          </w:p>
          <w:p w:rsidR="00785A99" w:rsidRPr="00531910" w:rsidRDefault="00785A99" w:rsidP="00785A99">
            <w:pPr>
              <w:rPr>
                <w:sz w:val="24"/>
                <w:szCs w:val="24"/>
                <w:lang w:val="id-ID"/>
              </w:rPr>
            </w:pPr>
          </w:p>
          <w:p w:rsidR="00785A99" w:rsidRPr="00531910" w:rsidRDefault="00785A99" w:rsidP="00785A99">
            <w:pPr>
              <w:rPr>
                <w:sz w:val="24"/>
                <w:szCs w:val="24"/>
                <w:lang w:val="id-ID"/>
              </w:rPr>
            </w:pPr>
          </w:p>
          <w:p w:rsidR="00785A99" w:rsidRPr="00531910" w:rsidRDefault="00785A99" w:rsidP="00785A99">
            <w:pPr>
              <w:rPr>
                <w:sz w:val="24"/>
                <w:szCs w:val="24"/>
                <w:lang w:val="id-ID"/>
              </w:rPr>
            </w:pPr>
          </w:p>
          <w:p w:rsidR="00785A99" w:rsidRPr="00531910" w:rsidRDefault="00785A99" w:rsidP="00785A99">
            <w:pPr>
              <w:rPr>
                <w:sz w:val="24"/>
                <w:szCs w:val="24"/>
                <w:lang w:val="id-ID"/>
              </w:rPr>
            </w:pPr>
          </w:p>
          <w:p w:rsidR="00785A99" w:rsidRPr="00531910" w:rsidRDefault="00785A99" w:rsidP="00785A99">
            <w:pPr>
              <w:rPr>
                <w:sz w:val="24"/>
                <w:szCs w:val="24"/>
                <w:lang w:val="id-ID"/>
              </w:rPr>
            </w:pPr>
          </w:p>
          <w:p w:rsidR="00785A99" w:rsidRPr="00531910" w:rsidRDefault="00785A99" w:rsidP="00BE6BE8">
            <w:pPr>
              <w:jc w:val="left"/>
              <w:rPr>
                <w:sz w:val="24"/>
                <w:szCs w:val="24"/>
                <w:lang w:val="id-ID"/>
              </w:rPr>
            </w:pPr>
            <w:r w:rsidRPr="00531910">
              <w:rPr>
                <w:sz w:val="24"/>
                <w:szCs w:val="24"/>
              </w:rPr>
              <w:t xml:space="preserve">Pengambilan foto di </w:t>
            </w:r>
            <w:r w:rsidRPr="00531910">
              <w:rPr>
                <w:sz w:val="24"/>
                <w:szCs w:val="24"/>
                <w:lang w:val="id-ID"/>
              </w:rPr>
              <w:t>depan lapangan sepak bola Jl.</w:t>
            </w:r>
            <w:r w:rsidRPr="00531910">
              <w:rPr>
                <w:sz w:val="24"/>
                <w:szCs w:val="24"/>
              </w:rPr>
              <w:t xml:space="preserve"> Rungkut Raya Industri, terletak di koordinat</w:t>
            </w:r>
            <w:r w:rsidRPr="00531910">
              <w:rPr>
                <w:b/>
                <w:sz w:val="24"/>
                <w:szCs w:val="24"/>
              </w:rPr>
              <w:t xml:space="preserve"> </w:t>
            </w:r>
            <w:r w:rsidRPr="00531910">
              <w:rPr>
                <w:sz w:val="24"/>
                <w:szCs w:val="24"/>
                <w:lang w:val="id-ID"/>
              </w:rPr>
              <w:t>(694148 9189307) m</w:t>
            </w:r>
            <w:r w:rsidRPr="00531910">
              <w:rPr>
                <w:rStyle w:val="shorttext"/>
                <w:sz w:val="24"/>
                <w:szCs w:val="24"/>
                <w:lang w:val="en"/>
              </w:rPr>
              <w:t xml:space="preserve"> </w:t>
            </w:r>
            <w:r w:rsidRPr="00531910">
              <w:rPr>
                <w:rStyle w:val="shorttext"/>
                <w:sz w:val="24"/>
                <w:szCs w:val="24"/>
                <w:lang w:val="id-ID"/>
              </w:rPr>
              <w:t xml:space="preserve"> </w:t>
            </w:r>
          </w:p>
        </w:tc>
      </w:tr>
      <w:tr w:rsidR="00785A99" w:rsidRPr="00531910" w:rsidTr="00BE6BE8">
        <w:trPr>
          <w:trHeight w:val="2825"/>
        </w:trPr>
        <w:tc>
          <w:tcPr>
            <w:tcW w:w="4678" w:type="dxa"/>
          </w:tcPr>
          <w:p w:rsidR="00785A99" w:rsidRPr="00531910" w:rsidRDefault="00785A99" w:rsidP="00BE6BE8">
            <w:pPr>
              <w:pStyle w:val="ListParagraph"/>
              <w:spacing w:before="120"/>
              <w:ind w:left="28" w:firstLine="0"/>
              <w:jc w:val="left"/>
              <w:rPr>
                <w:rFonts w:cs="Times New Roman"/>
                <w:sz w:val="24"/>
                <w:lang w:val="id-ID" w:eastAsia="id-ID"/>
              </w:rPr>
            </w:pPr>
            <w:r w:rsidRPr="00531910">
              <w:rPr>
                <w:rFonts w:cs="Times New Roman"/>
                <w:sz w:val="24"/>
                <w:lang w:val="id-ID" w:eastAsia="id-ID"/>
              </w:rPr>
              <w:t>c. Lahan Kosong</w:t>
            </w:r>
          </w:p>
          <w:p w:rsidR="00785A99" w:rsidRPr="00531910" w:rsidRDefault="00BE6BE8" w:rsidP="00785A99">
            <w:pPr>
              <w:pStyle w:val="ListParagraph"/>
              <w:ind w:left="29" w:firstLine="0"/>
              <w:jc w:val="left"/>
              <w:rPr>
                <w:rFonts w:cs="Times New Roman"/>
                <w:sz w:val="24"/>
                <w:lang w:val="id-ID" w:eastAsia="id-ID"/>
              </w:rPr>
            </w:pPr>
            <w:r w:rsidRPr="00531910">
              <w:rPr>
                <w:rFonts w:cs="Times New Roman"/>
                <w:sz w:val="24"/>
                <w:lang w:val="id-ID" w:eastAsia="id-ID"/>
              </w:rPr>
              <w:drawing>
                <wp:anchor distT="0" distB="0" distL="114300" distR="114300" simplePos="0" relativeHeight="251716608" behindDoc="0" locked="0" layoutInCell="1" allowOverlap="1" wp14:anchorId="5D0F68B5" wp14:editId="3330D9F2">
                  <wp:simplePos x="0" y="0"/>
                  <wp:positionH relativeFrom="margin">
                    <wp:posOffset>247650</wp:posOffset>
                  </wp:positionH>
                  <wp:positionV relativeFrom="paragraph">
                    <wp:posOffset>57150</wp:posOffset>
                  </wp:positionV>
                  <wp:extent cx="1533525" cy="1147772"/>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33525" cy="1147772"/>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85A99" w:rsidRPr="00531910" w:rsidRDefault="00785A99" w:rsidP="00785A99">
            <w:pPr>
              <w:pStyle w:val="ListParagraph"/>
              <w:ind w:left="29" w:firstLine="0"/>
              <w:jc w:val="left"/>
              <w:rPr>
                <w:rFonts w:cs="Times New Roman"/>
                <w:sz w:val="24"/>
                <w:lang w:val="id-ID" w:eastAsia="id-ID"/>
              </w:rPr>
            </w:pPr>
          </w:p>
          <w:p w:rsidR="00785A99" w:rsidRPr="00531910" w:rsidRDefault="00785A99" w:rsidP="00785A99">
            <w:pPr>
              <w:pStyle w:val="ListParagraph"/>
              <w:ind w:left="29" w:firstLine="0"/>
              <w:jc w:val="left"/>
              <w:rPr>
                <w:rFonts w:cs="Times New Roman"/>
                <w:sz w:val="24"/>
                <w:lang w:val="id-ID" w:eastAsia="id-ID"/>
              </w:rPr>
            </w:pPr>
          </w:p>
          <w:p w:rsidR="00785A99" w:rsidRPr="00531910" w:rsidRDefault="00785A99" w:rsidP="00785A99">
            <w:pPr>
              <w:pStyle w:val="ListParagraph"/>
              <w:ind w:left="29" w:firstLine="0"/>
              <w:jc w:val="left"/>
              <w:rPr>
                <w:rFonts w:cs="Times New Roman"/>
                <w:sz w:val="24"/>
                <w:lang w:val="id-ID" w:eastAsia="id-ID"/>
              </w:rPr>
            </w:pPr>
          </w:p>
          <w:p w:rsidR="00785A99" w:rsidRPr="00531910" w:rsidRDefault="00785A99" w:rsidP="00785A99">
            <w:pPr>
              <w:pStyle w:val="ListParagraph"/>
              <w:ind w:left="29" w:firstLine="0"/>
              <w:jc w:val="left"/>
              <w:rPr>
                <w:rFonts w:cs="Times New Roman"/>
                <w:sz w:val="24"/>
                <w:lang w:val="id-ID" w:eastAsia="id-ID"/>
              </w:rPr>
            </w:pPr>
          </w:p>
          <w:p w:rsidR="00785A99" w:rsidRPr="00531910" w:rsidRDefault="00785A99" w:rsidP="00785A99">
            <w:pPr>
              <w:pStyle w:val="ListParagraph"/>
              <w:ind w:left="29" w:firstLine="0"/>
              <w:jc w:val="left"/>
              <w:rPr>
                <w:rFonts w:cs="Times New Roman"/>
                <w:sz w:val="24"/>
                <w:lang w:val="id-ID" w:eastAsia="id-ID"/>
              </w:rPr>
            </w:pPr>
          </w:p>
          <w:p w:rsidR="00A00452" w:rsidRPr="00A00452" w:rsidRDefault="00A00452" w:rsidP="00A00452">
            <w:pPr>
              <w:jc w:val="left"/>
              <w:rPr>
                <w:sz w:val="24"/>
                <w:lang w:val="id-ID" w:eastAsia="id-ID"/>
              </w:rPr>
            </w:pPr>
          </w:p>
          <w:p w:rsidR="00785A99" w:rsidRPr="00531910" w:rsidRDefault="00785A99" w:rsidP="00785A99">
            <w:pPr>
              <w:pStyle w:val="ListParagraph"/>
              <w:ind w:left="29" w:firstLine="0"/>
              <w:jc w:val="left"/>
              <w:rPr>
                <w:rFonts w:cs="Times New Roman"/>
                <w:sz w:val="24"/>
                <w:lang w:val="id-ID" w:eastAsia="id-ID"/>
              </w:rPr>
            </w:pPr>
            <w:r w:rsidRPr="00531910">
              <w:rPr>
                <w:rFonts w:cs="Times New Roman"/>
                <w:sz w:val="24"/>
              </w:rPr>
              <w:t xml:space="preserve">Pengambilan foto di </w:t>
            </w:r>
            <w:r w:rsidRPr="00531910">
              <w:rPr>
                <w:rFonts w:cs="Times New Roman"/>
                <w:sz w:val="24"/>
                <w:lang w:val="id-ID"/>
              </w:rPr>
              <w:t xml:space="preserve">depan </w:t>
            </w:r>
            <w:r w:rsidRPr="00531910">
              <w:rPr>
                <w:rFonts w:cs="Times New Roman"/>
                <w:sz w:val="24"/>
                <w:lang w:val="id-ID"/>
              </w:rPr>
              <w:t>kantor SIER</w:t>
            </w:r>
            <w:r w:rsidRPr="00531910">
              <w:rPr>
                <w:rFonts w:cs="Times New Roman"/>
                <w:sz w:val="24"/>
              </w:rPr>
              <w:t>, terletak di koordinat</w:t>
            </w:r>
            <w:r w:rsidRPr="00531910">
              <w:rPr>
                <w:rFonts w:cs="Times New Roman"/>
                <w:b/>
                <w:sz w:val="24"/>
              </w:rPr>
              <w:t xml:space="preserve"> </w:t>
            </w:r>
            <w:r w:rsidRPr="00531910">
              <w:rPr>
                <w:rFonts w:cs="Times New Roman"/>
                <w:sz w:val="24"/>
                <w:lang w:val="id-ID"/>
              </w:rPr>
              <w:t>(694289 9189324) m</w:t>
            </w:r>
          </w:p>
        </w:tc>
        <w:tc>
          <w:tcPr>
            <w:tcW w:w="4253" w:type="dxa"/>
          </w:tcPr>
          <w:p w:rsidR="00BE6BE8" w:rsidRDefault="00BE6BE8" w:rsidP="00BE6BE8">
            <w:pPr>
              <w:pStyle w:val="LAM"/>
              <w:spacing w:before="120" w:line="240" w:lineRule="auto"/>
              <w:rPr>
                <w:b w:val="0"/>
                <w:sz w:val="24"/>
                <w:szCs w:val="24"/>
              </w:rPr>
            </w:pPr>
            <w:r w:rsidRPr="00531910">
              <w:rPr>
                <w:sz w:val="24"/>
                <w:szCs w:val="24"/>
                <w:lang w:eastAsia="id-ID"/>
              </w:rPr>
              <w:drawing>
                <wp:anchor distT="0" distB="0" distL="114300" distR="114300" simplePos="0" relativeHeight="251718656" behindDoc="0" locked="0" layoutInCell="1" allowOverlap="1" wp14:anchorId="762304D4" wp14:editId="387D327A">
                  <wp:simplePos x="0" y="0"/>
                  <wp:positionH relativeFrom="page">
                    <wp:posOffset>1459230</wp:posOffset>
                  </wp:positionH>
                  <wp:positionV relativeFrom="paragraph">
                    <wp:posOffset>160020</wp:posOffset>
                  </wp:positionV>
                  <wp:extent cx="1123950" cy="1498248"/>
                  <wp:effectExtent l="0" t="0" r="0" b="698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23950" cy="149824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85A99" w:rsidRPr="00531910" w:rsidRDefault="00785A99" w:rsidP="00BE6BE8">
            <w:pPr>
              <w:pStyle w:val="LAM"/>
              <w:spacing w:before="120" w:line="240" w:lineRule="auto"/>
              <w:rPr>
                <w:b w:val="0"/>
                <w:sz w:val="24"/>
                <w:szCs w:val="24"/>
              </w:rPr>
            </w:pPr>
            <w:r w:rsidRPr="00531910">
              <w:rPr>
                <w:b w:val="0"/>
                <w:sz w:val="24"/>
                <w:szCs w:val="24"/>
              </w:rPr>
              <w:t>d. Hotel</w:t>
            </w:r>
          </w:p>
          <w:p w:rsidR="00785A99" w:rsidRPr="00531910" w:rsidRDefault="00785A99" w:rsidP="00785A99">
            <w:pPr>
              <w:pStyle w:val="LAM"/>
              <w:spacing w:line="240" w:lineRule="auto"/>
              <w:rPr>
                <w:b w:val="0"/>
                <w:sz w:val="24"/>
                <w:szCs w:val="24"/>
              </w:rPr>
            </w:pPr>
            <w:r w:rsidRPr="00531910">
              <w:rPr>
                <w:b w:val="0"/>
                <w:sz w:val="24"/>
                <w:szCs w:val="24"/>
              </w:rPr>
              <w:t xml:space="preserve">Pengambilan foto </w:t>
            </w:r>
          </w:p>
          <w:p w:rsidR="00785A99" w:rsidRPr="00531910" w:rsidRDefault="00785A99" w:rsidP="00785A99">
            <w:pPr>
              <w:pStyle w:val="LAM"/>
              <w:spacing w:line="240" w:lineRule="auto"/>
              <w:rPr>
                <w:b w:val="0"/>
                <w:sz w:val="24"/>
                <w:szCs w:val="24"/>
              </w:rPr>
            </w:pPr>
            <w:r w:rsidRPr="00531910">
              <w:rPr>
                <w:b w:val="0"/>
                <w:sz w:val="24"/>
                <w:szCs w:val="24"/>
              </w:rPr>
              <w:t xml:space="preserve">Di sebelah timur </w:t>
            </w:r>
          </w:p>
          <w:p w:rsidR="004E16EB" w:rsidRPr="00531910" w:rsidRDefault="00785A99" w:rsidP="00785A99">
            <w:pPr>
              <w:pStyle w:val="LAM"/>
              <w:spacing w:line="240" w:lineRule="auto"/>
              <w:rPr>
                <w:b w:val="0"/>
                <w:sz w:val="24"/>
                <w:szCs w:val="24"/>
              </w:rPr>
            </w:pPr>
            <w:r w:rsidRPr="00531910">
              <w:rPr>
                <w:b w:val="0"/>
                <w:sz w:val="24"/>
                <w:szCs w:val="24"/>
              </w:rPr>
              <w:t xml:space="preserve">Jl. </w:t>
            </w:r>
            <w:r w:rsidR="004E16EB" w:rsidRPr="00531910">
              <w:rPr>
                <w:b w:val="0"/>
                <w:sz w:val="24"/>
                <w:szCs w:val="24"/>
              </w:rPr>
              <w:t xml:space="preserve">Rungkut </w:t>
            </w:r>
          </w:p>
          <w:p w:rsidR="004E16EB" w:rsidRPr="00531910" w:rsidRDefault="004E16EB" w:rsidP="00785A99">
            <w:pPr>
              <w:pStyle w:val="LAM"/>
              <w:spacing w:line="240" w:lineRule="auto"/>
              <w:rPr>
                <w:b w:val="0"/>
                <w:sz w:val="24"/>
                <w:szCs w:val="24"/>
              </w:rPr>
            </w:pPr>
            <w:r w:rsidRPr="00531910">
              <w:rPr>
                <w:b w:val="0"/>
                <w:sz w:val="24"/>
                <w:szCs w:val="24"/>
              </w:rPr>
              <w:t>Industri 3</w:t>
            </w:r>
            <w:r w:rsidR="00785A99" w:rsidRPr="00531910">
              <w:rPr>
                <w:b w:val="0"/>
                <w:sz w:val="24"/>
                <w:szCs w:val="24"/>
              </w:rPr>
              <w:t xml:space="preserve">, terletak </w:t>
            </w:r>
          </w:p>
          <w:p w:rsidR="004E16EB" w:rsidRPr="00531910" w:rsidRDefault="00785A99" w:rsidP="00785A99">
            <w:pPr>
              <w:pStyle w:val="LAM"/>
              <w:spacing w:line="240" w:lineRule="auto"/>
              <w:rPr>
                <w:b w:val="0"/>
                <w:sz w:val="24"/>
                <w:szCs w:val="24"/>
              </w:rPr>
            </w:pPr>
            <w:r w:rsidRPr="00531910">
              <w:rPr>
                <w:b w:val="0"/>
                <w:sz w:val="24"/>
                <w:szCs w:val="24"/>
              </w:rPr>
              <w:t xml:space="preserve">di koordinat </w:t>
            </w:r>
          </w:p>
          <w:p w:rsidR="00785A99" w:rsidRPr="00531910" w:rsidRDefault="004E16EB" w:rsidP="007B62FF">
            <w:pPr>
              <w:pStyle w:val="LAM"/>
              <w:spacing w:line="240" w:lineRule="auto"/>
              <w:rPr>
                <w:b w:val="0"/>
                <w:sz w:val="24"/>
                <w:szCs w:val="24"/>
              </w:rPr>
            </w:pPr>
            <w:r w:rsidRPr="00531910">
              <w:rPr>
                <w:b w:val="0"/>
                <w:sz w:val="24"/>
                <w:szCs w:val="24"/>
              </w:rPr>
              <w:t>(693528 9189356) m</w:t>
            </w:r>
          </w:p>
        </w:tc>
      </w:tr>
      <w:tr w:rsidR="00785A99" w:rsidRPr="00531910" w:rsidTr="00BE6BE8">
        <w:trPr>
          <w:trHeight w:val="2825"/>
        </w:trPr>
        <w:tc>
          <w:tcPr>
            <w:tcW w:w="4678" w:type="dxa"/>
          </w:tcPr>
          <w:p w:rsidR="00785A99" w:rsidRPr="00531910" w:rsidRDefault="004E16EB" w:rsidP="004E16EB">
            <w:pPr>
              <w:jc w:val="left"/>
              <w:rPr>
                <w:sz w:val="24"/>
                <w:szCs w:val="24"/>
                <w:lang w:val="id-ID"/>
              </w:rPr>
            </w:pPr>
            <w:r w:rsidRPr="00531910">
              <w:rPr>
                <w:sz w:val="24"/>
                <w:szCs w:val="24"/>
                <w:lang w:val="id-ID" w:eastAsia="id-ID"/>
              </w:rPr>
              <w:lastRenderedPageBreak/>
              <w:t xml:space="preserve">e. </w:t>
            </w:r>
            <w:r w:rsidR="007B62FF" w:rsidRPr="00531910">
              <w:rPr>
                <w:sz w:val="24"/>
                <w:szCs w:val="24"/>
                <w:lang w:val="id-ID"/>
              </w:rPr>
              <w:t>Sungai / Saluran</w:t>
            </w:r>
          </w:p>
          <w:p w:rsidR="007B62FF" w:rsidRPr="00531910" w:rsidRDefault="007B62FF" w:rsidP="004E16EB">
            <w:pPr>
              <w:jc w:val="left"/>
              <w:rPr>
                <w:sz w:val="24"/>
                <w:szCs w:val="24"/>
                <w:lang w:val="id-ID"/>
              </w:rPr>
            </w:pPr>
            <w:r w:rsidRPr="00531910">
              <w:rPr>
                <w:sz w:val="24"/>
                <w:szCs w:val="24"/>
                <w:lang w:val="id-ID" w:eastAsia="id-ID"/>
              </w:rPr>
              <w:drawing>
                <wp:anchor distT="0" distB="0" distL="114300" distR="114300" simplePos="0" relativeHeight="251720704" behindDoc="0" locked="0" layoutInCell="1" allowOverlap="1" wp14:anchorId="04A12CA8" wp14:editId="363AD8B0">
                  <wp:simplePos x="0" y="0"/>
                  <wp:positionH relativeFrom="margin">
                    <wp:posOffset>190500</wp:posOffset>
                  </wp:positionH>
                  <wp:positionV relativeFrom="paragraph">
                    <wp:posOffset>33020</wp:posOffset>
                  </wp:positionV>
                  <wp:extent cx="1676400" cy="1113846"/>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83163" cy="1118339"/>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B62FF" w:rsidRPr="00531910" w:rsidRDefault="007B62FF" w:rsidP="004E16EB">
            <w:pPr>
              <w:jc w:val="left"/>
              <w:rPr>
                <w:sz w:val="24"/>
                <w:szCs w:val="24"/>
                <w:lang w:val="id-ID"/>
              </w:rPr>
            </w:pPr>
          </w:p>
          <w:p w:rsidR="007B62FF" w:rsidRPr="00531910" w:rsidRDefault="007B62FF" w:rsidP="004E16EB">
            <w:pPr>
              <w:jc w:val="left"/>
              <w:rPr>
                <w:sz w:val="24"/>
                <w:szCs w:val="24"/>
                <w:lang w:val="id-ID"/>
              </w:rPr>
            </w:pPr>
          </w:p>
          <w:p w:rsidR="007B62FF" w:rsidRPr="00531910" w:rsidRDefault="007B62FF" w:rsidP="004E16EB">
            <w:pPr>
              <w:jc w:val="left"/>
              <w:rPr>
                <w:sz w:val="24"/>
                <w:szCs w:val="24"/>
                <w:lang w:val="id-ID"/>
              </w:rPr>
            </w:pPr>
          </w:p>
          <w:p w:rsidR="007B62FF" w:rsidRPr="00531910" w:rsidRDefault="007B62FF" w:rsidP="004E16EB">
            <w:pPr>
              <w:jc w:val="left"/>
              <w:rPr>
                <w:sz w:val="24"/>
                <w:szCs w:val="24"/>
                <w:lang w:val="id-ID"/>
              </w:rPr>
            </w:pPr>
          </w:p>
          <w:p w:rsidR="007B62FF" w:rsidRPr="00531910" w:rsidRDefault="007B62FF" w:rsidP="004E16EB">
            <w:pPr>
              <w:jc w:val="left"/>
              <w:rPr>
                <w:sz w:val="24"/>
                <w:szCs w:val="24"/>
                <w:lang w:val="id-ID"/>
              </w:rPr>
            </w:pPr>
          </w:p>
          <w:p w:rsidR="007B62FF" w:rsidRPr="00531910" w:rsidRDefault="007B62FF" w:rsidP="004E16EB">
            <w:pPr>
              <w:jc w:val="left"/>
              <w:rPr>
                <w:sz w:val="24"/>
                <w:szCs w:val="24"/>
                <w:lang w:val="id-ID"/>
              </w:rPr>
            </w:pPr>
          </w:p>
          <w:p w:rsidR="007B62FF" w:rsidRPr="00531910" w:rsidRDefault="007B62FF" w:rsidP="007B62FF">
            <w:pPr>
              <w:jc w:val="left"/>
              <w:rPr>
                <w:sz w:val="24"/>
                <w:szCs w:val="24"/>
                <w:lang w:val="id-ID" w:eastAsia="id-ID"/>
              </w:rPr>
            </w:pPr>
            <w:r w:rsidRPr="00531910">
              <w:rPr>
                <w:sz w:val="24"/>
                <w:szCs w:val="24"/>
              </w:rPr>
              <w:t xml:space="preserve">Pengambilan foto di </w:t>
            </w:r>
            <w:r w:rsidRPr="00531910">
              <w:rPr>
                <w:sz w:val="24"/>
                <w:szCs w:val="24"/>
                <w:lang w:val="id-ID"/>
              </w:rPr>
              <w:t>Rungkut Industri I</w:t>
            </w:r>
            <w:r w:rsidRPr="00531910">
              <w:rPr>
                <w:sz w:val="24"/>
                <w:szCs w:val="24"/>
              </w:rPr>
              <w:t>, terletak di koordinat</w:t>
            </w:r>
            <w:r w:rsidRPr="00531910">
              <w:rPr>
                <w:b/>
                <w:sz w:val="24"/>
                <w:szCs w:val="24"/>
              </w:rPr>
              <w:t xml:space="preserve"> </w:t>
            </w:r>
            <w:r w:rsidRPr="00531910">
              <w:rPr>
                <w:sz w:val="24"/>
                <w:szCs w:val="24"/>
                <w:lang w:val="id-ID"/>
              </w:rPr>
              <w:t>(694233 9189724) m</w:t>
            </w:r>
          </w:p>
        </w:tc>
        <w:tc>
          <w:tcPr>
            <w:tcW w:w="4253" w:type="dxa"/>
          </w:tcPr>
          <w:p w:rsidR="00785A99" w:rsidRPr="00531910" w:rsidRDefault="007B62FF" w:rsidP="00785A99">
            <w:pPr>
              <w:pStyle w:val="LAM"/>
              <w:spacing w:line="240" w:lineRule="auto"/>
              <w:rPr>
                <w:sz w:val="24"/>
                <w:szCs w:val="24"/>
              </w:rPr>
            </w:pPr>
            <w:r w:rsidRPr="00531910">
              <w:rPr>
                <w:sz w:val="24"/>
                <w:szCs w:val="24"/>
                <w:lang w:eastAsia="id-ID"/>
              </w:rPr>
              <w:drawing>
                <wp:anchor distT="0" distB="0" distL="114300" distR="114300" simplePos="0" relativeHeight="251722752" behindDoc="0" locked="0" layoutInCell="1" allowOverlap="1" wp14:anchorId="7467B05B" wp14:editId="48E588FF">
                  <wp:simplePos x="0" y="0"/>
                  <wp:positionH relativeFrom="column">
                    <wp:posOffset>2541</wp:posOffset>
                  </wp:positionH>
                  <wp:positionV relativeFrom="paragraph">
                    <wp:posOffset>165100</wp:posOffset>
                  </wp:positionV>
                  <wp:extent cx="1825320" cy="1114425"/>
                  <wp:effectExtent l="0" t="0" r="381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28672" cy="111647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31910">
              <w:rPr>
                <w:b w:val="0"/>
                <w:sz w:val="24"/>
                <w:szCs w:val="24"/>
              </w:rPr>
              <w:t xml:space="preserve">f. </w:t>
            </w:r>
            <w:r w:rsidRPr="00531910">
              <w:rPr>
                <w:b w:val="0"/>
                <w:sz w:val="24"/>
                <w:szCs w:val="24"/>
              </w:rPr>
              <w:t>Lahan Industri/ Gudang</w:t>
            </w:r>
          </w:p>
          <w:p w:rsidR="007B62FF" w:rsidRPr="00531910" w:rsidRDefault="007B62FF" w:rsidP="00785A99">
            <w:pPr>
              <w:pStyle w:val="LAM"/>
              <w:spacing w:line="240" w:lineRule="auto"/>
              <w:rPr>
                <w:b w:val="0"/>
                <w:sz w:val="24"/>
                <w:szCs w:val="24"/>
              </w:rPr>
            </w:pPr>
          </w:p>
          <w:p w:rsidR="007B62FF" w:rsidRPr="00531910" w:rsidRDefault="007B62FF" w:rsidP="00785A99">
            <w:pPr>
              <w:pStyle w:val="LAM"/>
              <w:spacing w:line="240" w:lineRule="auto"/>
              <w:rPr>
                <w:b w:val="0"/>
                <w:sz w:val="24"/>
                <w:szCs w:val="24"/>
              </w:rPr>
            </w:pPr>
          </w:p>
          <w:p w:rsidR="007B62FF" w:rsidRPr="00531910" w:rsidRDefault="007B62FF" w:rsidP="00785A99">
            <w:pPr>
              <w:pStyle w:val="LAM"/>
              <w:spacing w:line="240" w:lineRule="auto"/>
              <w:rPr>
                <w:b w:val="0"/>
                <w:sz w:val="24"/>
                <w:szCs w:val="24"/>
              </w:rPr>
            </w:pPr>
          </w:p>
          <w:p w:rsidR="007B62FF" w:rsidRPr="00531910" w:rsidRDefault="007B62FF" w:rsidP="00785A99">
            <w:pPr>
              <w:pStyle w:val="LAM"/>
              <w:spacing w:line="240" w:lineRule="auto"/>
              <w:rPr>
                <w:b w:val="0"/>
                <w:sz w:val="24"/>
                <w:szCs w:val="24"/>
              </w:rPr>
            </w:pPr>
          </w:p>
          <w:p w:rsidR="007B62FF" w:rsidRPr="00531910" w:rsidRDefault="007B62FF" w:rsidP="00785A99">
            <w:pPr>
              <w:pStyle w:val="LAM"/>
              <w:spacing w:line="240" w:lineRule="auto"/>
              <w:rPr>
                <w:b w:val="0"/>
                <w:sz w:val="24"/>
                <w:szCs w:val="24"/>
              </w:rPr>
            </w:pPr>
          </w:p>
          <w:p w:rsidR="007B62FF" w:rsidRPr="00531910" w:rsidRDefault="007B62FF" w:rsidP="00785A99">
            <w:pPr>
              <w:pStyle w:val="LAM"/>
              <w:spacing w:line="240" w:lineRule="auto"/>
              <w:rPr>
                <w:b w:val="0"/>
                <w:sz w:val="24"/>
                <w:szCs w:val="24"/>
              </w:rPr>
            </w:pPr>
          </w:p>
          <w:p w:rsidR="007B62FF" w:rsidRPr="00531910" w:rsidRDefault="007B62FF" w:rsidP="00785A99">
            <w:pPr>
              <w:pStyle w:val="LAM"/>
              <w:spacing w:line="240" w:lineRule="auto"/>
              <w:rPr>
                <w:b w:val="0"/>
                <w:sz w:val="24"/>
                <w:szCs w:val="24"/>
              </w:rPr>
            </w:pPr>
          </w:p>
          <w:p w:rsidR="007B62FF" w:rsidRPr="00531910" w:rsidRDefault="007B62FF" w:rsidP="007B62FF">
            <w:pPr>
              <w:pStyle w:val="LAM"/>
              <w:spacing w:line="240" w:lineRule="auto"/>
              <w:rPr>
                <w:b w:val="0"/>
                <w:sz w:val="24"/>
                <w:szCs w:val="24"/>
              </w:rPr>
            </w:pPr>
            <w:r w:rsidRPr="00531910">
              <w:rPr>
                <w:b w:val="0"/>
                <w:sz w:val="24"/>
                <w:szCs w:val="24"/>
              </w:rPr>
              <w:t xml:space="preserve">Pengambilan foto </w:t>
            </w:r>
            <w:r w:rsidRPr="00531910">
              <w:rPr>
                <w:b w:val="0"/>
                <w:sz w:val="24"/>
                <w:szCs w:val="24"/>
              </w:rPr>
              <w:t>area komplek industri</w:t>
            </w:r>
            <w:r w:rsidRPr="00531910">
              <w:rPr>
                <w:b w:val="0"/>
                <w:sz w:val="24"/>
                <w:szCs w:val="24"/>
              </w:rPr>
              <w:t xml:space="preserve"> terletak di koordinat (694289 9189324) m</w:t>
            </w:r>
          </w:p>
        </w:tc>
      </w:tr>
    </w:tbl>
    <w:p w:rsidR="00410C77" w:rsidRPr="0082090C" w:rsidRDefault="00410C77" w:rsidP="007B62FF">
      <w:pPr>
        <w:rPr>
          <w:sz w:val="24"/>
          <w:szCs w:val="24"/>
          <w:lang w:val="id-ID"/>
        </w:rPr>
      </w:pPr>
    </w:p>
    <w:p w:rsidR="007A0DFB" w:rsidRPr="0082090C" w:rsidRDefault="007A0DFB" w:rsidP="007A0DFB">
      <w:pPr>
        <w:jc w:val="center"/>
        <w:rPr>
          <w:sz w:val="24"/>
          <w:szCs w:val="24"/>
          <w:lang w:val="id-ID"/>
        </w:rPr>
      </w:pPr>
      <w:r w:rsidRPr="0082090C">
        <w:rPr>
          <w:sz w:val="24"/>
          <w:szCs w:val="24"/>
          <w:lang w:val="id-ID"/>
        </w:rPr>
        <w:t>Tabel 2. P</w:t>
      </w:r>
      <w:r w:rsidRPr="0082090C">
        <w:rPr>
          <w:sz w:val="24"/>
          <w:szCs w:val="24"/>
        </w:rPr>
        <w:t>arameter kawasan pergudangan</w:t>
      </w:r>
      <w:r w:rsidRPr="0082090C">
        <w:rPr>
          <w:sz w:val="24"/>
          <w:szCs w:val="24"/>
          <w:lang w:val="id-ID"/>
        </w:rPr>
        <w:t xml:space="preserve"> Rungkut Industri</w:t>
      </w:r>
    </w:p>
    <w:tbl>
      <w:tblPr>
        <w:tblStyle w:val="TableGrid"/>
        <w:tblW w:w="8794"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542"/>
        <w:gridCol w:w="3144"/>
        <w:gridCol w:w="595"/>
        <w:gridCol w:w="933"/>
        <w:gridCol w:w="3580"/>
      </w:tblGrid>
      <w:tr w:rsidR="00D43059" w:rsidRPr="0082090C" w:rsidTr="007F41A8">
        <w:trPr>
          <w:trHeight w:val="367"/>
          <w:tblHeader/>
        </w:trPr>
        <w:tc>
          <w:tcPr>
            <w:tcW w:w="4281" w:type="dxa"/>
            <w:gridSpan w:val="3"/>
          </w:tcPr>
          <w:p w:rsidR="00D43059" w:rsidRPr="0082090C" w:rsidRDefault="004D2A8E" w:rsidP="00B62F57">
            <w:pPr>
              <w:rPr>
                <w:sz w:val="24"/>
                <w:szCs w:val="24"/>
                <w:lang w:val="id-ID"/>
              </w:rPr>
            </w:pPr>
            <w:r w:rsidRPr="0082090C">
              <w:rPr>
                <w:sz w:val="24"/>
                <w:szCs w:val="24"/>
                <w:lang w:val="id-ID"/>
              </w:rPr>
              <w:t>Kriteria - klasifikasi</w:t>
            </w:r>
          </w:p>
        </w:tc>
        <w:tc>
          <w:tcPr>
            <w:tcW w:w="4513" w:type="dxa"/>
            <w:gridSpan w:val="2"/>
          </w:tcPr>
          <w:p w:rsidR="00D43059" w:rsidRPr="0082090C" w:rsidRDefault="00D43059" w:rsidP="00B62F57">
            <w:pPr>
              <w:rPr>
                <w:sz w:val="24"/>
                <w:szCs w:val="24"/>
                <w:lang w:val="id-ID"/>
              </w:rPr>
            </w:pPr>
            <w:r w:rsidRPr="0082090C">
              <w:rPr>
                <w:sz w:val="24"/>
                <w:szCs w:val="24"/>
                <w:lang w:val="id-ID"/>
              </w:rPr>
              <w:t>Hasil analisis</w:t>
            </w:r>
          </w:p>
        </w:tc>
      </w:tr>
      <w:tr w:rsidR="00DA43D0" w:rsidRPr="0082090C" w:rsidTr="008E6899">
        <w:trPr>
          <w:trHeight w:val="136"/>
        </w:trPr>
        <w:tc>
          <w:tcPr>
            <w:tcW w:w="8794" w:type="dxa"/>
            <w:gridSpan w:val="5"/>
          </w:tcPr>
          <w:p w:rsidR="00DA43D0" w:rsidRPr="0082090C" w:rsidRDefault="00674850" w:rsidP="00B62F57">
            <w:pPr>
              <w:rPr>
                <w:sz w:val="24"/>
                <w:szCs w:val="24"/>
                <w:lang w:val="id-ID"/>
              </w:rPr>
            </w:pPr>
            <w:r w:rsidRPr="0082090C">
              <w:rPr>
                <w:sz w:val="24"/>
                <w:szCs w:val="24"/>
                <w:lang w:val="id-ID"/>
              </w:rPr>
              <w:t>A.</w:t>
            </w:r>
            <w:r w:rsidR="00DA43D0" w:rsidRPr="0082090C">
              <w:rPr>
                <w:sz w:val="24"/>
                <w:szCs w:val="24"/>
                <w:lang w:val="id-ID"/>
              </w:rPr>
              <w:t>Karakteristik Fisik</w:t>
            </w:r>
          </w:p>
        </w:tc>
      </w:tr>
      <w:tr w:rsidR="004D2A8E" w:rsidRPr="0082090C" w:rsidTr="008E6899">
        <w:tc>
          <w:tcPr>
            <w:tcW w:w="542" w:type="dxa"/>
          </w:tcPr>
          <w:p w:rsidR="004D2A8E" w:rsidRPr="0082090C" w:rsidRDefault="00674850" w:rsidP="007A0DFB">
            <w:pPr>
              <w:rPr>
                <w:sz w:val="24"/>
                <w:szCs w:val="24"/>
                <w:lang w:val="id-ID"/>
              </w:rPr>
            </w:pPr>
            <w:r w:rsidRPr="0082090C">
              <w:rPr>
                <w:sz w:val="24"/>
                <w:szCs w:val="24"/>
                <w:lang w:val="id-ID"/>
              </w:rPr>
              <w:t>1</w:t>
            </w:r>
          </w:p>
        </w:tc>
        <w:tc>
          <w:tcPr>
            <w:tcW w:w="8252" w:type="dxa"/>
            <w:gridSpan w:val="4"/>
          </w:tcPr>
          <w:p w:rsidR="004D2A8E" w:rsidRPr="0082090C" w:rsidRDefault="004D2A8E" w:rsidP="007A0DFB">
            <w:pPr>
              <w:rPr>
                <w:sz w:val="24"/>
                <w:szCs w:val="24"/>
                <w:lang w:val="id-ID"/>
              </w:rPr>
            </w:pPr>
            <w:r w:rsidRPr="0082090C">
              <w:rPr>
                <w:sz w:val="24"/>
                <w:szCs w:val="24"/>
                <w:lang w:val="id-ID"/>
              </w:rPr>
              <w:t>Jenis tanah yang tidak produktif untuk pertanian</w:t>
            </w:r>
          </w:p>
        </w:tc>
      </w:tr>
      <w:tr w:rsidR="00D43059" w:rsidRPr="0082090C" w:rsidTr="008E6899">
        <w:tc>
          <w:tcPr>
            <w:tcW w:w="542" w:type="dxa"/>
          </w:tcPr>
          <w:p w:rsidR="00D43059" w:rsidRPr="0082090C" w:rsidRDefault="008E6899" w:rsidP="00B62F57">
            <w:pPr>
              <w:rPr>
                <w:sz w:val="24"/>
                <w:szCs w:val="24"/>
                <w:lang w:val="id-ID"/>
              </w:rPr>
            </w:pPr>
            <w:r w:rsidRPr="0082090C">
              <w:rPr>
                <w:sz w:val="24"/>
                <w:szCs w:val="24"/>
                <w:lang w:val="id-ID"/>
              </w:rPr>
              <w:t>a</w:t>
            </w:r>
          </w:p>
        </w:tc>
        <w:tc>
          <w:tcPr>
            <w:tcW w:w="3144" w:type="dxa"/>
          </w:tcPr>
          <w:p w:rsidR="00D43059" w:rsidRPr="0082090C" w:rsidRDefault="00D43059" w:rsidP="00B62F57">
            <w:pPr>
              <w:rPr>
                <w:sz w:val="24"/>
                <w:szCs w:val="24"/>
              </w:rPr>
            </w:pPr>
            <w:r w:rsidRPr="0082090C">
              <w:rPr>
                <w:sz w:val="24"/>
                <w:szCs w:val="24"/>
              </w:rPr>
              <w:t>Jenis Tanah Aluvial</w:t>
            </w:r>
            <w:r w:rsidRPr="0082090C">
              <w:rPr>
                <w:sz w:val="24"/>
                <w:szCs w:val="24"/>
                <w:lang w:val="id-ID"/>
              </w:rPr>
              <w:t xml:space="preserve"> klasifikasi tidak sesuai</w:t>
            </w:r>
          </w:p>
        </w:tc>
        <w:tc>
          <w:tcPr>
            <w:tcW w:w="595" w:type="dxa"/>
          </w:tcPr>
          <w:p w:rsidR="00D43059" w:rsidRPr="0082090C" w:rsidRDefault="00D43059" w:rsidP="008E6899">
            <w:pPr>
              <w:jc w:val="center"/>
              <w:rPr>
                <w:sz w:val="24"/>
                <w:szCs w:val="24"/>
                <w:lang w:val="id-ID"/>
              </w:rPr>
            </w:pPr>
            <w:r w:rsidRPr="0082090C">
              <w:rPr>
                <w:sz w:val="24"/>
                <w:szCs w:val="24"/>
                <w:lang w:val="id-ID"/>
              </w:rPr>
              <w:t>1</w:t>
            </w:r>
          </w:p>
        </w:tc>
        <w:tc>
          <w:tcPr>
            <w:tcW w:w="933" w:type="dxa"/>
            <w:shd w:val="clear" w:color="auto" w:fill="FF0000"/>
          </w:tcPr>
          <w:p w:rsidR="00D43059" w:rsidRPr="0082090C" w:rsidRDefault="00D43059" w:rsidP="00D43059">
            <w:pPr>
              <w:jc w:val="center"/>
              <w:rPr>
                <w:sz w:val="24"/>
                <w:szCs w:val="24"/>
                <w:lang w:val="id-ID"/>
              </w:rPr>
            </w:pPr>
            <w:r w:rsidRPr="0082090C">
              <w:rPr>
                <w:sz w:val="24"/>
                <w:szCs w:val="24"/>
                <w:lang w:val="id-ID"/>
              </w:rPr>
              <w:t>1</w:t>
            </w:r>
          </w:p>
        </w:tc>
        <w:tc>
          <w:tcPr>
            <w:tcW w:w="3580" w:type="dxa"/>
            <w:vMerge w:val="restart"/>
          </w:tcPr>
          <w:p w:rsidR="00D43059" w:rsidRPr="0082090C" w:rsidRDefault="00D43059" w:rsidP="00D43059">
            <w:pPr>
              <w:pStyle w:val="ListParagraph"/>
              <w:ind w:left="0" w:hanging="38"/>
              <w:rPr>
                <w:rFonts w:cs="Times New Roman"/>
                <w:sz w:val="24"/>
                <w:lang w:val="id-ID"/>
              </w:rPr>
            </w:pPr>
            <w:r w:rsidRPr="0082090C">
              <w:rPr>
                <w:rFonts w:cs="Times New Roman"/>
                <w:sz w:val="24"/>
                <w:lang w:val="id-ID"/>
              </w:rPr>
              <w:t>Rungkut industri mengandung alluvial hidromort maka dari itu tidak sesuai dengan kawasan industri sehingga nilainya 1</w:t>
            </w:r>
          </w:p>
          <w:p w:rsidR="00D43059" w:rsidRPr="0082090C" w:rsidRDefault="00D43059" w:rsidP="00B62F57">
            <w:pPr>
              <w:rPr>
                <w:sz w:val="24"/>
                <w:szCs w:val="24"/>
                <w:lang w:val="id-ID"/>
              </w:rPr>
            </w:pPr>
          </w:p>
        </w:tc>
      </w:tr>
      <w:tr w:rsidR="00D43059" w:rsidRPr="0082090C" w:rsidTr="008E6899">
        <w:tc>
          <w:tcPr>
            <w:tcW w:w="542" w:type="dxa"/>
          </w:tcPr>
          <w:p w:rsidR="00D43059" w:rsidRPr="0082090C" w:rsidRDefault="008E6899" w:rsidP="00B62F57">
            <w:pPr>
              <w:rPr>
                <w:sz w:val="24"/>
                <w:szCs w:val="24"/>
                <w:lang w:val="id-ID"/>
              </w:rPr>
            </w:pPr>
            <w:r w:rsidRPr="0082090C">
              <w:rPr>
                <w:sz w:val="24"/>
                <w:szCs w:val="24"/>
                <w:lang w:val="id-ID"/>
              </w:rPr>
              <w:t>b</w:t>
            </w:r>
          </w:p>
        </w:tc>
        <w:tc>
          <w:tcPr>
            <w:tcW w:w="3144" w:type="dxa"/>
          </w:tcPr>
          <w:p w:rsidR="00D43059" w:rsidRPr="0082090C" w:rsidRDefault="00D43059" w:rsidP="00B62F57">
            <w:pPr>
              <w:rPr>
                <w:sz w:val="24"/>
                <w:szCs w:val="24"/>
              </w:rPr>
            </w:pPr>
            <w:r w:rsidRPr="0082090C">
              <w:rPr>
                <w:sz w:val="24"/>
                <w:szCs w:val="24"/>
              </w:rPr>
              <w:t xml:space="preserve">Jenis Tanah Regosal </w:t>
            </w:r>
            <w:r w:rsidRPr="0082090C">
              <w:rPr>
                <w:sz w:val="24"/>
                <w:szCs w:val="24"/>
                <w:lang w:val="id-ID"/>
              </w:rPr>
              <w:t>klasifikasi sesuai</w:t>
            </w:r>
          </w:p>
        </w:tc>
        <w:tc>
          <w:tcPr>
            <w:tcW w:w="595" w:type="dxa"/>
          </w:tcPr>
          <w:p w:rsidR="00D43059" w:rsidRPr="0082090C" w:rsidRDefault="00D43059" w:rsidP="008E6899">
            <w:pPr>
              <w:jc w:val="center"/>
              <w:rPr>
                <w:sz w:val="24"/>
                <w:szCs w:val="24"/>
                <w:lang w:val="id-ID"/>
              </w:rPr>
            </w:pPr>
            <w:r w:rsidRPr="0082090C">
              <w:rPr>
                <w:sz w:val="24"/>
                <w:szCs w:val="24"/>
                <w:lang w:val="id-ID"/>
              </w:rPr>
              <w:t>3</w:t>
            </w:r>
          </w:p>
        </w:tc>
        <w:tc>
          <w:tcPr>
            <w:tcW w:w="933" w:type="dxa"/>
            <w:shd w:val="clear" w:color="auto" w:fill="auto"/>
          </w:tcPr>
          <w:p w:rsidR="00D43059" w:rsidRPr="0082090C" w:rsidRDefault="00D43059" w:rsidP="00B62F57">
            <w:pPr>
              <w:rPr>
                <w:sz w:val="24"/>
                <w:szCs w:val="24"/>
                <w:lang w:val="id-ID"/>
              </w:rPr>
            </w:pPr>
          </w:p>
        </w:tc>
        <w:tc>
          <w:tcPr>
            <w:tcW w:w="3580" w:type="dxa"/>
            <w:vMerge/>
          </w:tcPr>
          <w:p w:rsidR="00D43059" w:rsidRPr="0082090C" w:rsidRDefault="00D43059" w:rsidP="00B62F57">
            <w:pPr>
              <w:rPr>
                <w:sz w:val="24"/>
                <w:szCs w:val="24"/>
                <w:lang w:val="id-ID"/>
              </w:rPr>
            </w:pPr>
          </w:p>
        </w:tc>
      </w:tr>
      <w:tr w:rsidR="00D43059" w:rsidRPr="0082090C" w:rsidTr="008E6899">
        <w:tc>
          <w:tcPr>
            <w:tcW w:w="542" w:type="dxa"/>
          </w:tcPr>
          <w:p w:rsidR="00D43059" w:rsidRPr="0082090C" w:rsidRDefault="008E6899" w:rsidP="00B62F57">
            <w:pPr>
              <w:rPr>
                <w:sz w:val="24"/>
                <w:szCs w:val="24"/>
                <w:lang w:val="id-ID"/>
              </w:rPr>
            </w:pPr>
            <w:r w:rsidRPr="0082090C">
              <w:rPr>
                <w:sz w:val="24"/>
                <w:szCs w:val="24"/>
                <w:lang w:val="id-ID"/>
              </w:rPr>
              <w:t>c</w:t>
            </w:r>
          </w:p>
        </w:tc>
        <w:tc>
          <w:tcPr>
            <w:tcW w:w="3144" w:type="dxa"/>
          </w:tcPr>
          <w:p w:rsidR="00D43059" w:rsidRPr="0082090C" w:rsidRDefault="00D43059" w:rsidP="00B62F57">
            <w:pPr>
              <w:rPr>
                <w:sz w:val="24"/>
                <w:szCs w:val="24"/>
              </w:rPr>
            </w:pPr>
            <w:r w:rsidRPr="0082090C">
              <w:rPr>
                <w:sz w:val="24"/>
                <w:szCs w:val="24"/>
              </w:rPr>
              <w:t>Jenis Tanah Kambisol</w:t>
            </w:r>
            <w:r w:rsidRPr="0082090C">
              <w:rPr>
                <w:sz w:val="24"/>
                <w:szCs w:val="24"/>
                <w:lang w:val="id-ID"/>
              </w:rPr>
              <w:t xml:space="preserve"> klasifikasi sangat sesuai</w:t>
            </w:r>
          </w:p>
        </w:tc>
        <w:tc>
          <w:tcPr>
            <w:tcW w:w="595" w:type="dxa"/>
          </w:tcPr>
          <w:p w:rsidR="00D43059" w:rsidRPr="0082090C" w:rsidRDefault="00D43059" w:rsidP="008E6899">
            <w:pPr>
              <w:jc w:val="center"/>
              <w:rPr>
                <w:sz w:val="24"/>
                <w:szCs w:val="24"/>
                <w:lang w:val="id-ID"/>
              </w:rPr>
            </w:pPr>
            <w:r w:rsidRPr="0082090C">
              <w:rPr>
                <w:sz w:val="24"/>
                <w:szCs w:val="24"/>
                <w:lang w:val="id-ID"/>
              </w:rPr>
              <w:t>5</w:t>
            </w:r>
          </w:p>
        </w:tc>
        <w:tc>
          <w:tcPr>
            <w:tcW w:w="933" w:type="dxa"/>
            <w:shd w:val="clear" w:color="auto" w:fill="auto"/>
          </w:tcPr>
          <w:p w:rsidR="00D43059" w:rsidRPr="0082090C" w:rsidRDefault="00D43059" w:rsidP="00B62F57">
            <w:pPr>
              <w:rPr>
                <w:sz w:val="24"/>
                <w:szCs w:val="24"/>
                <w:lang w:val="id-ID"/>
              </w:rPr>
            </w:pPr>
          </w:p>
        </w:tc>
        <w:tc>
          <w:tcPr>
            <w:tcW w:w="3580" w:type="dxa"/>
            <w:vMerge/>
          </w:tcPr>
          <w:p w:rsidR="00D43059" w:rsidRPr="0082090C" w:rsidRDefault="00D43059" w:rsidP="00B62F57">
            <w:pPr>
              <w:rPr>
                <w:sz w:val="24"/>
                <w:szCs w:val="24"/>
                <w:lang w:val="id-ID"/>
              </w:rPr>
            </w:pPr>
          </w:p>
        </w:tc>
      </w:tr>
      <w:tr w:rsidR="004D2A8E" w:rsidRPr="0082090C" w:rsidTr="008E6899">
        <w:tc>
          <w:tcPr>
            <w:tcW w:w="542" w:type="dxa"/>
          </w:tcPr>
          <w:p w:rsidR="004D2A8E" w:rsidRPr="0082090C" w:rsidRDefault="00674850" w:rsidP="00B62F57">
            <w:pPr>
              <w:rPr>
                <w:sz w:val="24"/>
                <w:szCs w:val="24"/>
                <w:lang w:val="id-ID"/>
              </w:rPr>
            </w:pPr>
            <w:r w:rsidRPr="0082090C">
              <w:rPr>
                <w:sz w:val="24"/>
                <w:szCs w:val="24"/>
                <w:lang w:val="id-ID"/>
              </w:rPr>
              <w:t>2</w:t>
            </w:r>
          </w:p>
        </w:tc>
        <w:tc>
          <w:tcPr>
            <w:tcW w:w="8252" w:type="dxa"/>
            <w:gridSpan w:val="4"/>
          </w:tcPr>
          <w:p w:rsidR="004D2A8E" w:rsidRPr="0082090C" w:rsidRDefault="004D2A8E" w:rsidP="00B62F57">
            <w:pPr>
              <w:rPr>
                <w:sz w:val="24"/>
                <w:szCs w:val="24"/>
              </w:rPr>
            </w:pPr>
            <w:r w:rsidRPr="0082090C">
              <w:rPr>
                <w:sz w:val="24"/>
                <w:szCs w:val="24"/>
                <w:lang w:val="id-ID"/>
              </w:rPr>
              <w:t xml:space="preserve">Kemiringan tanah </w:t>
            </w:r>
            <w:r w:rsidRPr="0082090C">
              <w:rPr>
                <w:sz w:val="24"/>
                <w:szCs w:val="24"/>
              </w:rPr>
              <w:t xml:space="preserve">yaitu lereng &lt; 8% mendukung </w:t>
            </w:r>
            <w:r w:rsidRPr="0082090C">
              <w:rPr>
                <w:sz w:val="24"/>
                <w:szCs w:val="24"/>
                <w:lang w:val="id-ID"/>
              </w:rPr>
              <w:t xml:space="preserve">(dibagi </w:t>
            </w:r>
            <w:r w:rsidRPr="0082090C">
              <w:rPr>
                <w:sz w:val="24"/>
                <w:szCs w:val="24"/>
              </w:rPr>
              <w:t>luas wilayah per kecamatan)</w:t>
            </w:r>
          </w:p>
        </w:tc>
      </w:tr>
      <w:tr w:rsidR="00D43059" w:rsidRPr="0082090C" w:rsidTr="008E6899">
        <w:tc>
          <w:tcPr>
            <w:tcW w:w="542" w:type="dxa"/>
          </w:tcPr>
          <w:p w:rsidR="00D43059" w:rsidRPr="0082090C" w:rsidRDefault="008E6899" w:rsidP="00D43059">
            <w:pPr>
              <w:rPr>
                <w:sz w:val="24"/>
                <w:szCs w:val="24"/>
                <w:lang w:val="id-ID"/>
              </w:rPr>
            </w:pPr>
            <w:r w:rsidRPr="0082090C">
              <w:rPr>
                <w:sz w:val="24"/>
                <w:szCs w:val="24"/>
                <w:lang w:val="id-ID"/>
              </w:rPr>
              <w:t>a</w:t>
            </w:r>
          </w:p>
        </w:tc>
        <w:tc>
          <w:tcPr>
            <w:tcW w:w="3144" w:type="dxa"/>
          </w:tcPr>
          <w:p w:rsidR="00D43059" w:rsidRPr="0082090C" w:rsidRDefault="00D43059" w:rsidP="00D43059">
            <w:pPr>
              <w:rPr>
                <w:sz w:val="24"/>
                <w:szCs w:val="24"/>
              </w:rPr>
            </w:pPr>
            <w:r w:rsidRPr="0082090C">
              <w:rPr>
                <w:sz w:val="24"/>
                <w:szCs w:val="24"/>
              </w:rPr>
              <w:t>&lt; 30%</w:t>
            </w:r>
            <w:r w:rsidRPr="0082090C">
              <w:rPr>
                <w:sz w:val="24"/>
                <w:szCs w:val="24"/>
                <w:lang w:val="id-ID"/>
              </w:rPr>
              <w:t xml:space="preserve"> klasifikasi tidak sesuai</w:t>
            </w:r>
          </w:p>
        </w:tc>
        <w:tc>
          <w:tcPr>
            <w:tcW w:w="595" w:type="dxa"/>
          </w:tcPr>
          <w:p w:rsidR="00D43059" w:rsidRPr="0082090C" w:rsidRDefault="00D43059" w:rsidP="008E6899">
            <w:pPr>
              <w:jc w:val="center"/>
              <w:rPr>
                <w:sz w:val="24"/>
                <w:szCs w:val="24"/>
                <w:lang w:val="id-ID"/>
              </w:rPr>
            </w:pPr>
            <w:r w:rsidRPr="0082090C">
              <w:rPr>
                <w:sz w:val="24"/>
                <w:szCs w:val="24"/>
                <w:lang w:val="id-ID"/>
              </w:rPr>
              <w:t>1</w:t>
            </w:r>
          </w:p>
        </w:tc>
        <w:tc>
          <w:tcPr>
            <w:tcW w:w="933" w:type="dxa"/>
          </w:tcPr>
          <w:p w:rsidR="00D43059" w:rsidRPr="0082090C" w:rsidRDefault="00D43059" w:rsidP="00D43059">
            <w:pPr>
              <w:jc w:val="center"/>
              <w:rPr>
                <w:sz w:val="24"/>
                <w:szCs w:val="24"/>
                <w:lang w:val="id-ID"/>
              </w:rPr>
            </w:pPr>
          </w:p>
        </w:tc>
        <w:tc>
          <w:tcPr>
            <w:tcW w:w="3580" w:type="dxa"/>
            <w:vMerge w:val="restart"/>
          </w:tcPr>
          <w:p w:rsidR="00D43059" w:rsidRPr="0082090C" w:rsidRDefault="00D43059" w:rsidP="00D43059">
            <w:pPr>
              <w:rPr>
                <w:sz w:val="24"/>
                <w:szCs w:val="24"/>
              </w:rPr>
            </w:pPr>
            <w:r w:rsidRPr="0082090C">
              <w:rPr>
                <w:sz w:val="24"/>
                <w:szCs w:val="24"/>
                <w:lang w:val="id-ID"/>
              </w:rPr>
              <w:t>Untuk kemiringan lahan industri Rungkut degan skor 5 dikarenakan kemiringan lahan 0-4%</w:t>
            </w:r>
          </w:p>
        </w:tc>
      </w:tr>
      <w:tr w:rsidR="00D43059" w:rsidRPr="0082090C" w:rsidTr="008E6899">
        <w:tc>
          <w:tcPr>
            <w:tcW w:w="542" w:type="dxa"/>
          </w:tcPr>
          <w:p w:rsidR="00D43059" w:rsidRPr="0082090C" w:rsidRDefault="008E6899" w:rsidP="00D43059">
            <w:pPr>
              <w:rPr>
                <w:sz w:val="24"/>
                <w:szCs w:val="24"/>
                <w:lang w:val="id-ID"/>
              </w:rPr>
            </w:pPr>
            <w:r w:rsidRPr="0082090C">
              <w:rPr>
                <w:sz w:val="24"/>
                <w:szCs w:val="24"/>
                <w:lang w:val="id-ID"/>
              </w:rPr>
              <w:t>b</w:t>
            </w:r>
          </w:p>
        </w:tc>
        <w:tc>
          <w:tcPr>
            <w:tcW w:w="3144" w:type="dxa"/>
          </w:tcPr>
          <w:p w:rsidR="00D43059" w:rsidRPr="0082090C" w:rsidRDefault="00D43059" w:rsidP="00D43059">
            <w:pPr>
              <w:rPr>
                <w:sz w:val="24"/>
                <w:szCs w:val="24"/>
              </w:rPr>
            </w:pPr>
            <w:r w:rsidRPr="0082090C">
              <w:rPr>
                <w:sz w:val="24"/>
                <w:szCs w:val="24"/>
                <w:lang w:val="id-ID"/>
              </w:rPr>
              <w:t>30-60% klafisikasi sesuai</w:t>
            </w:r>
          </w:p>
        </w:tc>
        <w:tc>
          <w:tcPr>
            <w:tcW w:w="595" w:type="dxa"/>
          </w:tcPr>
          <w:p w:rsidR="00D43059" w:rsidRPr="0082090C" w:rsidRDefault="00D43059" w:rsidP="008E6899">
            <w:pPr>
              <w:jc w:val="center"/>
              <w:rPr>
                <w:sz w:val="24"/>
                <w:szCs w:val="24"/>
                <w:lang w:val="id-ID"/>
              </w:rPr>
            </w:pPr>
            <w:r w:rsidRPr="0082090C">
              <w:rPr>
                <w:sz w:val="24"/>
                <w:szCs w:val="24"/>
                <w:lang w:val="id-ID"/>
              </w:rPr>
              <w:t>3</w:t>
            </w:r>
          </w:p>
        </w:tc>
        <w:tc>
          <w:tcPr>
            <w:tcW w:w="933" w:type="dxa"/>
          </w:tcPr>
          <w:p w:rsidR="00D43059" w:rsidRPr="0082090C" w:rsidRDefault="00D43059" w:rsidP="00D43059">
            <w:pPr>
              <w:rPr>
                <w:sz w:val="24"/>
                <w:szCs w:val="24"/>
                <w:lang w:val="id-ID"/>
              </w:rPr>
            </w:pPr>
          </w:p>
        </w:tc>
        <w:tc>
          <w:tcPr>
            <w:tcW w:w="3580" w:type="dxa"/>
            <w:vMerge/>
          </w:tcPr>
          <w:p w:rsidR="00D43059" w:rsidRPr="0082090C" w:rsidRDefault="00D43059" w:rsidP="00D43059">
            <w:pPr>
              <w:rPr>
                <w:sz w:val="24"/>
                <w:szCs w:val="24"/>
              </w:rPr>
            </w:pPr>
          </w:p>
        </w:tc>
      </w:tr>
      <w:tr w:rsidR="00D43059" w:rsidRPr="0082090C" w:rsidTr="008E6899">
        <w:tc>
          <w:tcPr>
            <w:tcW w:w="542" w:type="dxa"/>
          </w:tcPr>
          <w:p w:rsidR="00D43059" w:rsidRPr="0082090C" w:rsidRDefault="008E6899" w:rsidP="00D43059">
            <w:pPr>
              <w:rPr>
                <w:sz w:val="24"/>
                <w:szCs w:val="24"/>
                <w:lang w:val="id-ID"/>
              </w:rPr>
            </w:pPr>
            <w:r w:rsidRPr="0082090C">
              <w:rPr>
                <w:sz w:val="24"/>
                <w:szCs w:val="24"/>
                <w:lang w:val="id-ID"/>
              </w:rPr>
              <w:t>c</w:t>
            </w:r>
          </w:p>
        </w:tc>
        <w:tc>
          <w:tcPr>
            <w:tcW w:w="3144" w:type="dxa"/>
          </w:tcPr>
          <w:p w:rsidR="00D43059" w:rsidRPr="0082090C" w:rsidRDefault="00D43059" w:rsidP="00D43059">
            <w:pPr>
              <w:rPr>
                <w:sz w:val="24"/>
                <w:szCs w:val="24"/>
              </w:rPr>
            </w:pPr>
            <w:r w:rsidRPr="0082090C">
              <w:rPr>
                <w:sz w:val="24"/>
                <w:szCs w:val="24"/>
                <w:lang w:val="id-ID"/>
              </w:rPr>
              <w:t>&gt;60% klasifikasi sangat sesuai</w:t>
            </w:r>
          </w:p>
        </w:tc>
        <w:tc>
          <w:tcPr>
            <w:tcW w:w="595" w:type="dxa"/>
          </w:tcPr>
          <w:p w:rsidR="00D43059" w:rsidRPr="0082090C" w:rsidRDefault="00D43059" w:rsidP="008E6899">
            <w:pPr>
              <w:jc w:val="center"/>
              <w:rPr>
                <w:sz w:val="24"/>
                <w:szCs w:val="24"/>
                <w:lang w:val="id-ID"/>
              </w:rPr>
            </w:pPr>
            <w:r w:rsidRPr="0082090C">
              <w:rPr>
                <w:sz w:val="24"/>
                <w:szCs w:val="24"/>
                <w:lang w:val="id-ID"/>
              </w:rPr>
              <w:t>5</w:t>
            </w:r>
          </w:p>
        </w:tc>
        <w:tc>
          <w:tcPr>
            <w:tcW w:w="933" w:type="dxa"/>
            <w:shd w:val="clear" w:color="auto" w:fill="FFFF00"/>
          </w:tcPr>
          <w:p w:rsidR="00D43059" w:rsidRPr="0082090C" w:rsidRDefault="00D43059" w:rsidP="00D43059">
            <w:pPr>
              <w:jc w:val="center"/>
              <w:rPr>
                <w:sz w:val="24"/>
                <w:szCs w:val="24"/>
                <w:lang w:val="id-ID"/>
              </w:rPr>
            </w:pPr>
            <w:r w:rsidRPr="0082090C">
              <w:rPr>
                <w:sz w:val="24"/>
                <w:szCs w:val="24"/>
                <w:lang w:val="id-ID"/>
              </w:rPr>
              <w:t>5</w:t>
            </w:r>
          </w:p>
        </w:tc>
        <w:tc>
          <w:tcPr>
            <w:tcW w:w="3580" w:type="dxa"/>
            <w:vMerge/>
          </w:tcPr>
          <w:p w:rsidR="00D43059" w:rsidRPr="0082090C" w:rsidRDefault="00D43059" w:rsidP="00D43059">
            <w:pPr>
              <w:rPr>
                <w:sz w:val="24"/>
                <w:szCs w:val="24"/>
              </w:rPr>
            </w:pPr>
          </w:p>
        </w:tc>
      </w:tr>
      <w:tr w:rsidR="004D2A8E" w:rsidRPr="0082090C" w:rsidTr="008E6899">
        <w:trPr>
          <w:trHeight w:val="266"/>
        </w:trPr>
        <w:tc>
          <w:tcPr>
            <w:tcW w:w="542" w:type="dxa"/>
          </w:tcPr>
          <w:p w:rsidR="004D2A8E" w:rsidRPr="0082090C" w:rsidRDefault="00674850" w:rsidP="00D43059">
            <w:pPr>
              <w:rPr>
                <w:sz w:val="24"/>
                <w:szCs w:val="24"/>
                <w:lang w:val="id-ID"/>
              </w:rPr>
            </w:pPr>
            <w:r w:rsidRPr="0082090C">
              <w:rPr>
                <w:sz w:val="24"/>
                <w:szCs w:val="24"/>
                <w:lang w:val="id-ID"/>
              </w:rPr>
              <w:t>3</w:t>
            </w:r>
          </w:p>
        </w:tc>
        <w:tc>
          <w:tcPr>
            <w:tcW w:w="8252" w:type="dxa"/>
            <w:gridSpan w:val="4"/>
          </w:tcPr>
          <w:p w:rsidR="004D2A8E" w:rsidRPr="0082090C" w:rsidRDefault="004D2A8E" w:rsidP="00D43059">
            <w:pPr>
              <w:rPr>
                <w:sz w:val="24"/>
                <w:szCs w:val="24"/>
              </w:rPr>
            </w:pPr>
            <w:r w:rsidRPr="0082090C">
              <w:rPr>
                <w:sz w:val="24"/>
                <w:szCs w:val="24"/>
                <w:lang w:val="id-ID"/>
              </w:rPr>
              <w:t>Daerah rawan erosi terdiri dari :</w:t>
            </w:r>
          </w:p>
        </w:tc>
      </w:tr>
      <w:tr w:rsidR="008E6899" w:rsidRPr="0082090C" w:rsidTr="008E6899">
        <w:tc>
          <w:tcPr>
            <w:tcW w:w="542" w:type="dxa"/>
          </w:tcPr>
          <w:p w:rsidR="008E6899" w:rsidRPr="0082090C" w:rsidRDefault="008E6899" w:rsidP="008E6899">
            <w:pPr>
              <w:rPr>
                <w:sz w:val="24"/>
                <w:szCs w:val="24"/>
                <w:lang w:val="id-ID"/>
              </w:rPr>
            </w:pPr>
            <w:r w:rsidRPr="0082090C">
              <w:rPr>
                <w:sz w:val="24"/>
                <w:szCs w:val="24"/>
                <w:lang w:val="id-ID"/>
              </w:rPr>
              <w:t>a</w:t>
            </w:r>
          </w:p>
        </w:tc>
        <w:tc>
          <w:tcPr>
            <w:tcW w:w="3144" w:type="dxa"/>
          </w:tcPr>
          <w:p w:rsidR="008E6899" w:rsidRPr="0082090C" w:rsidRDefault="008E6899" w:rsidP="008E6899">
            <w:pPr>
              <w:rPr>
                <w:sz w:val="24"/>
                <w:szCs w:val="24"/>
              </w:rPr>
            </w:pPr>
            <w:r w:rsidRPr="0082090C">
              <w:rPr>
                <w:sz w:val="24"/>
                <w:szCs w:val="24"/>
                <w:lang w:val="id-ID"/>
              </w:rPr>
              <w:t>Erosi berat klasifikasi tidak sesuai</w:t>
            </w:r>
          </w:p>
        </w:tc>
        <w:tc>
          <w:tcPr>
            <w:tcW w:w="595" w:type="dxa"/>
          </w:tcPr>
          <w:p w:rsidR="008E6899" w:rsidRPr="0082090C" w:rsidRDefault="008E6899" w:rsidP="008E6899">
            <w:pPr>
              <w:jc w:val="center"/>
              <w:rPr>
                <w:sz w:val="24"/>
                <w:szCs w:val="24"/>
                <w:lang w:val="id-ID"/>
              </w:rPr>
            </w:pPr>
            <w:r w:rsidRPr="0082090C">
              <w:rPr>
                <w:sz w:val="24"/>
                <w:szCs w:val="24"/>
                <w:lang w:val="id-ID"/>
              </w:rPr>
              <w:t>1</w:t>
            </w:r>
          </w:p>
        </w:tc>
        <w:tc>
          <w:tcPr>
            <w:tcW w:w="933" w:type="dxa"/>
          </w:tcPr>
          <w:p w:rsidR="008E6899" w:rsidRPr="0082090C" w:rsidRDefault="008E6899" w:rsidP="008E6899">
            <w:pPr>
              <w:rPr>
                <w:sz w:val="24"/>
                <w:szCs w:val="24"/>
              </w:rPr>
            </w:pPr>
          </w:p>
        </w:tc>
        <w:tc>
          <w:tcPr>
            <w:tcW w:w="3580" w:type="dxa"/>
            <w:vMerge w:val="restart"/>
          </w:tcPr>
          <w:p w:rsidR="008E6899" w:rsidRPr="0082090C" w:rsidRDefault="008E6899" w:rsidP="008E6899">
            <w:pPr>
              <w:pStyle w:val="ListParagraph"/>
              <w:ind w:left="65" w:hanging="69"/>
              <w:rPr>
                <w:rFonts w:cs="Times New Roman"/>
                <w:sz w:val="24"/>
                <w:lang w:val="id-ID"/>
              </w:rPr>
            </w:pPr>
            <w:r w:rsidRPr="0082090C">
              <w:rPr>
                <w:rFonts w:cs="Times New Roman"/>
                <w:sz w:val="24"/>
                <w:lang w:val="id-ID"/>
              </w:rPr>
              <w:t>Kawasan industri rungkut mendapat skor 5 tidak pernah terjadi erosi.</w:t>
            </w:r>
          </w:p>
          <w:p w:rsidR="008E6899" w:rsidRPr="0082090C" w:rsidRDefault="008E6899" w:rsidP="008E6899">
            <w:pPr>
              <w:rPr>
                <w:sz w:val="24"/>
                <w:szCs w:val="24"/>
              </w:rPr>
            </w:pPr>
          </w:p>
        </w:tc>
      </w:tr>
      <w:tr w:rsidR="008E6899" w:rsidRPr="0082090C" w:rsidTr="008E6899">
        <w:tc>
          <w:tcPr>
            <w:tcW w:w="542" w:type="dxa"/>
          </w:tcPr>
          <w:p w:rsidR="008E6899" w:rsidRPr="0082090C" w:rsidRDefault="008E6899" w:rsidP="008E6899">
            <w:pPr>
              <w:rPr>
                <w:sz w:val="24"/>
                <w:szCs w:val="24"/>
                <w:lang w:val="id-ID"/>
              </w:rPr>
            </w:pPr>
            <w:r w:rsidRPr="0082090C">
              <w:rPr>
                <w:sz w:val="24"/>
                <w:szCs w:val="24"/>
                <w:lang w:val="id-ID"/>
              </w:rPr>
              <w:t>b</w:t>
            </w:r>
          </w:p>
        </w:tc>
        <w:tc>
          <w:tcPr>
            <w:tcW w:w="3144" w:type="dxa"/>
          </w:tcPr>
          <w:p w:rsidR="008E6899" w:rsidRPr="0082090C" w:rsidRDefault="008E6899" w:rsidP="008E6899">
            <w:pPr>
              <w:rPr>
                <w:sz w:val="24"/>
                <w:szCs w:val="24"/>
              </w:rPr>
            </w:pPr>
            <w:r w:rsidRPr="0082090C">
              <w:rPr>
                <w:sz w:val="24"/>
                <w:szCs w:val="24"/>
                <w:lang w:val="id-ID"/>
              </w:rPr>
              <w:t>Erosi ringan klasifikasi sesuai</w:t>
            </w:r>
          </w:p>
        </w:tc>
        <w:tc>
          <w:tcPr>
            <w:tcW w:w="595" w:type="dxa"/>
          </w:tcPr>
          <w:p w:rsidR="008E6899" w:rsidRPr="0082090C" w:rsidRDefault="008E6899" w:rsidP="008E6899">
            <w:pPr>
              <w:jc w:val="center"/>
              <w:rPr>
                <w:sz w:val="24"/>
                <w:szCs w:val="24"/>
                <w:lang w:val="id-ID"/>
              </w:rPr>
            </w:pPr>
            <w:r w:rsidRPr="0082090C">
              <w:rPr>
                <w:sz w:val="24"/>
                <w:szCs w:val="24"/>
                <w:lang w:val="id-ID"/>
              </w:rPr>
              <w:t>3</w:t>
            </w:r>
          </w:p>
        </w:tc>
        <w:tc>
          <w:tcPr>
            <w:tcW w:w="933" w:type="dxa"/>
          </w:tcPr>
          <w:p w:rsidR="008E6899" w:rsidRPr="0082090C" w:rsidRDefault="008E6899" w:rsidP="008E6899">
            <w:pPr>
              <w:rPr>
                <w:sz w:val="24"/>
                <w:szCs w:val="24"/>
              </w:rPr>
            </w:pPr>
          </w:p>
        </w:tc>
        <w:tc>
          <w:tcPr>
            <w:tcW w:w="3580" w:type="dxa"/>
            <w:vMerge/>
          </w:tcPr>
          <w:p w:rsidR="008E6899" w:rsidRPr="0082090C" w:rsidRDefault="008E6899" w:rsidP="008E6899">
            <w:pPr>
              <w:rPr>
                <w:sz w:val="24"/>
                <w:szCs w:val="24"/>
              </w:rPr>
            </w:pPr>
          </w:p>
        </w:tc>
      </w:tr>
      <w:tr w:rsidR="008E6899" w:rsidRPr="0082090C" w:rsidTr="008E6899">
        <w:tc>
          <w:tcPr>
            <w:tcW w:w="542" w:type="dxa"/>
          </w:tcPr>
          <w:p w:rsidR="008E6899" w:rsidRPr="0082090C" w:rsidRDefault="008E6899" w:rsidP="008E6899">
            <w:pPr>
              <w:rPr>
                <w:sz w:val="24"/>
                <w:szCs w:val="24"/>
                <w:lang w:val="id-ID"/>
              </w:rPr>
            </w:pPr>
            <w:r w:rsidRPr="0082090C">
              <w:rPr>
                <w:sz w:val="24"/>
                <w:szCs w:val="24"/>
                <w:lang w:val="id-ID"/>
              </w:rPr>
              <w:t>c</w:t>
            </w:r>
          </w:p>
        </w:tc>
        <w:tc>
          <w:tcPr>
            <w:tcW w:w="3144" w:type="dxa"/>
          </w:tcPr>
          <w:p w:rsidR="008E6899" w:rsidRPr="0082090C" w:rsidRDefault="008E6899" w:rsidP="008E6899">
            <w:pPr>
              <w:rPr>
                <w:sz w:val="24"/>
                <w:szCs w:val="24"/>
              </w:rPr>
            </w:pPr>
            <w:r w:rsidRPr="0082090C">
              <w:rPr>
                <w:sz w:val="24"/>
                <w:szCs w:val="24"/>
                <w:lang w:val="id-ID"/>
              </w:rPr>
              <w:t>Tidak ada erosi klasifikasi sangat sesuai</w:t>
            </w:r>
          </w:p>
        </w:tc>
        <w:tc>
          <w:tcPr>
            <w:tcW w:w="595" w:type="dxa"/>
          </w:tcPr>
          <w:p w:rsidR="008E6899" w:rsidRPr="0082090C" w:rsidRDefault="008E6899" w:rsidP="008E6899">
            <w:pPr>
              <w:jc w:val="center"/>
              <w:rPr>
                <w:sz w:val="24"/>
                <w:szCs w:val="24"/>
                <w:lang w:val="id-ID"/>
              </w:rPr>
            </w:pPr>
            <w:r w:rsidRPr="0082090C">
              <w:rPr>
                <w:sz w:val="24"/>
                <w:szCs w:val="24"/>
                <w:lang w:val="id-ID"/>
              </w:rPr>
              <w:t>5</w:t>
            </w:r>
          </w:p>
        </w:tc>
        <w:tc>
          <w:tcPr>
            <w:tcW w:w="933" w:type="dxa"/>
            <w:shd w:val="clear" w:color="auto" w:fill="FFFF00"/>
          </w:tcPr>
          <w:p w:rsidR="008E6899" w:rsidRPr="0082090C" w:rsidRDefault="008E6899" w:rsidP="008E6899">
            <w:pPr>
              <w:jc w:val="center"/>
              <w:rPr>
                <w:sz w:val="24"/>
                <w:szCs w:val="24"/>
                <w:lang w:val="id-ID"/>
              </w:rPr>
            </w:pPr>
            <w:r w:rsidRPr="0082090C">
              <w:rPr>
                <w:sz w:val="24"/>
                <w:szCs w:val="24"/>
                <w:lang w:val="id-ID"/>
              </w:rPr>
              <w:t>5</w:t>
            </w:r>
          </w:p>
        </w:tc>
        <w:tc>
          <w:tcPr>
            <w:tcW w:w="3580" w:type="dxa"/>
            <w:vMerge/>
          </w:tcPr>
          <w:p w:rsidR="008E6899" w:rsidRPr="0082090C" w:rsidRDefault="008E6899" w:rsidP="008E6899">
            <w:pPr>
              <w:rPr>
                <w:sz w:val="24"/>
                <w:szCs w:val="24"/>
              </w:rPr>
            </w:pPr>
          </w:p>
        </w:tc>
      </w:tr>
      <w:tr w:rsidR="008E6899" w:rsidRPr="0082090C" w:rsidTr="008E6899">
        <w:tc>
          <w:tcPr>
            <w:tcW w:w="8794" w:type="dxa"/>
            <w:gridSpan w:val="5"/>
          </w:tcPr>
          <w:p w:rsidR="008E6899" w:rsidRPr="0082090C" w:rsidRDefault="008E6899" w:rsidP="008E6899">
            <w:pPr>
              <w:jc w:val="left"/>
              <w:rPr>
                <w:sz w:val="24"/>
                <w:szCs w:val="24"/>
                <w:lang w:val="id-ID"/>
              </w:rPr>
            </w:pPr>
            <w:r w:rsidRPr="0082090C">
              <w:rPr>
                <w:sz w:val="24"/>
                <w:szCs w:val="24"/>
                <w:lang w:val="id-ID"/>
              </w:rPr>
              <w:t>B. Ketersediaan tenaga kerja Penduduk usia Kerja 15-64 tahun</w:t>
            </w:r>
          </w:p>
        </w:tc>
      </w:tr>
      <w:tr w:rsidR="008E6899" w:rsidRPr="0082090C" w:rsidTr="008E6899">
        <w:tc>
          <w:tcPr>
            <w:tcW w:w="542" w:type="dxa"/>
          </w:tcPr>
          <w:p w:rsidR="008E6899" w:rsidRPr="0082090C" w:rsidRDefault="008E6899" w:rsidP="008E6899">
            <w:pPr>
              <w:rPr>
                <w:sz w:val="24"/>
                <w:szCs w:val="24"/>
                <w:lang w:val="id-ID"/>
              </w:rPr>
            </w:pPr>
            <w:r w:rsidRPr="0082090C">
              <w:rPr>
                <w:sz w:val="24"/>
                <w:szCs w:val="24"/>
                <w:lang w:val="id-ID"/>
              </w:rPr>
              <w:t>a</w:t>
            </w:r>
          </w:p>
        </w:tc>
        <w:tc>
          <w:tcPr>
            <w:tcW w:w="3144" w:type="dxa"/>
          </w:tcPr>
          <w:p w:rsidR="008E6899" w:rsidRPr="0082090C" w:rsidRDefault="008E6899" w:rsidP="008E6899">
            <w:pPr>
              <w:rPr>
                <w:sz w:val="24"/>
                <w:szCs w:val="24"/>
              </w:rPr>
            </w:pPr>
            <w:r w:rsidRPr="0082090C">
              <w:rPr>
                <w:sz w:val="24"/>
                <w:szCs w:val="24"/>
                <w:lang w:val="id-ID"/>
              </w:rPr>
              <w:t>17000 jiwa klasifikasi tidak sesuai</w:t>
            </w:r>
          </w:p>
        </w:tc>
        <w:tc>
          <w:tcPr>
            <w:tcW w:w="595" w:type="dxa"/>
          </w:tcPr>
          <w:p w:rsidR="008E6899" w:rsidRPr="0082090C" w:rsidRDefault="008E6899" w:rsidP="008E6899">
            <w:pPr>
              <w:jc w:val="center"/>
              <w:rPr>
                <w:sz w:val="24"/>
                <w:szCs w:val="24"/>
                <w:lang w:val="id-ID"/>
              </w:rPr>
            </w:pPr>
            <w:r w:rsidRPr="0082090C">
              <w:rPr>
                <w:sz w:val="24"/>
                <w:szCs w:val="24"/>
                <w:lang w:val="id-ID"/>
              </w:rPr>
              <w:t>1</w:t>
            </w:r>
          </w:p>
        </w:tc>
        <w:tc>
          <w:tcPr>
            <w:tcW w:w="933" w:type="dxa"/>
          </w:tcPr>
          <w:p w:rsidR="008E6899" w:rsidRPr="0082090C" w:rsidRDefault="008E6899" w:rsidP="008E6899">
            <w:pPr>
              <w:rPr>
                <w:sz w:val="24"/>
                <w:szCs w:val="24"/>
              </w:rPr>
            </w:pPr>
          </w:p>
        </w:tc>
        <w:tc>
          <w:tcPr>
            <w:tcW w:w="3580" w:type="dxa"/>
            <w:vMerge w:val="restart"/>
          </w:tcPr>
          <w:p w:rsidR="008E6899" w:rsidRPr="0082090C" w:rsidRDefault="008E6899" w:rsidP="008E6899">
            <w:pPr>
              <w:rPr>
                <w:sz w:val="24"/>
                <w:szCs w:val="24"/>
              </w:rPr>
            </w:pPr>
            <w:r w:rsidRPr="0082090C">
              <w:rPr>
                <w:sz w:val="24"/>
                <w:szCs w:val="24"/>
                <w:lang w:val="id-ID"/>
              </w:rPr>
              <w:t>Kebutuhan tenaga kerja 43900 jiwa yang ada di SIER memenuhi klasifikasi Sangat sesuai baik berasal dari wilayah tersebut maupun dari luar.</w:t>
            </w:r>
          </w:p>
          <w:p w:rsidR="008E6899" w:rsidRPr="0082090C" w:rsidRDefault="008E6899" w:rsidP="008E6899">
            <w:pPr>
              <w:rPr>
                <w:sz w:val="24"/>
                <w:szCs w:val="24"/>
              </w:rPr>
            </w:pPr>
          </w:p>
        </w:tc>
      </w:tr>
      <w:tr w:rsidR="008E6899" w:rsidRPr="0082090C" w:rsidTr="008E6899">
        <w:tc>
          <w:tcPr>
            <w:tcW w:w="542" w:type="dxa"/>
          </w:tcPr>
          <w:p w:rsidR="008E6899" w:rsidRPr="0082090C" w:rsidRDefault="008E6899" w:rsidP="008E6899">
            <w:pPr>
              <w:rPr>
                <w:sz w:val="24"/>
                <w:szCs w:val="24"/>
                <w:lang w:val="id-ID"/>
              </w:rPr>
            </w:pPr>
            <w:r w:rsidRPr="0082090C">
              <w:rPr>
                <w:sz w:val="24"/>
                <w:szCs w:val="24"/>
                <w:lang w:val="id-ID"/>
              </w:rPr>
              <w:t>b</w:t>
            </w:r>
          </w:p>
        </w:tc>
        <w:tc>
          <w:tcPr>
            <w:tcW w:w="3144" w:type="dxa"/>
          </w:tcPr>
          <w:p w:rsidR="008E6899" w:rsidRPr="0082090C" w:rsidRDefault="008E6899" w:rsidP="008E6899">
            <w:pPr>
              <w:rPr>
                <w:sz w:val="24"/>
                <w:szCs w:val="24"/>
              </w:rPr>
            </w:pPr>
            <w:r w:rsidRPr="0082090C">
              <w:rPr>
                <w:sz w:val="24"/>
                <w:szCs w:val="24"/>
                <w:lang w:val="id-ID"/>
              </w:rPr>
              <w:t>17000 sampai dengan 20000 jiwa klasifikasi sesuai</w:t>
            </w:r>
          </w:p>
        </w:tc>
        <w:tc>
          <w:tcPr>
            <w:tcW w:w="595" w:type="dxa"/>
          </w:tcPr>
          <w:p w:rsidR="008E6899" w:rsidRPr="0082090C" w:rsidRDefault="008E6899" w:rsidP="008E6899">
            <w:pPr>
              <w:jc w:val="center"/>
              <w:rPr>
                <w:sz w:val="24"/>
                <w:szCs w:val="24"/>
                <w:lang w:val="id-ID"/>
              </w:rPr>
            </w:pPr>
            <w:r w:rsidRPr="0082090C">
              <w:rPr>
                <w:sz w:val="24"/>
                <w:szCs w:val="24"/>
                <w:lang w:val="id-ID"/>
              </w:rPr>
              <w:t>3</w:t>
            </w:r>
          </w:p>
        </w:tc>
        <w:tc>
          <w:tcPr>
            <w:tcW w:w="933" w:type="dxa"/>
          </w:tcPr>
          <w:p w:rsidR="008E6899" w:rsidRPr="0082090C" w:rsidRDefault="008E6899" w:rsidP="008E6899">
            <w:pPr>
              <w:rPr>
                <w:sz w:val="24"/>
                <w:szCs w:val="24"/>
              </w:rPr>
            </w:pPr>
          </w:p>
        </w:tc>
        <w:tc>
          <w:tcPr>
            <w:tcW w:w="3580" w:type="dxa"/>
            <w:vMerge/>
          </w:tcPr>
          <w:p w:rsidR="008E6899" w:rsidRPr="0082090C" w:rsidRDefault="008E6899" w:rsidP="008E6899">
            <w:pPr>
              <w:rPr>
                <w:sz w:val="24"/>
                <w:szCs w:val="24"/>
              </w:rPr>
            </w:pPr>
          </w:p>
        </w:tc>
      </w:tr>
      <w:tr w:rsidR="008E6899" w:rsidRPr="0082090C" w:rsidTr="008E6899">
        <w:tc>
          <w:tcPr>
            <w:tcW w:w="542" w:type="dxa"/>
          </w:tcPr>
          <w:p w:rsidR="008E6899" w:rsidRPr="0082090C" w:rsidRDefault="008E6899" w:rsidP="008E6899">
            <w:pPr>
              <w:rPr>
                <w:sz w:val="24"/>
                <w:szCs w:val="24"/>
                <w:lang w:val="id-ID"/>
              </w:rPr>
            </w:pPr>
            <w:r w:rsidRPr="0082090C">
              <w:rPr>
                <w:sz w:val="24"/>
                <w:szCs w:val="24"/>
                <w:lang w:val="id-ID"/>
              </w:rPr>
              <w:t>c</w:t>
            </w:r>
          </w:p>
        </w:tc>
        <w:tc>
          <w:tcPr>
            <w:tcW w:w="3144" w:type="dxa"/>
          </w:tcPr>
          <w:p w:rsidR="008E6899" w:rsidRPr="0082090C" w:rsidRDefault="008E6899" w:rsidP="008E6899">
            <w:pPr>
              <w:rPr>
                <w:sz w:val="24"/>
                <w:szCs w:val="24"/>
              </w:rPr>
            </w:pPr>
            <w:r w:rsidRPr="0082090C">
              <w:rPr>
                <w:sz w:val="24"/>
                <w:szCs w:val="24"/>
                <w:lang w:val="id-ID"/>
              </w:rPr>
              <w:t>lebih dari 20000 jiwa klasifikasi sangat sesuai</w:t>
            </w:r>
          </w:p>
        </w:tc>
        <w:tc>
          <w:tcPr>
            <w:tcW w:w="595" w:type="dxa"/>
          </w:tcPr>
          <w:p w:rsidR="008E6899" w:rsidRPr="0082090C" w:rsidRDefault="008E6899" w:rsidP="008E6899">
            <w:pPr>
              <w:jc w:val="center"/>
              <w:rPr>
                <w:sz w:val="24"/>
                <w:szCs w:val="24"/>
                <w:lang w:val="id-ID"/>
              </w:rPr>
            </w:pPr>
            <w:r w:rsidRPr="0082090C">
              <w:rPr>
                <w:sz w:val="24"/>
                <w:szCs w:val="24"/>
                <w:lang w:val="id-ID"/>
              </w:rPr>
              <w:t>5</w:t>
            </w:r>
          </w:p>
        </w:tc>
        <w:tc>
          <w:tcPr>
            <w:tcW w:w="933" w:type="dxa"/>
            <w:shd w:val="clear" w:color="auto" w:fill="FFFF00"/>
          </w:tcPr>
          <w:p w:rsidR="008E6899" w:rsidRPr="0082090C" w:rsidRDefault="008E6899" w:rsidP="008E6899">
            <w:pPr>
              <w:jc w:val="center"/>
              <w:rPr>
                <w:sz w:val="24"/>
                <w:szCs w:val="24"/>
                <w:lang w:val="id-ID"/>
              </w:rPr>
            </w:pPr>
            <w:r w:rsidRPr="0082090C">
              <w:rPr>
                <w:sz w:val="24"/>
                <w:szCs w:val="24"/>
                <w:lang w:val="id-ID"/>
              </w:rPr>
              <w:t>5</w:t>
            </w:r>
          </w:p>
        </w:tc>
        <w:tc>
          <w:tcPr>
            <w:tcW w:w="3580" w:type="dxa"/>
            <w:vMerge/>
          </w:tcPr>
          <w:p w:rsidR="008E6899" w:rsidRPr="0082090C" w:rsidRDefault="008E6899" w:rsidP="008E6899">
            <w:pPr>
              <w:rPr>
                <w:sz w:val="24"/>
                <w:szCs w:val="24"/>
              </w:rPr>
            </w:pPr>
          </w:p>
        </w:tc>
      </w:tr>
      <w:tr w:rsidR="008E6899" w:rsidRPr="0082090C" w:rsidTr="008E6899">
        <w:trPr>
          <w:trHeight w:val="293"/>
        </w:trPr>
        <w:tc>
          <w:tcPr>
            <w:tcW w:w="8794" w:type="dxa"/>
            <w:gridSpan w:val="5"/>
          </w:tcPr>
          <w:p w:rsidR="008E6899" w:rsidRPr="0082090C" w:rsidRDefault="008E6899" w:rsidP="008E6899">
            <w:pPr>
              <w:rPr>
                <w:sz w:val="24"/>
                <w:szCs w:val="24"/>
                <w:lang w:val="id-ID"/>
              </w:rPr>
            </w:pPr>
            <w:r w:rsidRPr="0082090C">
              <w:rPr>
                <w:sz w:val="24"/>
                <w:szCs w:val="24"/>
                <w:lang w:val="id-ID"/>
              </w:rPr>
              <w:t>C. Aksesibilitas Prasarana Jalan dengan kriteria :</w:t>
            </w:r>
          </w:p>
        </w:tc>
      </w:tr>
      <w:tr w:rsidR="008E6899" w:rsidRPr="0082090C" w:rsidTr="008E6899">
        <w:tc>
          <w:tcPr>
            <w:tcW w:w="542" w:type="dxa"/>
          </w:tcPr>
          <w:p w:rsidR="008E6899" w:rsidRPr="0082090C" w:rsidRDefault="008E6899" w:rsidP="008E6899">
            <w:pPr>
              <w:rPr>
                <w:sz w:val="24"/>
                <w:szCs w:val="24"/>
                <w:lang w:val="id-ID"/>
              </w:rPr>
            </w:pPr>
            <w:r w:rsidRPr="0082090C">
              <w:rPr>
                <w:sz w:val="24"/>
                <w:szCs w:val="24"/>
                <w:lang w:val="id-ID"/>
              </w:rPr>
              <w:t>a</w:t>
            </w:r>
          </w:p>
        </w:tc>
        <w:tc>
          <w:tcPr>
            <w:tcW w:w="3144" w:type="dxa"/>
          </w:tcPr>
          <w:p w:rsidR="008E6899" w:rsidRPr="0082090C" w:rsidRDefault="008E6899" w:rsidP="008E6899">
            <w:pPr>
              <w:rPr>
                <w:sz w:val="24"/>
                <w:szCs w:val="24"/>
                <w:lang w:val="id-ID"/>
              </w:rPr>
            </w:pPr>
            <w:r w:rsidRPr="0082090C">
              <w:rPr>
                <w:sz w:val="24"/>
                <w:szCs w:val="24"/>
              </w:rPr>
              <w:t>100 km/ha klasifikasi tidak sesuai</w:t>
            </w:r>
          </w:p>
        </w:tc>
        <w:tc>
          <w:tcPr>
            <w:tcW w:w="595" w:type="dxa"/>
          </w:tcPr>
          <w:p w:rsidR="008E6899" w:rsidRPr="0082090C" w:rsidRDefault="008E6899" w:rsidP="008E6899">
            <w:pPr>
              <w:jc w:val="center"/>
              <w:rPr>
                <w:sz w:val="24"/>
                <w:szCs w:val="24"/>
                <w:lang w:val="id-ID"/>
              </w:rPr>
            </w:pPr>
            <w:r w:rsidRPr="0082090C">
              <w:rPr>
                <w:sz w:val="24"/>
                <w:szCs w:val="24"/>
                <w:lang w:val="id-ID"/>
              </w:rPr>
              <w:t>1</w:t>
            </w:r>
          </w:p>
        </w:tc>
        <w:tc>
          <w:tcPr>
            <w:tcW w:w="933" w:type="dxa"/>
            <w:shd w:val="clear" w:color="auto" w:fill="FF0000"/>
          </w:tcPr>
          <w:p w:rsidR="008E6899" w:rsidRPr="0082090C" w:rsidRDefault="008E6899" w:rsidP="008E6899">
            <w:pPr>
              <w:jc w:val="center"/>
              <w:rPr>
                <w:sz w:val="24"/>
                <w:szCs w:val="24"/>
                <w:lang w:val="id-ID"/>
              </w:rPr>
            </w:pPr>
            <w:r w:rsidRPr="0082090C">
              <w:rPr>
                <w:sz w:val="24"/>
                <w:szCs w:val="24"/>
                <w:lang w:val="id-ID"/>
              </w:rPr>
              <w:t>1</w:t>
            </w:r>
          </w:p>
        </w:tc>
        <w:tc>
          <w:tcPr>
            <w:tcW w:w="3580" w:type="dxa"/>
            <w:vMerge w:val="restart"/>
          </w:tcPr>
          <w:p w:rsidR="008E6899" w:rsidRPr="0082090C" w:rsidRDefault="008E6899" w:rsidP="008E6899">
            <w:pPr>
              <w:pStyle w:val="Default"/>
              <w:rPr>
                <w:rFonts w:ascii="Times New Roman" w:hAnsi="Times New Roman"/>
                <w:sz w:val="24"/>
              </w:rPr>
            </w:pPr>
            <w:r w:rsidRPr="0082090C">
              <w:rPr>
                <w:rFonts w:ascii="Times New Roman" w:hAnsi="Times New Roman"/>
                <w:sz w:val="24"/>
              </w:rPr>
              <w:t xml:space="preserve">Nilai didapatkan melalui Keseluruhan panjang jalan dibagi luas kawasan masing-masing kecamatan. Hasil dari panjang jalan rungkut industri 88.87 Km dibagi luas kawasan dalam kecamatan 3570 Ha yaitu 0,02 </w:t>
            </w:r>
            <w:r w:rsidRPr="0082090C">
              <w:rPr>
                <w:rFonts w:ascii="Times New Roman" w:hAnsi="Times New Roman"/>
                <w:sz w:val="24"/>
              </w:rPr>
              <w:lastRenderedPageBreak/>
              <w:t>Km/Ha. Menunjukkan kurang dari 100km/ha variabel tersebut tidak sesuai skor 1.</w:t>
            </w:r>
          </w:p>
        </w:tc>
      </w:tr>
      <w:tr w:rsidR="008E6899" w:rsidRPr="0082090C" w:rsidTr="008E6899">
        <w:tc>
          <w:tcPr>
            <w:tcW w:w="542" w:type="dxa"/>
          </w:tcPr>
          <w:p w:rsidR="008E6899" w:rsidRPr="0082090C" w:rsidRDefault="008E6899" w:rsidP="008E6899">
            <w:pPr>
              <w:rPr>
                <w:sz w:val="24"/>
                <w:szCs w:val="24"/>
                <w:lang w:val="id-ID"/>
              </w:rPr>
            </w:pPr>
            <w:r w:rsidRPr="0082090C">
              <w:rPr>
                <w:sz w:val="24"/>
                <w:szCs w:val="24"/>
                <w:lang w:val="id-ID"/>
              </w:rPr>
              <w:t>b</w:t>
            </w:r>
          </w:p>
        </w:tc>
        <w:tc>
          <w:tcPr>
            <w:tcW w:w="3144" w:type="dxa"/>
          </w:tcPr>
          <w:p w:rsidR="008E6899" w:rsidRPr="0082090C" w:rsidRDefault="008E6899" w:rsidP="008E6899">
            <w:pPr>
              <w:rPr>
                <w:sz w:val="24"/>
                <w:szCs w:val="24"/>
                <w:lang w:val="id-ID"/>
              </w:rPr>
            </w:pPr>
            <w:r w:rsidRPr="0082090C">
              <w:rPr>
                <w:sz w:val="24"/>
                <w:szCs w:val="24"/>
              </w:rPr>
              <w:t>100– 200 km/ha klasifikasi sesuai</w:t>
            </w:r>
          </w:p>
        </w:tc>
        <w:tc>
          <w:tcPr>
            <w:tcW w:w="595" w:type="dxa"/>
          </w:tcPr>
          <w:p w:rsidR="008E6899" w:rsidRPr="0082090C" w:rsidRDefault="008E6899" w:rsidP="008E6899">
            <w:pPr>
              <w:jc w:val="center"/>
              <w:rPr>
                <w:sz w:val="24"/>
                <w:szCs w:val="24"/>
                <w:lang w:val="id-ID"/>
              </w:rPr>
            </w:pPr>
            <w:r w:rsidRPr="0082090C">
              <w:rPr>
                <w:sz w:val="24"/>
                <w:szCs w:val="24"/>
                <w:lang w:val="id-ID"/>
              </w:rPr>
              <w:t>3</w:t>
            </w:r>
          </w:p>
        </w:tc>
        <w:tc>
          <w:tcPr>
            <w:tcW w:w="933" w:type="dxa"/>
          </w:tcPr>
          <w:p w:rsidR="008E6899" w:rsidRPr="0082090C" w:rsidRDefault="008E6899" w:rsidP="008E6899">
            <w:pPr>
              <w:rPr>
                <w:sz w:val="24"/>
                <w:szCs w:val="24"/>
              </w:rPr>
            </w:pPr>
          </w:p>
        </w:tc>
        <w:tc>
          <w:tcPr>
            <w:tcW w:w="3580" w:type="dxa"/>
            <w:vMerge/>
          </w:tcPr>
          <w:p w:rsidR="008E6899" w:rsidRPr="0082090C" w:rsidRDefault="008E6899" w:rsidP="008E6899">
            <w:pPr>
              <w:rPr>
                <w:sz w:val="24"/>
                <w:szCs w:val="24"/>
              </w:rPr>
            </w:pPr>
          </w:p>
        </w:tc>
      </w:tr>
      <w:tr w:rsidR="008E6899" w:rsidRPr="0082090C" w:rsidTr="008E6899">
        <w:trPr>
          <w:trHeight w:val="96"/>
        </w:trPr>
        <w:tc>
          <w:tcPr>
            <w:tcW w:w="542" w:type="dxa"/>
          </w:tcPr>
          <w:p w:rsidR="008E6899" w:rsidRPr="0082090C" w:rsidRDefault="008E6899" w:rsidP="008E6899">
            <w:pPr>
              <w:rPr>
                <w:sz w:val="24"/>
                <w:szCs w:val="24"/>
                <w:lang w:val="id-ID"/>
              </w:rPr>
            </w:pPr>
            <w:r w:rsidRPr="0082090C">
              <w:rPr>
                <w:sz w:val="24"/>
                <w:szCs w:val="24"/>
                <w:lang w:val="id-ID"/>
              </w:rPr>
              <w:t>c</w:t>
            </w:r>
          </w:p>
        </w:tc>
        <w:tc>
          <w:tcPr>
            <w:tcW w:w="3144" w:type="dxa"/>
          </w:tcPr>
          <w:p w:rsidR="008E6899" w:rsidRPr="0082090C" w:rsidRDefault="008E6899" w:rsidP="008E6899">
            <w:pPr>
              <w:rPr>
                <w:sz w:val="24"/>
                <w:szCs w:val="24"/>
                <w:lang w:val="id-ID"/>
              </w:rPr>
            </w:pPr>
            <w:r w:rsidRPr="0082090C">
              <w:rPr>
                <w:sz w:val="24"/>
                <w:szCs w:val="24"/>
              </w:rPr>
              <w:t>&gt; 200 km/ha klasifikasi sangat sesuai</w:t>
            </w:r>
          </w:p>
        </w:tc>
        <w:tc>
          <w:tcPr>
            <w:tcW w:w="595" w:type="dxa"/>
          </w:tcPr>
          <w:p w:rsidR="008E6899" w:rsidRPr="0082090C" w:rsidRDefault="008E6899" w:rsidP="008E6899">
            <w:pPr>
              <w:jc w:val="center"/>
              <w:rPr>
                <w:sz w:val="24"/>
                <w:szCs w:val="24"/>
                <w:lang w:val="id-ID"/>
              </w:rPr>
            </w:pPr>
            <w:r w:rsidRPr="0082090C">
              <w:rPr>
                <w:sz w:val="24"/>
                <w:szCs w:val="24"/>
                <w:lang w:val="id-ID"/>
              </w:rPr>
              <w:t>5</w:t>
            </w:r>
          </w:p>
        </w:tc>
        <w:tc>
          <w:tcPr>
            <w:tcW w:w="933" w:type="dxa"/>
          </w:tcPr>
          <w:p w:rsidR="008E6899" w:rsidRPr="0082090C" w:rsidRDefault="008E6899" w:rsidP="008E6899">
            <w:pPr>
              <w:rPr>
                <w:sz w:val="24"/>
                <w:szCs w:val="24"/>
              </w:rPr>
            </w:pPr>
          </w:p>
        </w:tc>
        <w:tc>
          <w:tcPr>
            <w:tcW w:w="3580" w:type="dxa"/>
            <w:vMerge/>
          </w:tcPr>
          <w:p w:rsidR="008E6899" w:rsidRPr="0082090C" w:rsidRDefault="008E6899" w:rsidP="008E6899">
            <w:pPr>
              <w:rPr>
                <w:sz w:val="24"/>
                <w:szCs w:val="24"/>
              </w:rPr>
            </w:pPr>
          </w:p>
        </w:tc>
      </w:tr>
      <w:tr w:rsidR="008E6899" w:rsidRPr="0082090C" w:rsidTr="008E6899">
        <w:tc>
          <w:tcPr>
            <w:tcW w:w="8794" w:type="dxa"/>
            <w:gridSpan w:val="5"/>
          </w:tcPr>
          <w:p w:rsidR="008E6899" w:rsidRPr="0082090C" w:rsidRDefault="008E6899" w:rsidP="008E6899">
            <w:pPr>
              <w:rPr>
                <w:sz w:val="24"/>
                <w:szCs w:val="24"/>
              </w:rPr>
            </w:pPr>
            <w:r w:rsidRPr="0082090C">
              <w:rPr>
                <w:sz w:val="24"/>
                <w:szCs w:val="24"/>
                <w:lang w:val="id-ID"/>
              </w:rPr>
              <w:lastRenderedPageBreak/>
              <w:t>D. Ketersediaan Sarana dan Prasarana</w:t>
            </w:r>
          </w:p>
        </w:tc>
      </w:tr>
      <w:tr w:rsidR="008E6899" w:rsidRPr="0082090C" w:rsidTr="008E6899">
        <w:tc>
          <w:tcPr>
            <w:tcW w:w="542" w:type="dxa"/>
          </w:tcPr>
          <w:p w:rsidR="008E6899" w:rsidRPr="0082090C" w:rsidRDefault="008E6899" w:rsidP="008E6899">
            <w:pPr>
              <w:rPr>
                <w:sz w:val="24"/>
                <w:szCs w:val="24"/>
                <w:lang w:val="id-ID"/>
              </w:rPr>
            </w:pPr>
            <w:r w:rsidRPr="0082090C">
              <w:rPr>
                <w:sz w:val="24"/>
                <w:szCs w:val="24"/>
                <w:lang w:val="id-ID"/>
              </w:rPr>
              <w:t>a</w:t>
            </w:r>
          </w:p>
        </w:tc>
        <w:tc>
          <w:tcPr>
            <w:tcW w:w="3144" w:type="dxa"/>
          </w:tcPr>
          <w:p w:rsidR="008E6899" w:rsidRPr="0082090C" w:rsidRDefault="008E6899" w:rsidP="008E6899">
            <w:pPr>
              <w:rPr>
                <w:sz w:val="24"/>
                <w:szCs w:val="24"/>
                <w:lang w:val="id-ID"/>
              </w:rPr>
            </w:pPr>
            <w:r w:rsidRPr="0082090C">
              <w:rPr>
                <w:sz w:val="24"/>
                <w:szCs w:val="24"/>
                <w:lang w:val="id-ID"/>
              </w:rPr>
              <w:t>Tidak ada fasilitas</w:t>
            </w:r>
          </w:p>
        </w:tc>
        <w:tc>
          <w:tcPr>
            <w:tcW w:w="595" w:type="dxa"/>
          </w:tcPr>
          <w:p w:rsidR="008E6899" w:rsidRPr="0082090C" w:rsidRDefault="008E6899" w:rsidP="008E6899">
            <w:pPr>
              <w:jc w:val="center"/>
              <w:rPr>
                <w:sz w:val="24"/>
                <w:szCs w:val="24"/>
                <w:lang w:val="id-ID"/>
              </w:rPr>
            </w:pPr>
            <w:r w:rsidRPr="0082090C">
              <w:rPr>
                <w:sz w:val="24"/>
                <w:szCs w:val="24"/>
                <w:lang w:val="id-ID"/>
              </w:rPr>
              <w:t>1</w:t>
            </w:r>
          </w:p>
        </w:tc>
        <w:tc>
          <w:tcPr>
            <w:tcW w:w="933" w:type="dxa"/>
          </w:tcPr>
          <w:p w:rsidR="008E6899" w:rsidRPr="0082090C" w:rsidRDefault="008E6899" w:rsidP="008E6899">
            <w:pPr>
              <w:rPr>
                <w:sz w:val="24"/>
                <w:szCs w:val="24"/>
              </w:rPr>
            </w:pPr>
          </w:p>
        </w:tc>
        <w:tc>
          <w:tcPr>
            <w:tcW w:w="3580" w:type="dxa"/>
            <w:vMerge w:val="restart"/>
          </w:tcPr>
          <w:p w:rsidR="008E6899" w:rsidRPr="0082090C" w:rsidRDefault="008E6899" w:rsidP="008E6899">
            <w:pPr>
              <w:pStyle w:val="Default"/>
              <w:rPr>
                <w:rFonts w:ascii="Times New Roman" w:hAnsi="Times New Roman"/>
                <w:sz w:val="24"/>
              </w:rPr>
            </w:pPr>
            <w:r w:rsidRPr="0082090C">
              <w:rPr>
                <w:rFonts w:ascii="Times New Roman" w:hAnsi="Times New Roman"/>
                <w:sz w:val="24"/>
              </w:rPr>
              <w:t>Untuk aksesibilitas diberikan nilai 5 dengan adanya jaringan air, jaringan listrik, jaringan jalan penghubung Surabaya – Sidoarjo.</w:t>
            </w:r>
          </w:p>
        </w:tc>
      </w:tr>
      <w:tr w:rsidR="008E6899" w:rsidRPr="0082090C" w:rsidTr="008E6899">
        <w:tc>
          <w:tcPr>
            <w:tcW w:w="542" w:type="dxa"/>
          </w:tcPr>
          <w:p w:rsidR="008E6899" w:rsidRPr="0082090C" w:rsidRDefault="008E6899" w:rsidP="008E6899">
            <w:pPr>
              <w:rPr>
                <w:sz w:val="24"/>
                <w:szCs w:val="24"/>
                <w:lang w:val="id-ID"/>
              </w:rPr>
            </w:pPr>
            <w:r w:rsidRPr="0082090C">
              <w:rPr>
                <w:sz w:val="24"/>
                <w:szCs w:val="24"/>
                <w:lang w:val="id-ID"/>
              </w:rPr>
              <w:t>b</w:t>
            </w:r>
          </w:p>
        </w:tc>
        <w:tc>
          <w:tcPr>
            <w:tcW w:w="3144" w:type="dxa"/>
          </w:tcPr>
          <w:p w:rsidR="008E6899" w:rsidRPr="0082090C" w:rsidRDefault="008E6899" w:rsidP="008E6899">
            <w:pPr>
              <w:rPr>
                <w:sz w:val="24"/>
                <w:szCs w:val="24"/>
                <w:lang w:val="id-ID"/>
              </w:rPr>
            </w:pPr>
            <w:r w:rsidRPr="0082090C">
              <w:rPr>
                <w:sz w:val="24"/>
                <w:szCs w:val="24"/>
                <w:lang w:val="id-ID"/>
              </w:rPr>
              <w:t>Ada fasilitas</w:t>
            </w:r>
          </w:p>
        </w:tc>
        <w:tc>
          <w:tcPr>
            <w:tcW w:w="595" w:type="dxa"/>
          </w:tcPr>
          <w:p w:rsidR="008E6899" w:rsidRPr="0082090C" w:rsidRDefault="008E6899" w:rsidP="008E6899">
            <w:pPr>
              <w:jc w:val="center"/>
              <w:rPr>
                <w:sz w:val="24"/>
                <w:szCs w:val="24"/>
                <w:lang w:val="id-ID"/>
              </w:rPr>
            </w:pPr>
            <w:r w:rsidRPr="0082090C">
              <w:rPr>
                <w:sz w:val="24"/>
                <w:szCs w:val="24"/>
                <w:lang w:val="id-ID"/>
              </w:rPr>
              <w:t>5</w:t>
            </w:r>
          </w:p>
        </w:tc>
        <w:tc>
          <w:tcPr>
            <w:tcW w:w="933" w:type="dxa"/>
            <w:shd w:val="clear" w:color="auto" w:fill="FFFF00"/>
          </w:tcPr>
          <w:p w:rsidR="008E6899" w:rsidRPr="0082090C" w:rsidRDefault="008E6899" w:rsidP="008E6899">
            <w:pPr>
              <w:jc w:val="center"/>
              <w:rPr>
                <w:sz w:val="24"/>
                <w:szCs w:val="24"/>
                <w:lang w:val="id-ID"/>
              </w:rPr>
            </w:pPr>
            <w:r w:rsidRPr="0082090C">
              <w:rPr>
                <w:sz w:val="24"/>
                <w:szCs w:val="24"/>
                <w:lang w:val="id-ID"/>
              </w:rPr>
              <w:t>5</w:t>
            </w:r>
          </w:p>
        </w:tc>
        <w:tc>
          <w:tcPr>
            <w:tcW w:w="3580" w:type="dxa"/>
            <w:vMerge/>
          </w:tcPr>
          <w:p w:rsidR="008E6899" w:rsidRPr="0082090C" w:rsidRDefault="008E6899" w:rsidP="008E6899">
            <w:pPr>
              <w:rPr>
                <w:sz w:val="24"/>
                <w:szCs w:val="24"/>
              </w:rPr>
            </w:pPr>
          </w:p>
        </w:tc>
      </w:tr>
      <w:tr w:rsidR="008E6899" w:rsidRPr="0082090C" w:rsidTr="008E6899">
        <w:tc>
          <w:tcPr>
            <w:tcW w:w="542" w:type="dxa"/>
          </w:tcPr>
          <w:p w:rsidR="008E6899" w:rsidRPr="0082090C" w:rsidRDefault="008E6899" w:rsidP="008E6899">
            <w:pPr>
              <w:rPr>
                <w:sz w:val="24"/>
                <w:szCs w:val="24"/>
              </w:rPr>
            </w:pPr>
          </w:p>
        </w:tc>
        <w:tc>
          <w:tcPr>
            <w:tcW w:w="3739" w:type="dxa"/>
            <w:gridSpan w:val="2"/>
          </w:tcPr>
          <w:p w:rsidR="008E6899" w:rsidRPr="0082090C" w:rsidRDefault="008E6899" w:rsidP="008E6899">
            <w:pPr>
              <w:rPr>
                <w:sz w:val="24"/>
                <w:szCs w:val="24"/>
                <w:lang w:val="id-ID"/>
              </w:rPr>
            </w:pPr>
            <w:r w:rsidRPr="0082090C">
              <w:rPr>
                <w:sz w:val="24"/>
                <w:szCs w:val="24"/>
                <w:lang w:val="id-ID"/>
              </w:rPr>
              <w:t>Total</w:t>
            </w:r>
          </w:p>
        </w:tc>
        <w:tc>
          <w:tcPr>
            <w:tcW w:w="933" w:type="dxa"/>
            <w:shd w:val="clear" w:color="auto" w:fill="auto"/>
          </w:tcPr>
          <w:p w:rsidR="008E6899" w:rsidRPr="0082090C" w:rsidRDefault="008E6899" w:rsidP="008E6899">
            <w:pPr>
              <w:jc w:val="center"/>
              <w:rPr>
                <w:sz w:val="24"/>
                <w:szCs w:val="24"/>
                <w:lang w:val="id-ID"/>
              </w:rPr>
            </w:pPr>
            <w:r w:rsidRPr="0082090C">
              <w:rPr>
                <w:sz w:val="24"/>
                <w:szCs w:val="24"/>
                <w:lang w:val="id-ID"/>
              </w:rPr>
              <w:t>22</w:t>
            </w:r>
          </w:p>
        </w:tc>
        <w:tc>
          <w:tcPr>
            <w:tcW w:w="3580" w:type="dxa"/>
          </w:tcPr>
          <w:p w:rsidR="008E6899" w:rsidRPr="0082090C" w:rsidRDefault="008E6899" w:rsidP="008E6899">
            <w:pPr>
              <w:rPr>
                <w:sz w:val="24"/>
                <w:szCs w:val="24"/>
              </w:rPr>
            </w:pPr>
          </w:p>
        </w:tc>
      </w:tr>
    </w:tbl>
    <w:p w:rsidR="007A0DFB" w:rsidRPr="0082090C" w:rsidRDefault="007A0DFB" w:rsidP="00B62F57">
      <w:pPr>
        <w:rPr>
          <w:sz w:val="24"/>
          <w:szCs w:val="24"/>
        </w:rPr>
      </w:pPr>
    </w:p>
    <w:p w:rsidR="00D43059" w:rsidRPr="0082090C" w:rsidRDefault="00D43059" w:rsidP="00DA1BE6">
      <w:pPr>
        <w:spacing w:line="360" w:lineRule="auto"/>
        <w:rPr>
          <w:sz w:val="24"/>
          <w:szCs w:val="24"/>
          <w:lang w:val="id-ID"/>
        </w:rPr>
      </w:pPr>
      <w:r w:rsidRPr="0082090C">
        <w:rPr>
          <w:sz w:val="24"/>
          <w:szCs w:val="24"/>
          <w:lang w:val="id-ID"/>
        </w:rPr>
        <w:t xml:space="preserve">Nilai tertinggi setiap variabel = 30 dan nilai paling rendah sama dengan 6. Pada kelas variabel 30-6 /3 = 8. Maka kelas kesesuaian kawasan Rungkut industri </w:t>
      </w:r>
    </w:p>
    <w:p w:rsidR="00D43059" w:rsidRPr="0082090C" w:rsidRDefault="00D43059" w:rsidP="00DA1BE6">
      <w:pPr>
        <w:spacing w:line="360" w:lineRule="auto"/>
        <w:rPr>
          <w:sz w:val="24"/>
          <w:szCs w:val="24"/>
          <w:lang w:val="id-ID"/>
        </w:rPr>
      </w:pPr>
      <w:r w:rsidRPr="0082090C">
        <w:rPr>
          <w:sz w:val="24"/>
          <w:szCs w:val="24"/>
          <w:lang w:val="id-ID"/>
        </w:rPr>
        <w:t>Kelas kesesuaian : sangat sesuai (23-30) tingkat kesesuaian yang tinggi.</w:t>
      </w:r>
    </w:p>
    <w:p w:rsidR="00D43059" w:rsidRPr="0082090C" w:rsidRDefault="00D43059" w:rsidP="00DA1BE6">
      <w:pPr>
        <w:spacing w:line="360" w:lineRule="auto"/>
        <w:rPr>
          <w:sz w:val="24"/>
          <w:szCs w:val="24"/>
          <w:lang w:val="id-ID"/>
        </w:rPr>
      </w:pPr>
      <w:r w:rsidRPr="0082090C">
        <w:rPr>
          <w:sz w:val="24"/>
          <w:szCs w:val="24"/>
          <w:lang w:val="id-ID"/>
        </w:rPr>
        <w:t>Kelas kesesuaian : sesuai (15-22) tingkat kesesuaian yang tinggi memiliki faktor pendukung untuk kawasan industri, dilakukan perbaikan pada faktor pendukung tersebut.</w:t>
      </w:r>
      <w:r w:rsidR="009263B5">
        <w:rPr>
          <w:sz w:val="24"/>
          <w:szCs w:val="24"/>
          <w:lang w:val="id-ID"/>
        </w:rPr>
        <w:t xml:space="preserve"> </w:t>
      </w:r>
      <w:r w:rsidRPr="0082090C">
        <w:rPr>
          <w:sz w:val="24"/>
          <w:szCs w:val="24"/>
          <w:lang w:val="id-ID"/>
        </w:rPr>
        <w:t>Kelas kesesuaian :tidak sesuai (6-14) tingkat kesesuaian rendah dikarenakan tidak ada faktor pendukung untuk kawasan industri. Berikut peta tematik untuk parameter penentuan lokasi kawasan pergudangan jangkauan pelayanan jaringan jalan. Penilaian t</w:t>
      </w:r>
      <w:r w:rsidRPr="0082090C">
        <w:rPr>
          <w:sz w:val="24"/>
          <w:szCs w:val="24"/>
        </w:rPr>
        <w:t>ingkat kesesuaian lahan pergudangan terhadap parameter</w:t>
      </w:r>
      <w:r w:rsidRPr="0082090C">
        <w:rPr>
          <w:sz w:val="24"/>
          <w:szCs w:val="24"/>
          <w:lang w:val="id-ID"/>
        </w:rPr>
        <w:t xml:space="preserve"> (</w:t>
      </w:r>
      <w:r w:rsidRPr="0082090C">
        <w:rPr>
          <w:i/>
          <w:sz w:val="24"/>
          <w:szCs w:val="24"/>
          <w:lang w:val="id-ID"/>
        </w:rPr>
        <w:t>variabel</w:t>
      </w:r>
      <w:r w:rsidRPr="0082090C">
        <w:rPr>
          <w:sz w:val="24"/>
          <w:szCs w:val="24"/>
          <w:lang w:val="id-ID"/>
        </w:rPr>
        <w:t>) penentuan</w:t>
      </w:r>
      <w:r w:rsidRPr="0082090C">
        <w:rPr>
          <w:sz w:val="24"/>
          <w:szCs w:val="24"/>
        </w:rPr>
        <w:t xml:space="preserve"> kawasan </w:t>
      </w:r>
      <w:r w:rsidRPr="0082090C">
        <w:rPr>
          <w:sz w:val="24"/>
          <w:szCs w:val="24"/>
          <w:lang w:val="id-ID"/>
        </w:rPr>
        <w:t xml:space="preserve">Rungkut </w:t>
      </w:r>
      <w:r w:rsidRPr="0082090C">
        <w:rPr>
          <w:sz w:val="24"/>
          <w:szCs w:val="24"/>
        </w:rPr>
        <w:t xml:space="preserve">industri </w:t>
      </w:r>
      <w:r w:rsidRPr="0082090C">
        <w:rPr>
          <w:sz w:val="24"/>
          <w:szCs w:val="24"/>
          <w:lang w:val="id-ID"/>
        </w:rPr>
        <w:t xml:space="preserve">yaitu 22. SIER dinilai sesuai untuk lahan pergudangan dan industri. </w:t>
      </w:r>
    </w:p>
    <w:p w:rsidR="00996BCB" w:rsidRPr="007134C6" w:rsidRDefault="008B56CB" w:rsidP="009263B5">
      <w:pPr>
        <w:pStyle w:val="subabb"/>
        <w:numPr>
          <w:ilvl w:val="0"/>
          <w:numId w:val="0"/>
        </w:numPr>
        <w:ind w:left="426" w:hanging="360"/>
      </w:pPr>
      <w:bookmarkStart w:id="1" w:name="_Toc493154135"/>
      <w:r w:rsidRPr="0082090C">
        <w:t>Perancangan Aplikasi</w:t>
      </w:r>
      <w:bookmarkEnd w:id="1"/>
      <w:r w:rsidRPr="0082090C">
        <w:tab/>
      </w:r>
      <w:bookmarkStart w:id="2" w:name="_Toc493153127"/>
      <w:bookmarkStart w:id="3" w:name="_Toc493153501"/>
      <w:bookmarkStart w:id="4" w:name="_Toc493154136"/>
      <w:bookmarkStart w:id="5" w:name="_Toc493211236"/>
      <w:r w:rsidR="00996BCB">
        <w:rPr>
          <w:lang w:val="id-ID" w:eastAsia="id-ID"/>
        </w:rPr>
        <mc:AlternateContent>
          <mc:Choice Requires="wps">
            <w:drawing>
              <wp:anchor distT="0" distB="0" distL="114300" distR="114300" simplePos="0" relativeHeight="251724800" behindDoc="0" locked="0" layoutInCell="1" allowOverlap="1" wp14:anchorId="7CBF1175" wp14:editId="490DB6C1">
                <wp:simplePos x="0" y="0"/>
                <wp:positionH relativeFrom="column">
                  <wp:posOffset>2002155</wp:posOffset>
                </wp:positionH>
                <wp:positionV relativeFrom="paragraph">
                  <wp:posOffset>119380</wp:posOffset>
                </wp:positionV>
                <wp:extent cx="1009015" cy="273050"/>
                <wp:effectExtent l="0" t="0" r="19685" b="12700"/>
                <wp:wrapNone/>
                <wp:docPr id="39" name="Flowchart: Terminator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9015" cy="273050"/>
                        </a:xfrm>
                        <a:prstGeom prst="flowChartTerminator">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1350F5" id="_x0000_t116" coordsize="21600,21600" o:spt="116" path="m3475,qx,10800,3475,21600l18125,21600qx21600,10800,18125,xe">
                <v:stroke joinstyle="miter"/>
                <v:path gradientshapeok="t" o:connecttype="rect" textboxrect="1018,3163,20582,18437"/>
              </v:shapetype>
              <v:shape id="Flowchart: Terminator 39" o:spid="_x0000_s1026" type="#_x0000_t116" style="position:absolute;margin-left:157.65pt;margin-top:9.4pt;width:79.45pt;height:21.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" filled="f" strokecolor="#385d8a" strokeweight="2pt">
                <v:path arrowok="t"/>
              </v:shape>
            </w:pict>
          </mc:Fallback>
        </mc:AlternateContent>
      </w:r>
      <w:r w:rsidR="00996BCB">
        <w:rPr>
          <w:lang w:val="id-ID" w:eastAsia="id-ID"/>
        </w:rPr>
        <mc:AlternateContent>
          <mc:Choice Requires="wps">
            <w:drawing>
              <wp:anchor distT="0" distB="0" distL="114300" distR="114300" simplePos="0" relativeHeight="251725824" behindDoc="0" locked="0" layoutInCell="1" allowOverlap="1" wp14:anchorId="2E28F0B1" wp14:editId="73A68353">
                <wp:simplePos x="0" y="0"/>
                <wp:positionH relativeFrom="column">
                  <wp:posOffset>2107565</wp:posOffset>
                </wp:positionH>
                <wp:positionV relativeFrom="paragraph">
                  <wp:posOffset>127000</wp:posOffset>
                </wp:positionV>
                <wp:extent cx="735965" cy="247650"/>
                <wp:effectExtent l="0" t="0" r="0"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35965" cy="247650"/>
                        </a:xfrm>
                        <a:prstGeom prst="rect">
                          <a:avLst/>
                        </a:prstGeom>
                        <a:noFill/>
                        <a:ln w="6350">
                          <a:noFill/>
                        </a:ln>
                        <a:effectLst/>
                      </wps:spPr>
                      <wps:txbx>
                        <w:txbxContent>
                          <w:p w:rsidR="00996BCB" w:rsidRPr="00CA5C64" w:rsidRDefault="00996BCB" w:rsidP="00996BCB">
                            <w:pPr>
                              <w:jc w:val="center"/>
                              <w:rPr>
                                <w:lang w:val="id-ID"/>
                              </w:rPr>
                            </w:pPr>
                            <w:r>
                              <w:rPr>
                                <w:lang w:val="id-ID"/>
                              </w:rPr>
                              <w:t>Mul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28F0B1" id="_x0000_t202" coordsize="21600,21600" o:spt="202" path="m,l,21600r21600,l21600,xe">
                <v:stroke joinstyle="miter"/>
                <v:path gradientshapeok="t" o:connecttype="rect"/>
              </v:shapetype>
              <v:shape id="Text Box 32" o:spid="_x0000_s1026" type="#_x0000_t202" style="position:absolute;left:0;text-align:left;margin-left:165.95pt;margin-top:10pt;width:57.95pt;height:1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" filled="f" stroked="f" strokeweight=".5pt">
                <v:path arrowok="t"/>
                <v:textbox>
                  <w:txbxContent>
                    <w:p w:rsidR="00996BCB" w:rsidRPr="00CA5C64" w:rsidRDefault="00996BCB" w:rsidP="00996BCB">
                      <w:pPr>
                        <w:jc w:val="center"/>
                        <w:rPr>
                          <w:lang w:val="id-ID"/>
                        </w:rPr>
                      </w:pPr>
                      <w:r>
                        <w:rPr>
                          <w:lang w:val="id-ID"/>
                        </w:rPr>
                        <w:t>Mulai</w:t>
                      </w:r>
                    </w:p>
                  </w:txbxContent>
                </v:textbox>
              </v:shape>
            </w:pict>
          </mc:Fallback>
        </mc:AlternateContent>
      </w:r>
      <w:bookmarkEnd w:id="2"/>
      <w:bookmarkEnd w:id="3"/>
      <w:bookmarkEnd w:id="4"/>
      <w:bookmarkEnd w:id="5"/>
    </w:p>
    <w:p w:rsidR="00996BCB" w:rsidRDefault="009263B5" w:rsidP="00996BCB">
      <w:pPr>
        <w:spacing w:line="360" w:lineRule="auto"/>
        <w:rPr>
          <w:lang w:val="id-ID"/>
        </w:rPr>
      </w:pPr>
      <w:r>
        <w:rPr>
          <w:lang w:val="id-ID" w:eastAsia="id-ID"/>
        </w:rPr>
        <mc:AlternateContent>
          <mc:Choice Requires="wps">
            <w:drawing>
              <wp:anchor distT="0" distB="0" distL="114300" distR="114300" simplePos="0" relativeHeight="251746304" behindDoc="0" locked="0" layoutInCell="1" allowOverlap="1" wp14:anchorId="7A1A849B" wp14:editId="665E219F">
                <wp:simplePos x="0" y="0"/>
                <wp:positionH relativeFrom="column">
                  <wp:posOffset>4614062</wp:posOffset>
                </wp:positionH>
                <wp:positionV relativeFrom="paragraph">
                  <wp:posOffset>134620</wp:posOffset>
                </wp:positionV>
                <wp:extent cx="1307087" cy="308540"/>
                <wp:effectExtent l="0" t="0" r="26670" b="15875"/>
                <wp:wrapNone/>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07087" cy="308540"/>
                        </a:xfrm>
                        <a:prstGeom prst="rect">
                          <a:avLst/>
                        </a:prstGeom>
                        <a:noFill/>
                        <a:ln w="6350">
                          <a:solidFill>
                            <a:sysClr val="windowText" lastClr="000000">
                              <a:lumMod val="95000"/>
                              <a:lumOff val="5000"/>
                            </a:sysClr>
                          </a:solidFill>
                        </a:ln>
                        <a:effectLst/>
                      </wps:spPr>
                      <wps:txbx>
                        <w:txbxContent>
                          <w:p w:rsidR="009263B5" w:rsidRPr="00CA5C64" w:rsidRDefault="009263B5" w:rsidP="00996BCB">
                            <w:pPr>
                              <w:jc w:val="center"/>
                              <w:rPr>
                                <w:lang w:val="id-ID"/>
                              </w:rPr>
                            </w:pPr>
                            <w:r w:rsidRPr="00CA5C64">
                              <w:rPr>
                                <w:lang w:val="id-ID"/>
                              </w:rPr>
                              <w:t>Data non spas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1A849B" id="Text Box 63" o:spid="_x0000_s1027" type="#_x0000_t202" style="position:absolute;left:0;text-align:left;margin-left:363.3pt;margin-top:10.6pt;width:102.9pt;height:24.3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" filled="f" strokecolor="#0d0d0d" strokeweight=".5pt">
                <v:path arrowok="t"/>
                <v:textbox>
                  <w:txbxContent>
                    <w:p w:rsidR="009263B5" w:rsidRPr="00CA5C64" w:rsidRDefault="009263B5" w:rsidP="00996BCB">
                      <w:pPr>
                        <w:jc w:val="center"/>
                        <w:rPr>
                          <w:lang w:val="id-ID"/>
                        </w:rPr>
                      </w:pPr>
                      <w:r w:rsidRPr="00CA5C64">
                        <w:rPr>
                          <w:lang w:val="id-ID"/>
                        </w:rPr>
                        <w:t>Data non spasial</w:t>
                      </w:r>
                    </w:p>
                  </w:txbxContent>
                </v:textbox>
              </v:shape>
            </w:pict>
          </mc:Fallback>
        </mc:AlternateContent>
      </w:r>
      <w:r w:rsidR="00996BCB">
        <w:rPr>
          <w:lang w:val="id-ID" w:eastAsia="id-ID"/>
        </w:rPr>
        <mc:AlternateContent>
          <mc:Choice Requires="wps">
            <w:drawing>
              <wp:anchor distT="0" distB="0" distL="114299" distR="114299" simplePos="0" relativeHeight="251730944" behindDoc="0" locked="0" layoutInCell="1" allowOverlap="1" wp14:anchorId="2B035CD0" wp14:editId="3B0C4EB6">
                <wp:simplePos x="0" y="0"/>
                <wp:positionH relativeFrom="column">
                  <wp:posOffset>2537459</wp:posOffset>
                </wp:positionH>
                <wp:positionV relativeFrom="paragraph">
                  <wp:posOffset>100330</wp:posOffset>
                </wp:positionV>
                <wp:extent cx="0" cy="225425"/>
                <wp:effectExtent l="76200" t="0" r="57150" b="60325"/>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542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386BFCD5" id="_x0000_t32" coordsize="21600,21600" o:spt="32" o:oned="t" path="m,l21600,21600e" filled="f">
                <v:path arrowok="t" fillok="f" o:connecttype="none"/>
                <o:lock v:ext="edit" shapetype="t"/>
              </v:shapetype>
              <v:shape id="Straight Arrow Connector 30" o:spid="_x0000_s1026" type="#_x0000_t32" style="position:absolute;margin-left:199.8pt;margin-top:7.9pt;width:0;height:17.75pt;flip:x;z-index:2517309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" strokecolor="#4a7ebb">
                <v:stroke endarrow="block"/>
                <o:lock v:ext="edit" shapetype="f"/>
              </v:shape>
            </w:pict>
          </mc:Fallback>
        </mc:AlternateContent>
      </w:r>
    </w:p>
    <w:p w:rsidR="00996BCB" w:rsidRDefault="009263B5" w:rsidP="00996BCB">
      <w:pPr>
        <w:spacing w:line="360" w:lineRule="auto"/>
        <w:rPr>
          <w:lang w:val="id-ID"/>
        </w:rPr>
      </w:pPr>
      <w:r>
        <w:rPr>
          <w:lang w:val="id-ID" w:eastAsia="id-ID"/>
        </w:rPr>
        <w:drawing>
          <wp:anchor distT="0" distB="0" distL="114300" distR="114300" simplePos="0" relativeHeight="251743232" behindDoc="0" locked="0" layoutInCell="1" allowOverlap="1" wp14:anchorId="3176BE78" wp14:editId="3375D823">
            <wp:simplePos x="0" y="0"/>
            <wp:positionH relativeFrom="column">
              <wp:posOffset>4193220</wp:posOffset>
            </wp:positionH>
            <wp:positionV relativeFrom="paragraph">
              <wp:posOffset>123354</wp:posOffset>
            </wp:positionV>
            <wp:extent cx="1359910" cy="1088776"/>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359910" cy="1088776"/>
                    </a:xfrm>
                    <a:prstGeom prst="rect">
                      <a:avLst/>
                    </a:prstGeom>
                    <a:noFill/>
                    <a:ln>
                      <a:noFill/>
                    </a:ln>
                  </pic:spPr>
                </pic:pic>
              </a:graphicData>
            </a:graphic>
            <wp14:sizeRelH relativeFrom="page">
              <wp14:pctWidth>0</wp14:pctWidth>
            </wp14:sizeRelH>
            <wp14:sizeRelV relativeFrom="page">
              <wp14:pctHeight>0</wp14:pctHeight>
            </wp14:sizeRelV>
          </wp:anchor>
        </w:drawing>
      </w:r>
      <w:r w:rsidR="00996BCB">
        <w:rPr>
          <w:lang w:val="id-ID" w:eastAsia="id-ID"/>
        </w:rPr>
        <mc:AlternateContent>
          <mc:Choice Requires="wps">
            <w:drawing>
              <wp:anchor distT="0" distB="0" distL="114300" distR="114300" simplePos="0" relativeHeight="251726848" behindDoc="0" locked="0" layoutInCell="1" allowOverlap="1" wp14:anchorId="4AF188B0" wp14:editId="2F1596D7">
                <wp:simplePos x="0" y="0"/>
                <wp:positionH relativeFrom="column">
                  <wp:posOffset>1569720</wp:posOffset>
                </wp:positionH>
                <wp:positionV relativeFrom="paragraph">
                  <wp:posOffset>49530</wp:posOffset>
                </wp:positionV>
                <wp:extent cx="1924050" cy="314325"/>
                <wp:effectExtent l="0" t="0" r="19050" b="28575"/>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24050" cy="314325"/>
                        </a:xfrm>
                        <a:prstGeom prst="rect">
                          <a:avLst/>
                        </a:prstGeom>
                        <a:noFill/>
                        <a:ln w="6350">
                          <a:solidFill>
                            <a:sysClr val="windowText" lastClr="000000">
                              <a:lumMod val="95000"/>
                              <a:lumOff val="5000"/>
                            </a:sysClr>
                          </a:solidFill>
                        </a:ln>
                        <a:effectLst/>
                      </wps:spPr>
                      <wps:txbx>
                        <w:txbxContent>
                          <w:p w:rsidR="00996BCB" w:rsidRPr="00CA5C64" w:rsidRDefault="00996BCB" w:rsidP="00996BCB">
                            <w:pPr>
                              <w:jc w:val="center"/>
                              <w:rPr>
                                <w:lang w:val="id-ID"/>
                              </w:rPr>
                            </w:pPr>
                            <w:r>
                              <w:rPr>
                                <w:lang w:val="id-ID"/>
                              </w:rPr>
                              <w:t>Pengumpul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188B0" id="Text Box 29" o:spid="_x0000_s1028" type="#_x0000_t202" style="position:absolute;left:0;text-align:left;margin-left:123.6pt;margin-top:3.9pt;width:151.5pt;height:24.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" filled="f" strokecolor="#0d0d0d" strokeweight=".5pt">
                <v:path arrowok="t"/>
                <v:textbox>
                  <w:txbxContent>
                    <w:p w:rsidR="00996BCB" w:rsidRPr="00CA5C64" w:rsidRDefault="00996BCB" w:rsidP="00996BCB">
                      <w:pPr>
                        <w:jc w:val="center"/>
                        <w:rPr>
                          <w:lang w:val="id-ID"/>
                        </w:rPr>
                      </w:pPr>
                      <w:r>
                        <w:rPr>
                          <w:lang w:val="id-ID"/>
                        </w:rPr>
                        <w:t>Pengumpulan data</w:t>
                      </w:r>
                    </w:p>
                  </w:txbxContent>
                </v:textbox>
              </v:shape>
            </w:pict>
          </mc:Fallback>
        </mc:AlternateContent>
      </w:r>
    </w:p>
    <w:p w:rsidR="00996BCB" w:rsidRDefault="00996BCB" w:rsidP="00996BCB">
      <w:pPr>
        <w:tabs>
          <w:tab w:val="left" w:pos="5137"/>
        </w:tabs>
        <w:spacing w:line="360" w:lineRule="auto"/>
        <w:rPr>
          <w:lang w:val="id-ID"/>
        </w:rPr>
      </w:pPr>
      <w:r>
        <w:rPr>
          <w:lang w:val="id-ID" w:eastAsia="id-ID"/>
        </w:rPr>
        <mc:AlternateContent>
          <mc:Choice Requires="wps">
            <w:drawing>
              <wp:anchor distT="0" distB="0" distL="114300" distR="114300" simplePos="0" relativeHeight="251732992" behindDoc="0" locked="0" layoutInCell="1" allowOverlap="1" wp14:anchorId="7E93A49E" wp14:editId="011F32EB">
                <wp:simplePos x="0" y="0"/>
                <wp:positionH relativeFrom="column">
                  <wp:posOffset>2431415</wp:posOffset>
                </wp:positionH>
                <wp:positionV relativeFrom="paragraph">
                  <wp:posOffset>153670</wp:posOffset>
                </wp:positionV>
                <wp:extent cx="190500" cy="0"/>
                <wp:effectExtent l="61595" t="8890" r="52705" b="1968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90500" cy="0"/>
                        </a:xfrm>
                        <a:prstGeom prst="straightConnector1">
                          <a:avLst/>
                        </a:prstGeom>
                        <a:noFill/>
                        <a:ln w="9525" algn="ctr">
                          <a:solidFill>
                            <a:srgbClr val="4A7EBB"/>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214B565" id="Straight Arrow Connector 28" o:spid="_x0000_s1026" type="#_x0000_t32" style="position:absolute;margin-left:191.45pt;margin-top:12.1pt;width:15pt;height:0;rotation:9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" strokecolor="#4a7ebb">
                <v:stroke endarrow="block"/>
              </v:shape>
            </w:pict>
          </mc:Fallback>
        </mc:AlternateContent>
      </w:r>
      <w:r>
        <w:rPr>
          <w:lang w:val="id-ID" w:eastAsia="id-ID"/>
        </w:rPr>
        <mc:AlternateContent>
          <mc:Choice Requires="wps">
            <w:drawing>
              <wp:anchor distT="0" distB="0" distL="114300" distR="114300" simplePos="0" relativeHeight="251727872" behindDoc="0" locked="0" layoutInCell="1" allowOverlap="1" wp14:anchorId="24F11C0B" wp14:editId="50CD8E17">
                <wp:simplePos x="0" y="0"/>
                <wp:positionH relativeFrom="column">
                  <wp:posOffset>1136650</wp:posOffset>
                </wp:positionH>
                <wp:positionV relativeFrom="paragraph">
                  <wp:posOffset>248920</wp:posOffset>
                </wp:positionV>
                <wp:extent cx="2828925" cy="319405"/>
                <wp:effectExtent l="0" t="0" r="28575" b="2349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28925" cy="319405"/>
                        </a:xfrm>
                        <a:prstGeom prst="rect">
                          <a:avLst/>
                        </a:prstGeom>
                        <a:noFill/>
                        <a:ln w="6350">
                          <a:solidFill>
                            <a:sysClr val="windowText" lastClr="000000">
                              <a:lumMod val="95000"/>
                              <a:lumOff val="5000"/>
                            </a:sysClr>
                          </a:solidFill>
                        </a:ln>
                        <a:effectLst/>
                      </wps:spPr>
                      <wps:txbx>
                        <w:txbxContent>
                          <w:p w:rsidR="00996BCB" w:rsidRPr="00CA5C64" w:rsidRDefault="00996BCB" w:rsidP="00996BCB">
                            <w:pPr>
                              <w:jc w:val="center"/>
                              <w:rPr>
                                <w:lang w:val="id-ID"/>
                              </w:rPr>
                            </w:pPr>
                            <w:r w:rsidRPr="00CA5C64">
                              <w:rPr>
                                <w:lang w:val="id-ID"/>
                              </w:rPr>
                              <w:t>Data Spasial</w:t>
                            </w:r>
                            <w:r w:rsidRPr="008A7E95">
                              <w:rPr>
                                <w:lang w:val="id-ID"/>
                              </w:rPr>
                              <w:t xml:space="preserve"> </w:t>
                            </w:r>
                            <w:r>
                              <w:rPr>
                                <w:lang w:val="id-ID"/>
                              </w:rPr>
                              <w:t xml:space="preserve">dan </w:t>
                            </w:r>
                            <w:r w:rsidRPr="00CA5C64">
                              <w:rPr>
                                <w:lang w:val="id-ID"/>
                              </w:rPr>
                              <w:t>Data non spas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11C0B" id="Text Box 23" o:spid="_x0000_s1029" type="#_x0000_t202" style="position:absolute;left:0;text-align:left;margin-left:89.5pt;margin-top:19.6pt;width:222.75pt;height:25.1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" filled="f" strokecolor="#0d0d0d" strokeweight=".5pt">
                <v:path arrowok="t"/>
                <v:textbox>
                  <w:txbxContent>
                    <w:p w:rsidR="00996BCB" w:rsidRPr="00CA5C64" w:rsidRDefault="00996BCB" w:rsidP="00996BCB">
                      <w:pPr>
                        <w:jc w:val="center"/>
                        <w:rPr>
                          <w:lang w:val="id-ID"/>
                        </w:rPr>
                      </w:pPr>
                      <w:r w:rsidRPr="00CA5C64">
                        <w:rPr>
                          <w:lang w:val="id-ID"/>
                        </w:rPr>
                        <w:t>Data Spasial</w:t>
                      </w:r>
                      <w:r w:rsidRPr="008A7E95">
                        <w:rPr>
                          <w:lang w:val="id-ID"/>
                        </w:rPr>
                        <w:t xml:space="preserve"> </w:t>
                      </w:r>
                      <w:r>
                        <w:rPr>
                          <w:lang w:val="id-ID"/>
                        </w:rPr>
                        <w:t xml:space="preserve">dan </w:t>
                      </w:r>
                      <w:r w:rsidRPr="00CA5C64">
                        <w:rPr>
                          <w:lang w:val="id-ID"/>
                        </w:rPr>
                        <w:t>Data non spasial</w:t>
                      </w:r>
                    </w:p>
                  </w:txbxContent>
                </v:textbox>
              </v:shape>
            </w:pict>
          </mc:Fallback>
        </mc:AlternateContent>
      </w:r>
      <w:r>
        <w:rPr>
          <w:lang w:val="id-ID"/>
        </w:rPr>
        <w:tab/>
      </w:r>
    </w:p>
    <w:p w:rsidR="00996BCB" w:rsidRDefault="009263B5" w:rsidP="00996BCB">
      <w:pPr>
        <w:spacing w:line="360" w:lineRule="auto"/>
        <w:rPr>
          <w:lang w:val="id-ID"/>
        </w:rPr>
      </w:pPr>
      <w:r>
        <w:rPr>
          <w:lang w:val="id-ID" w:eastAsia="id-ID"/>
        </w:rPr>
        <mc:AlternateContent>
          <mc:Choice Requires="wps">
            <w:drawing>
              <wp:anchor distT="0" distB="0" distL="114300" distR="114300" simplePos="0" relativeHeight="251744256" behindDoc="0" locked="0" layoutInCell="1" allowOverlap="1">
                <wp:simplePos x="0" y="0"/>
                <wp:positionH relativeFrom="column">
                  <wp:posOffset>3974570</wp:posOffset>
                </wp:positionH>
                <wp:positionV relativeFrom="paragraph">
                  <wp:posOffset>152081</wp:posOffset>
                </wp:positionV>
                <wp:extent cx="207563" cy="0"/>
                <wp:effectExtent l="0" t="76200" r="21590" b="95250"/>
                <wp:wrapNone/>
                <wp:docPr id="62" name="Straight Arrow Connector 62"/>
                <wp:cNvGraphicFramePr/>
                <a:graphic xmlns:a="http://schemas.openxmlformats.org/drawingml/2006/main">
                  <a:graphicData uri="http://schemas.microsoft.com/office/word/2010/wordprocessingShape">
                    <wps:wsp>
                      <wps:cNvCnPr/>
                      <wps:spPr>
                        <a:xfrm>
                          <a:off x="0" y="0"/>
                          <a:ext cx="20756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DF093F" id="Straight Arrow Connector 62" o:spid="_x0000_s1026" type="#_x0000_t32" style="position:absolute;margin-left:312.95pt;margin-top:11.95pt;width:16.35pt;height:0;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" strokecolor="#4579b8 [3044]">
                <v:stroke endarrow="block"/>
              </v:shape>
            </w:pict>
          </mc:Fallback>
        </mc:AlternateContent>
      </w:r>
    </w:p>
    <w:p w:rsidR="00996BCB" w:rsidRDefault="00996BCB" w:rsidP="00996BCB">
      <w:pPr>
        <w:spacing w:line="360" w:lineRule="auto"/>
        <w:rPr>
          <w:lang w:val="id-ID"/>
        </w:rPr>
      </w:pPr>
      <w:r>
        <w:rPr>
          <w:lang w:val="id-ID" w:eastAsia="id-ID"/>
        </w:rPr>
        <mc:AlternateContent>
          <mc:Choice Requires="wps">
            <w:drawing>
              <wp:anchor distT="0" distB="0" distL="114300" distR="114300" simplePos="0" relativeHeight="251728896" behindDoc="0" locked="0" layoutInCell="1" allowOverlap="1" wp14:anchorId="27837A47" wp14:editId="79F6C66A">
                <wp:simplePos x="0" y="0"/>
                <wp:positionH relativeFrom="column">
                  <wp:posOffset>1421130</wp:posOffset>
                </wp:positionH>
                <wp:positionV relativeFrom="paragraph">
                  <wp:posOffset>217171</wp:posOffset>
                </wp:positionV>
                <wp:extent cx="2174240" cy="609600"/>
                <wp:effectExtent l="0" t="0" r="16510" b="190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4240" cy="609600"/>
                        </a:xfrm>
                        <a:prstGeom prst="rect">
                          <a:avLst/>
                        </a:prstGeom>
                        <a:noFill/>
                        <a:ln w="6350">
                          <a:solidFill>
                            <a:sysClr val="windowText" lastClr="000000">
                              <a:lumMod val="95000"/>
                              <a:lumOff val="5000"/>
                            </a:sysClr>
                          </a:solidFill>
                        </a:ln>
                        <a:effectLst/>
                      </wps:spPr>
                      <wps:txbx>
                        <w:txbxContent>
                          <w:p w:rsidR="00996BCB" w:rsidRDefault="00996BCB" w:rsidP="00996BCB">
                            <w:pPr>
                              <w:jc w:val="center"/>
                              <w:rPr>
                                <w:lang w:val="id-ID"/>
                              </w:rPr>
                            </w:pPr>
                            <w:r w:rsidRPr="00CA5C64">
                              <w:rPr>
                                <w:lang w:val="id-ID"/>
                              </w:rPr>
                              <w:t xml:space="preserve">Pembuatan Aplikasi </w:t>
                            </w:r>
                          </w:p>
                          <w:p w:rsidR="00996BCB" w:rsidRDefault="00996BCB" w:rsidP="00996BCB">
                            <w:pPr>
                              <w:jc w:val="center"/>
                              <w:rPr>
                                <w:lang w:val="id-ID"/>
                              </w:rPr>
                            </w:pPr>
                            <w:r>
                              <w:rPr>
                                <w:lang w:val="id-ID"/>
                              </w:rPr>
                              <w:t>(</w:t>
                            </w:r>
                            <w:r w:rsidRPr="00CA5C64">
                              <w:rPr>
                                <w:i/>
                                <w:lang w:val="id-ID"/>
                              </w:rPr>
                              <w:t>user interface</w:t>
                            </w:r>
                            <w:r>
                              <w:rPr>
                                <w:lang w:val="id-ID"/>
                              </w:rPr>
                              <w:t>)</w:t>
                            </w:r>
                          </w:p>
                          <w:p w:rsidR="00996BCB" w:rsidRPr="008A7E95" w:rsidRDefault="00996BCB" w:rsidP="00996BCB">
                            <w:pPr>
                              <w:jc w:val="center"/>
                              <w:rPr>
                                <w:lang w:val="id-ID"/>
                              </w:rPr>
                            </w:pPr>
                            <w:r w:rsidRPr="008A7E95">
                              <w:rPr>
                                <w:i/>
                                <w:lang w:val="id-ID"/>
                              </w:rPr>
                              <w:t>Coding</w:t>
                            </w:r>
                            <w:r>
                              <w:rPr>
                                <w:lang w:val="id-ID"/>
                              </w:rPr>
                              <w:t xml:space="preserve"> HTML5 + Cordo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37A47" id="Text Box 20" o:spid="_x0000_s1030" type="#_x0000_t202" style="position:absolute;left:0;text-align:left;margin-left:111.9pt;margin-top:17.1pt;width:171.2pt;height:4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" filled="f" strokecolor="#0d0d0d" strokeweight=".5pt">
                <v:path arrowok="t"/>
                <v:textbox>
                  <w:txbxContent>
                    <w:p w:rsidR="00996BCB" w:rsidRDefault="00996BCB" w:rsidP="00996BCB">
                      <w:pPr>
                        <w:jc w:val="center"/>
                        <w:rPr>
                          <w:lang w:val="id-ID"/>
                        </w:rPr>
                      </w:pPr>
                      <w:r w:rsidRPr="00CA5C64">
                        <w:rPr>
                          <w:lang w:val="id-ID"/>
                        </w:rPr>
                        <w:t xml:space="preserve">Pembuatan Aplikasi </w:t>
                      </w:r>
                    </w:p>
                    <w:p w:rsidR="00996BCB" w:rsidRDefault="00996BCB" w:rsidP="00996BCB">
                      <w:pPr>
                        <w:jc w:val="center"/>
                        <w:rPr>
                          <w:lang w:val="id-ID"/>
                        </w:rPr>
                      </w:pPr>
                      <w:r>
                        <w:rPr>
                          <w:lang w:val="id-ID"/>
                        </w:rPr>
                        <w:t>(</w:t>
                      </w:r>
                      <w:r w:rsidRPr="00CA5C64">
                        <w:rPr>
                          <w:i/>
                          <w:lang w:val="id-ID"/>
                        </w:rPr>
                        <w:t>user interface</w:t>
                      </w:r>
                      <w:r>
                        <w:rPr>
                          <w:lang w:val="id-ID"/>
                        </w:rPr>
                        <w:t>)</w:t>
                      </w:r>
                    </w:p>
                    <w:p w:rsidR="00996BCB" w:rsidRPr="008A7E95" w:rsidRDefault="00996BCB" w:rsidP="00996BCB">
                      <w:pPr>
                        <w:jc w:val="center"/>
                        <w:rPr>
                          <w:lang w:val="id-ID"/>
                        </w:rPr>
                      </w:pPr>
                      <w:r w:rsidRPr="008A7E95">
                        <w:rPr>
                          <w:i/>
                          <w:lang w:val="id-ID"/>
                        </w:rPr>
                        <w:t>Coding</w:t>
                      </w:r>
                      <w:r>
                        <w:rPr>
                          <w:lang w:val="id-ID"/>
                        </w:rPr>
                        <w:t xml:space="preserve"> HTML5 + Cordova</w:t>
                      </w:r>
                    </w:p>
                  </w:txbxContent>
                </v:textbox>
              </v:shape>
            </w:pict>
          </mc:Fallback>
        </mc:AlternateContent>
      </w:r>
      <w:r>
        <w:rPr>
          <w:lang w:val="id-ID" w:eastAsia="id-ID"/>
        </w:rPr>
        <mc:AlternateContent>
          <mc:Choice Requires="wps">
            <w:drawing>
              <wp:anchor distT="0" distB="0" distL="114300" distR="114300" simplePos="0" relativeHeight="251731968" behindDoc="0" locked="0" layoutInCell="1" allowOverlap="1" wp14:anchorId="0B26BB6F" wp14:editId="67F14C97">
                <wp:simplePos x="0" y="0"/>
                <wp:positionH relativeFrom="column">
                  <wp:posOffset>2423160</wp:posOffset>
                </wp:positionH>
                <wp:positionV relativeFrom="paragraph">
                  <wp:posOffset>128270</wp:posOffset>
                </wp:positionV>
                <wp:extent cx="190500" cy="0"/>
                <wp:effectExtent l="53340" t="13970" r="60960" b="1460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90500" cy="0"/>
                        </a:xfrm>
                        <a:prstGeom prst="straightConnector1">
                          <a:avLst/>
                        </a:prstGeom>
                        <a:noFill/>
                        <a:ln w="9525" algn="ctr">
                          <a:solidFill>
                            <a:srgbClr val="4A7EBB"/>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50503871" id="Straight Arrow Connector 19" o:spid="_x0000_s1026" type="#_x0000_t32" style="position:absolute;margin-left:190.8pt;margin-top:10.1pt;width:15pt;height:0;rotation:9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" strokecolor="#4a7ebb">
                <v:stroke endarrow="block"/>
              </v:shape>
            </w:pict>
          </mc:Fallback>
        </mc:AlternateContent>
      </w:r>
    </w:p>
    <w:p w:rsidR="00996BCB" w:rsidRDefault="00996BCB" w:rsidP="00996BCB">
      <w:pPr>
        <w:spacing w:line="360" w:lineRule="auto"/>
        <w:rPr>
          <w:lang w:val="id-ID"/>
        </w:rPr>
      </w:pPr>
    </w:p>
    <w:p w:rsidR="00996BCB" w:rsidRDefault="00996BCB" w:rsidP="00996BCB">
      <w:pPr>
        <w:spacing w:line="360" w:lineRule="auto"/>
        <w:rPr>
          <w:lang w:val="id-ID"/>
        </w:rPr>
      </w:pPr>
    </w:p>
    <w:p w:rsidR="00996BCB" w:rsidRDefault="00996BCB" w:rsidP="00996BCB">
      <w:pPr>
        <w:spacing w:line="360" w:lineRule="auto"/>
        <w:rPr>
          <w:lang w:val="id-ID"/>
        </w:rPr>
      </w:pPr>
    </w:p>
    <w:p w:rsidR="00996BCB" w:rsidRDefault="00996BCB" w:rsidP="00996BCB">
      <w:pPr>
        <w:tabs>
          <w:tab w:val="left" w:pos="3765"/>
        </w:tabs>
        <w:spacing w:line="360" w:lineRule="auto"/>
        <w:rPr>
          <w:lang w:val="id-ID"/>
        </w:rPr>
      </w:pPr>
      <w:r>
        <w:rPr>
          <w:lang w:val="id-ID" w:eastAsia="id-ID"/>
        </w:rPr>
        <mc:AlternateContent>
          <mc:Choice Requires="wps">
            <w:drawing>
              <wp:anchor distT="0" distB="0" distL="114300" distR="114300" simplePos="0" relativeHeight="251736064" behindDoc="0" locked="0" layoutInCell="1" allowOverlap="1" wp14:anchorId="3138A11A" wp14:editId="6489341E">
                <wp:simplePos x="0" y="0"/>
                <wp:positionH relativeFrom="column">
                  <wp:posOffset>2398395</wp:posOffset>
                </wp:positionH>
                <wp:positionV relativeFrom="paragraph">
                  <wp:posOffset>15240</wp:posOffset>
                </wp:positionV>
                <wp:extent cx="190500" cy="0"/>
                <wp:effectExtent l="38100" t="0" r="95250" b="571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90500" cy="0"/>
                        </a:xfrm>
                        <a:prstGeom prst="straightConnector1">
                          <a:avLst/>
                        </a:prstGeom>
                        <a:noFill/>
                        <a:ln w="9525" algn="ctr">
                          <a:solidFill>
                            <a:srgbClr val="4A7EBB"/>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2904882" id="Straight Arrow Connector 17" o:spid="_x0000_s1026" type="#_x0000_t32" style="position:absolute;margin-left:188.85pt;margin-top:1.2pt;width:15pt;height:0;rotation:9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" strokecolor="#4a7ebb">
                <v:stroke endarrow="block"/>
              </v:shape>
            </w:pict>
          </mc:Fallback>
        </mc:AlternateContent>
      </w:r>
      <w:r>
        <w:rPr>
          <w:lang w:val="id-ID" w:eastAsia="id-ID"/>
        </w:rPr>
        <mc:AlternateContent>
          <mc:Choice Requires="wps">
            <w:drawing>
              <wp:anchor distT="0" distB="0" distL="114300" distR="114300" simplePos="0" relativeHeight="251734016" behindDoc="0" locked="0" layoutInCell="1" allowOverlap="1" wp14:anchorId="7EA13C49" wp14:editId="0A92B11D">
                <wp:simplePos x="0" y="0"/>
                <wp:positionH relativeFrom="column">
                  <wp:posOffset>1417955</wp:posOffset>
                </wp:positionH>
                <wp:positionV relativeFrom="paragraph">
                  <wp:posOffset>86360</wp:posOffset>
                </wp:positionV>
                <wp:extent cx="2156460" cy="250190"/>
                <wp:effectExtent l="0" t="0" r="15240" b="1651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56460" cy="250190"/>
                        </a:xfrm>
                        <a:prstGeom prst="rect">
                          <a:avLst/>
                        </a:prstGeom>
                        <a:noFill/>
                        <a:ln w="6350">
                          <a:solidFill>
                            <a:sysClr val="windowText" lastClr="000000">
                              <a:lumMod val="95000"/>
                              <a:lumOff val="5000"/>
                            </a:sysClr>
                          </a:solidFill>
                        </a:ln>
                        <a:effectLst/>
                      </wps:spPr>
                      <wps:txbx>
                        <w:txbxContent>
                          <w:p w:rsidR="00996BCB" w:rsidRPr="00CA5C64" w:rsidRDefault="00996BCB" w:rsidP="00996BCB">
                            <w:pPr>
                              <w:jc w:val="center"/>
                              <w:rPr>
                                <w:lang w:val="id-ID"/>
                              </w:rPr>
                            </w:pPr>
                            <w:r>
                              <w:rPr>
                                <w:lang w:val="id-ID"/>
                              </w:rPr>
                              <w:t>Instalasi Apl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A13C49" id="Text Box 16" o:spid="_x0000_s1031" type="#_x0000_t202" style="position:absolute;left:0;text-align:left;margin-left:111.65pt;margin-top:6.8pt;width:169.8pt;height:19.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" filled="f" strokecolor="#0d0d0d" strokeweight=".5pt">
                <v:path arrowok="t"/>
                <v:textbox>
                  <w:txbxContent>
                    <w:p w:rsidR="00996BCB" w:rsidRPr="00CA5C64" w:rsidRDefault="00996BCB" w:rsidP="00996BCB">
                      <w:pPr>
                        <w:jc w:val="center"/>
                        <w:rPr>
                          <w:lang w:val="id-ID"/>
                        </w:rPr>
                      </w:pPr>
                      <w:r>
                        <w:rPr>
                          <w:lang w:val="id-ID"/>
                        </w:rPr>
                        <w:t>Instalasi Aplikasi</w:t>
                      </w:r>
                    </w:p>
                  </w:txbxContent>
                </v:textbox>
              </v:shape>
            </w:pict>
          </mc:Fallback>
        </mc:AlternateContent>
      </w:r>
      <w:r>
        <w:rPr>
          <w:lang w:val="id-ID"/>
        </w:rPr>
        <w:tab/>
      </w:r>
    </w:p>
    <w:p w:rsidR="00996BCB" w:rsidRDefault="00996BCB" w:rsidP="00996BCB">
      <w:pPr>
        <w:tabs>
          <w:tab w:val="left" w:pos="3765"/>
        </w:tabs>
        <w:spacing w:line="360" w:lineRule="auto"/>
        <w:rPr>
          <w:lang w:val="id-ID"/>
        </w:rPr>
      </w:pPr>
      <w:bookmarkStart w:id="6" w:name="_GoBack"/>
      <w:bookmarkEnd w:id="6"/>
      <w:r>
        <w:rPr>
          <w:lang w:val="id-ID" w:eastAsia="id-ID"/>
        </w:rPr>
        <mc:AlternateContent>
          <mc:Choice Requires="wps">
            <w:drawing>
              <wp:anchor distT="0" distB="0" distL="114300" distR="114300" simplePos="0" relativeHeight="251735040" behindDoc="0" locked="0" layoutInCell="1" allowOverlap="1" wp14:anchorId="6E5CD00B" wp14:editId="79A63752">
                <wp:simplePos x="0" y="0"/>
                <wp:positionH relativeFrom="column">
                  <wp:posOffset>2378710</wp:posOffset>
                </wp:positionH>
                <wp:positionV relativeFrom="paragraph">
                  <wp:posOffset>164465</wp:posOffset>
                </wp:positionV>
                <wp:extent cx="190500" cy="0"/>
                <wp:effectExtent l="38100" t="0" r="95250" b="571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90500" cy="0"/>
                        </a:xfrm>
                        <a:prstGeom prst="straightConnector1">
                          <a:avLst/>
                        </a:prstGeom>
                        <a:noFill/>
                        <a:ln w="9525" algn="ctr">
                          <a:solidFill>
                            <a:srgbClr val="4A7EBB"/>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E9C884B" id="Straight Arrow Connector 15" o:spid="_x0000_s1026" type="#_x0000_t32" style="position:absolute;margin-left:187.3pt;margin-top:12.95pt;width:15pt;height:0;rotation:9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" strokecolor="#4a7ebb">
                <v:stroke endarrow="block"/>
              </v:shape>
            </w:pict>
          </mc:Fallback>
        </mc:AlternateContent>
      </w:r>
    </w:p>
    <w:p w:rsidR="008B56CB" w:rsidRDefault="00996BCB" w:rsidP="008B56CB">
      <w:pPr>
        <w:tabs>
          <w:tab w:val="left" w:pos="3765"/>
        </w:tabs>
        <w:spacing w:line="360" w:lineRule="auto"/>
        <w:jc w:val="center"/>
        <w:rPr>
          <w:sz w:val="24"/>
          <w:szCs w:val="24"/>
          <w:lang w:val="id-ID"/>
        </w:rPr>
      </w:pPr>
      <w:r>
        <w:rPr>
          <w:lang w:val="id-ID" w:eastAsia="id-ID"/>
        </w:rPr>
        <mc:AlternateContent>
          <mc:Choice Requires="wpg">
            <w:drawing>
              <wp:anchor distT="0" distB="0" distL="114300" distR="114300" simplePos="0" relativeHeight="251729920" behindDoc="0" locked="0" layoutInCell="1" allowOverlap="1" wp14:anchorId="78A53268" wp14:editId="748BB617">
                <wp:simplePos x="0" y="0"/>
                <wp:positionH relativeFrom="column">
                  <wp:posOffset>1974850</wp:posOffset>
                </wp:positionH>
                <wp:positionV relativeFrom="paragraph">
                  <wp:posOffset>24130</wp:posOffset>
                </wp:positionV>
                <wp:extent cx="1009015" cy="274955"/>
                <wp:effectExtent l="14605" t="17145" r="14605" b="12700"/>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09015" cy="274955"/>
                          <a:chOff x="5567" y="6282"/>
                          <a:chExt cx="1589" cy="433"/>
                        </a:xfrm>
                      </wpg:grpSpPr>
                      <wps:wsp>
                        <wps:cNvPr id="11" name="Flowchart: Terminator 51"/>
                        <wps:cNvSpPr>
                          <a:spLocks noChangeArrowheads="1"/>
                        </wps:cNvSpPr>
                        <wps:spPr bwMode="auto">
                          <a:xfrm>
                            <a:off x="5567" y="6285"/>
                            <a:ext cx="1589" cy="430"/>
                          </a:xfrm>
                          <a:prstGeom prst="flowChartTerminator">
                            <a:avLst/>
                          </a:prstGeom>
                          <a:noFill/>
                          <a:ln w="25400" algn="ctr">
                            <a:solidFill>
                              <a:srgbClr val="385D8A"/>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2" name="Text Box 52"/>
                        <wps:cNvSpPr txBox="1">
                          <a:spLocks noChangeArrowheads="1"/>
                        </wps:cNvSpPr>
                        <wps:spPr bwMode="auto">
                          <a:xfrm>
                            <a:off x="5850" y="6282"/>
                            <a:ext cx="1159" cy="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96BCB" w:rsidRPr="00CA5C64" w:rsidRDefault="00996BCB" w:rsidP="00996BCB">
                              <w:pPr>
                                <w:jc w:val="center"/>
                                <w:rPr>
                                  <w:lang w:val="id-ID"/>
                                </w:rPr>
                              </w:pPr>
                              <w:r>
                                <w:rPr>
                                  <w:lang w:val="id-ID"/>
                                </w:rPr>
                                <w:t>Selesai</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8A53268" id="Group 10" o:spid="_x0000_s1032" style="position:absolute;left:0;text-align:left;margin-left:155.5pt;margin-top:1.9pt;width:79.45pt;height:21.65pt;z-index:251729920" coordorigin="5567,6282" coordsize="1589,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">
                <v:shape id="Flowchart: Terminator 51" o:spid="_x0000_s1033" type="#_x0000_t116" style="position:absolute;left:5567;top:6285;width:1589;height: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Xpr4A&#10;AADbAAAADwAAAGRycy9kb3ducmV2LnhtbERPzYrCMBC+L/gOYQRva9o9qFSjiCLr4snqAwzN9Aeb&#10;SUlSrW+/EQRv8/H9zmozmFbcyfnGsoJ0moAgLqxuuFJwvRy+FyB8QNbYWiYFT/KwWY++Vphp++Az&#10;3fNQiRjCPkMFdQhdJqUvajLop7YjjlxpncEQoaukdviI4aaVP0kykwYbjg01drSrqbjlvVHQ+2tZ&#10;Lm7mz5328kT5Oe3nvwelJuNhuwQRaAgf8dt91HF+Cq9f4gFy/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116a+AAAA2wAAAA8AAAAAAAAAAAAAAAAAmAIAAGRycy9kb3ducmV2&#10;LnhtbFBLBQYAAAAABAAEAPUAAACDAwAAAAA=&#10;" filled="f" strokecolor="#385d8a" strokeweight="2pt"/>
                <v:shape id="Text Box 52" o:spid="_x0000_s1034" type="#_x0000_t202" style="position:absolute;left:5850;top:6282;width:1159;height:3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khY8IA&#10;AADbAAAADwAAAGRycy9kb3ducmV2LnhtbERPTYvCMBC9C/6HMAveNN2CItUoUpBdxD2ovXibbca2&#10;bDOpTdS6v94Igrd5vM+ZLztTiyu1rrKs4HMUgSDOra64UJAd1sMpCOeRNdaWScGdHCwX/d4cE21v&#10;vKPr3hcihLBLUEHpfZNI6fKSDLqRbYgDd7KtQR9gW0jd4i2Em1rGUTSRBisODSU2lJaU/+0vRsEm&#10;Xf/g7jc20/86/dqeVs05O46VGnx0qxkIT51/i1/ubx3mx/D8JRw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iSFjwgAAANsAAAAPAAAAAAAAAAAAAAAAAJgCAABkcnMvZG93&#10;bnJldi54bWxQSwUGAAAAAAQABAD1AAAAhwMAAAAA&#10;" filled="f" stroked="f" strokeweight=".5pt">
                  <v:textbox>
                    <w:txbxContent>
                      <w:p w:rsidR="00996BCB" w:rsidRPr="00CA5C64" w:rsidRDefault="00996BCB" w:rsidP="00996BCB">
                        <w:pPr>
                          <w:jc w:val="center"/>
                          <w:rPr>
                            <w:lang w:val="id-ID"/>
                          </w:rPr>
                        </w:pPr>
                        <w:r>
                          <w:rPr>
                            <w:lang w:val="id-ID"/>
                          </w:rPr>
                          <w:t>Selesai</w:t>
                        </w:r>
                      </w:p>
                    </w:txbxContent>
                  </v:textbox>
                </v:shape>
              </v:group>
            </w:pict>
          </mc:Fallback>
        </mc:AlternateContent>
      </w:r>
    </w:p>
    <w:p w:rsidR="00996BCB" w:rsidRPr="0082090C" w:rsidRDefault="00996BCB" w:rsidP="008B56CB">
      <w:pPr>
        <w:tabs>
          <w:tab w:val="left" w:pos="3765"/>
        </w:tabs>
        <w:spacing w:line="360" w:lineRule="auto"/>
        <w:jc w:val="center"/>
        <w:rPr>
          <w:sz w:val="24"/>
          <w:szCs w:val="24"/>
          <w:lang w:val="id-ID"/>
        </w:rPr>
      </w:pPr>
    </w:p>
    <w:p w:rsidR="008B56CB" w:rsidRPr="0082090C" w:rsidRDefault="008B56CB" w:rsidP="008B56CB">
      <w:pPr>
        <w:pStyle w:val="DG"/>
      </w:pPr>
      <w:r w:rsidRPr="0082090C">
        <w:t xml:space="preserve">Gambar </w:t>
      </w:r>
      <w:r w:rsidR="008E6899" w:rsidRPr="0082090C">
        <w:t>10.</w:t>
      </w:r>
      <w:r w:rsidRPr="0082090C">
        <w:t xml:space="preserve"> Perancangan Aplikasi</w:t>
      </w:r>
    </w:p>
    <w:p w:rsidR="008B56CB" w:rsidRDefault="008B56CB" w:rsidP="00763CCA">
      <w:pPr>
        <w:pStyle w:val="BodyTextIndent"/>
        <w:spacing w:after="0"/>
        <w:ind w:left="0"/>
        <w:rPr>
          <w:sz w:val="24"/>
          <w:szCs w:val="24"/>
        </w:rPr>
      </w:pPr>
    </w:p>
    <w:p w:rsidR="00996BCB" w:rsidRDefault="009263B5" w:rsidP="009263B5">
      <w:pPr>
        <w:spacing w:line="360" w:lineRule="auto"/>
        <w:ind w:left="426"/>
        <w:rPr>
          <w:sz w:val="24"/>
          <w:szCs w:val="24"/>
        </w:rPr>
      </w:pPr>
      <w:r>
        <w:rPr>
          <w:lang w:val="id-ID" w:eastAsia="id-ID"/>
        </w:rPr>
        <w:lastRenderedPageBreak/>
        <w:drawing>
          <wp:anchor distT="0" distB="0" distL="114300" distR="114300" simplePos="0" relativeHeight="251741184" behindDoc="0" locked="0" layoutInCell="1" allowOverlap="1" wp14:anchorId="648AC9ED" wp14:editId="3B717E49">
            <wp:simplePos x="0" y="0"/>
            <wp:positionH relativeFrom="margin">
              <wp:posOffset>3764280</wp:posOffset>
            </wp:positionH>
            <wp:positionV relativeFrom="paragraph">
              <wp:posOffset>626745</wp:posOffset>
            </wp:positionV>
            <wp:extent cx="888365" cy="1437005"/>
            <wp:effectExtent l="0" t="0" r="698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88365" cy="1437005"/>
                    </a:xfrm>
                    <a:prstGeom prst="rect">
                      <a:avLst/>
                    </a:prstGeom>
                    <a:noFill/>
                    <a:ln>
                      <a:noFill/>
                    </a:ln>
                  </pic:spPr>
                </pic:pic>
              </a:graphicData>
            </a:graphic>
            <wp14:sizeRelH relativeFrom="page">
              <wp14:pctWidth>0</wp14:pctWidth>
            </wp14:sizeRelH>
            <wp14:sizeRelV relativeFrom="page">
              <wp14:pctHeight>0</wp14:pctHeight>
            </wp14:sizeRelV>
          </wp:anchor>
        </w:drawing>
      </w:r>
      <w:r w:rsidR="00996BCB" w:rsidRPr="00996BCB">
        <w:rPr>
          <w:sz w:val="24"/>
          <w:szCs w:val="24"/>
        </w:rPr>
        <w:t xml:space="preserve">Pada </w:t>
      </w:r>
      <w:r w:rsidR="00996BCB" w:rsidRPr="00996BCB">
        <w:rPr>
          <w:i/>
          <w:iCs/>
          <w:sz w:val="24"/>
          <w:szCs w:val="24"/>
        </w:rPr>
        <w:t xml:space="preserve">interface </w:t>
      </w:r>
      <w:r w:rsidR="00996BCB" w:rsidRPr="00996BCB">
        <w:rPr>
          <w:sz w:val="24"/>
          <w:szCs w:val="24"/>
        </w:rPr>
        <w:t xml:space="preserve">aplikasi </w:t>
      </w:r>
      <w:r w:rsidR="00996BCB" w:rsidRPr="00996BCB">
        <w:rPr>
          <w:sz w:val="24"/>
          <w:szCs w:val="24"/>
          <w:lang w:val="id-ID"/>
        </w:rPr>
        <w:t>SIG SIER</w:t>
      </w:r>
      <w:r w:rsidR="00996BCB" w:rsidRPr="00996BCB">
        <w:rPr>
          <w:sz w:val="24"/>
          <w:szCs w:val="24"/>
        </w:rPr>
        <w:t xml:space="preserve"> setiap akses bisa diperoleh oleh </w:t>
      </w:r>
      <w:r w:rsidR="00996BCB" w:rsidRPr="00996BCB">
        <w:rPr>
          <w:i/>
          <w:iCs/>
          <w:sz w:val="24"/>
          <w:szCs w:val="24"/>
        </w:rPr>
        <w:t>user.</w:t>
      </w:r>
      <w:r w:rsidR="00996BCB">
        <w:rPr>
          <w:i/>
          <w:iCs/>
          <w:sz w:val="24"/>
          <w:szCs w:val="24"/>
          <w:lang w:val="id-ID"/>
        </w:rPr>
        <w:t xml:space="preserve"> </w:t>
      </w:r>
      <w:r w:rsidR="00996BCB" w:rsidRPr="00996BCB">
        <w:rPr>
          <w:sz w:val="24"/>
          <w:szCs w:val="24"/>
          <w:lang w:val="id-ID"/>
        </w:rPr>
        <w:t xml:space="preserve">Memilih titik perusahaan </w:t>
      </w:r>
      <w:r w:rsidR="00996BCB" w:rsidRPr="00996BCB">
        <w:rPr>
          <w:sz w:val="24"/>
          <w:szCs w:val="24"/>
          <w:lang w:val="id-ID" w:eastAsia="id-ID"/>
        </w:rPr>
        <w:drawing>
          <wp:inline distT="0" distB="0" distL="0" distR="0" wp14:anchorId="0C0693A9" wp14:editId="735B6567">
            <wp:extent cx="133350" cy="1333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33350" cy="133350"/>
                    </a:xfrm>
                    <a:prstGeom prst="rect">
                      <a:avLst/>
                    </a:prstGeom>
                    <a:noFill/>
                    <a:ln>
                      <a:noFill/>
                    </a:ln>
                  </pic:spPr>
                </pic:pic>
              </a:graphicData>
            </a:graphic>
          </wp:inline>
        </w:drawing>
      </w:r>
      <w:r w:rsidR="00996BCB" w:rsidRPr="00996BCB">
        <w:rPr>
          <w:sz w:val="24"/>
          <w:szCs w:val="24"/>
          <w:lang w:val="id-ID" w:eastAsia="id-ID"/>
        </w:rPr>
        <w:t xml:space="preserve"> akan muncul informasi objek tersebut berdasarkan koordinat hasil survey lapangan. </w:t>
      </w:r>
    </w:p>
    <w:p w:rsidR="00996BCB" w:rsidRPr="0082090C" w:rsidRDefault="009263B5" w:rsidP="00763CCA">
      <w:pPr>
        <w:pStyle w:val="BodyTextIndent"/>
        <w:spacing w:after="0"/>
        <w:ind w:left="0"/>
        <w:rPr>
          <w:sz w:val="24"/>
          <w:szCs w:val="24"/>
        </w:rPr>
      </w:pPr>
      <w:r>
        <w:rPr>
          <w:lang w:val="id-ID" w:eastAsia="id-ID"/>
        </w:rPr>
        <mc:AlternateContent>
          <mc:Choice Requires="wps">
            <w:drawing>
              <wp:anchor distT="0" distB="0" distL="114300" distR="114300" simplePos="0" relativeHeight="251742208" behindDoc="0" locked="0" layoutInCell="1" allowOverlap="1" wp14:anchorId="144E044D" wp14:editId="1007B666">
                <wp:simplePos x="0" y="0"/>
                <wp:positionH relativeFrom="column">
                  <wp:posOffset>1344930</wp:posOffset>
                </wp:positionH>
                <wp:positionV relativeFrom="paragraph">
                  <wp:posOffset>46354</wp:posOffset>
                </wp:positionV>
                <wp:extent cx="2447925" cy="276225"/>
                <wp:effectExtent l="0" t="95250" r="0" b="28575"/>
                <wp:wrapNone/>
                <wp:docPr id="59" name="Elbow Connector 59"/>
                <wp:cNvGraphicFramePr/>
                <a:graphic xmlns:a="http://schemas.openxmlformats.org/drawingml/2006/main">
                  <a:graphicData uri="http://schemas.microsoft.com/office/word/2010/wordprocessingShape">
                    <wps:wsp>
                      <wps:cNvCnPr/>
                      <wps:spPr>
                        <a:xfrm flipV="1">
                          <a:off x="0" y="0"/>
                          <a:ext cx="2447925" cy="276225"/>
                        </a:xfrm>
                        <a:prstGeom prst="bentConnector3">
                          <a:avLst>
                            <a:gd name="adj1" fmla="val 20570"/>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C8293F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9" o:spid="_x0000_s1026" type="#_x0000_t34" style="position:absolute;margin-left:105.9pt;margin-top:3.65pt;width:192.75pt;height:21.75pt;flip:y;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" adj="4443" strokecolor="#4579b8 [3044]" strokeweight="3pt">
                <v:stroke endarrow="block"/>
              </v:shape>
            </w:pict>
          </mc:Fallback>
        </mc:AlternateContent>
      </w:r>
      <w:r>
        <w:rPr>
          <w:lang w:val="id-ID" w:eastAsia="id-ID"/>
        </w:rPr>
        <w:drawing>
          <wp:anchor distT="0" distB="0" distL="114300" distR="114300" simplePos="0" relativeHeight="251738112" behindDoc="0" locked="0" layoutInCell="1" allowOverlap="1" wp14:anchorId="12ED11EB" wp14:editId="2BD513F4">
            <wp:simplePos x="0" y="0"/>
            <wp:positionH relativeFrom="margin">
              <wp:posOffset>342191</wp:posOffset>
            </wp:positionH>
            <wp:positionV relativeFrom="paragraph">
              <wp:posOffset>17780</wp:posOffset>
            </wp:positionV>
            <wp:extent cx="1137993" cy="1857375"/>
            <wp:effectExtent l="0" t="0" r="508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2597" cy="18648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6BCB" w:rsidRDefault="00996BCB" w:rsidP="00763CCA">
      <w:pPr>
        <w:pStyle w:val="BodyTextIndent"/>
        <w:spacing w:after="0"/>
        <w:ind w:left="0"/>
        <w:rPr>
          <w:sz w:val="24"/>
          <w:szCs w:val="24"/>
        </w:rPr>
      </w:pPr>
    </w:p>
    <w:p w:rsidR="00996BCB" w:rsidRDefault="009263B5" w:rsidP="00763CCA">
      <w:pPr>
        <w:pStyle w:val="BodyTextIndent"/>
        <w:spacing w:after="0"/>
        <w:ind w:left="0"/>
        <w:rPr>
          <w:sz w:val="24"/>
          <w:szCs w:val="24"/>
        </w:rPr>
      </w:pPr>
      <w:r>
        <w:rPr>
          <w:sz w:val="24"/>
          <w:szCs w:val="24"/>
          <w:lang w:val="id-ID" w:eastAsia="id-ID"/>
        </w:rPr>
        <w:drawing>
          <wp:anchor distT="0" distB="0" distL="114300" distR="114300" simplePos="0" relativeHeight="251739136" behindDoc="0" locked="0" layoutInCell="1" allowOverlap="1" wp14:anchorId="58EDA04E" wp14:editId="2F2BBA5C">
            <wp:simplePos x="0" y="0"/>
            <wp:positionH relativeFrom="margin">
              <wp:posOffset>1511935</wp:posOffset>
            </wp:positionH>
            <wp:positionV relativeFrom="paragraph">
              <wp:posOffset>57150</wp:posOffset>
            </wp:positionV>
            <wp:extent cx="1985645" cy="1403985"/>
            <wp:effectExtent l="0" t="0" r="0" b="571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b="32199"/>
                    <a:stretch>
                      <a:fillRect/>
                    </a:stretch>
                  </pic:blipFill>
                  <pic:spPr bwMode="auto">
                    <a:xfrm>
                      <a:off x="0" y="0"/>
                      <a:ext cx="1985645" cy="1403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6BCB" w:rsidRDefault="00996BCB" w:rsidP="00763CCA">
      <w:pPr>
        <w:pStyle w:val="BodyTextIndent"/>
        <w:spacing w:after="0"/>
        <w:ind w:left="0"/>
        <w:rPr>
          <w:sz w:val="24"/>
          <w:szCs w:val="24"/>
        </w:rPr>
      </w:pPr>
    </w:p>
    <w:p w:rsidR="00996BCB" w:rsidRDefault="009263B5" w:rsidP="00763CCA">
      <w:pPr>
        <w:pStyle w:val="BodyTextIndent"/>
        <w:spacing w:after="0"/>
        <w:ind w:left="0"/>
        <w:rPr>
          <w:sz w:val="24"/>
          <w:szCs w:val="24"/>
        </w:rPr>
      </w:pPr>
      <w:r>
        <w:rPr>
          <w:sz w:val="24"/>
          <w:szCs w:val="24"/>
          <w:lang w:val="id-ID" w:eastAsia="id-ID"/>
        </w:rPr>
        <mc:AlternateContent>
          <mc:Choice Requires="wps">
            <w:drawing>
              <wp:anchor distT="0" distB="0" distL="114300" distR="114300" simplePos="0" relativeHeight="251740160" behindDoc="0" locked="0" layoutInCell="1" allowOverlap="1" wp14:anchorId="32E06A09" wp14:editId="6650A5F9">
                <wp:simplePos x="0" y="0"/>
                <wp:positionH relativeFrom="column">
                  <wp:posOffset>1135380</wp:posOffset>
                </wp:positionH>
                <wp:positionV relativeFrom="paragraph">
                  <wp:posOffset>144780</wp:posOffset>
                </wp:positionV>
                <wp:extent cx="342900" cy="362292"/>
                <wp:effectExtent l="9525" t="9525" r="47625" b="47625"/>
                <wp:wrapNone/>
                <wp:docPr id="45" name="Up Arrow 45"/>
                <wp:cNvGraphicFramePr/>
                <a:graphic xmlns:a="http://schemas.openxmlformats.org/drawingml/2006/main">
                  <a:graphicData uri="http://schemas.microsoft.com/office/word/2010/wordprocessingShape">
                    <wps:wsp>
                      <wps:cNvSpPr/>
                      <wps:spPr>
                        <a:xfrm rot="5400000">
                          <a:off x="0" y="0"/>
                          <a:ext cx="342900" cy="362292"/>
                        </a:xfrm>
                        <a:prstGeom prst="upArrow">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047ED83"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45" o:spid="_x0000_s1026" type="#_x0000_t68" style="position:absolute;margin-left:89.4pt;margin-top:11.4pt;width:27pt;height:28.55pt;rotation:90;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" adj="10222" filled="f" strokecolor="white [3212]" strokeweight="2pt"/>
            </w:pict>
          </mc:Fallback>
        </mc:AlternateContent>
      </w:r>
    </w:p>
    <w:p w:rsidR="00996BCB" w:rsidRDefault="00996BCB" w:rsidP="00763CCA">
      <w:pPr>
        <w:pStyle w:val="BodyTextIndent"/>
        <w:spacing w:after="0"/>
        <w:ind w:left="0"/>
        <w:rPr>
          <w:sz w:val="24"/>
          <w:szCs w:val="24"/>
        </w:rPr>
      </w:pPr>
    </w:p>
    <w:p w:rsidR="00996BCB" w:rsidRDefault="00996BCB" w:rsidP="00763CCA">
      <w:pPr>
        <w:pStyle w:val="BodyTextIndent"/>
        <w:spacing w:after="0"/>
        <w:ind w:left="0"/>
        <w:rPr>
          <w:sz w:val="24"/>
          <w:szCs w:val="24"/>
        </w:rPr>
      </w:pPr>
    </w:p>
    <w:p w:rsidR="00996BCB" w:rsidRDefault="00996BCB" w:rsidP="00763CCA">
      <w:pPr>
        <w:pStyle w:val="BodyTextIndent"/>
        <w:spacing w:after="0"/>
        <w:ind w:left="0"/>
        <w:rPr>
          <w:sz w:val="24"/>
          <w:szCs w:val="24"/>
        </w:rPr>
      </w:pPr>
    </w:p>
    <w:p w:rsidR="00996BCB" w:rsidRDefault="00996BCB" w:rsidP="00763CCA">
      <w:pPr>
        <w:pStyle w:val="BodyTextIndent"/>
        <w:spacing w:after="0"/>
        <w:ind w:left="0"/>
        <w:rPr>
          <w:sz w:val="24"/>
          <w:szCs w:val="24"/>
        </w:rPr>
      </w:pPr>
    </w:p>
    <w:p w:rsidR="009263B5" w:rsidRDefault="009263B5" w:rsidP="00763CCA">
      <w:pPr>
        <w:pStyle w:val="BodyTextIndent"/>
        <w:spacing w:after="0"/>
        <w:ind w:left="0"/>
        <w:rPr>
          <w:sz w:val="24"/>
          <w:szCs w:val="24"/>
        </w:rPr>
      </w:pPr>
    </w:p>
    <w:p w:rsidR="00996BCB" w:rsidRDefault="00996BCB" w:rsidP="00763CCA">
      <w:pPr>
        <w:pStyle w:val="BodyTextIndent"/>
        <w:spacing w:after="0"/>
        <w:ind w:left="0"/>
        <w:rPr>
          <w:sz w:val="24"/>
          <w:szCs w:val="24"/>
        </w:rPr>
      </w:pPr>
    </w:p>
    <w:p w:rsidR="009263B5" w:rsidRPr="00996BCB" w:rsidRDefault="009263B5" w:rsidP="009263B5">
      <w:pPr>
        <w:spacing w:line="360" w:lineRule="auto"/>
        <w:ind w:left="2160"/>
        <w:rPr>
          <w:sz w:val="24"/>
          <w:szCs w:val="24"/>
          <w:lang w:val="id-ID"/>
        </w:rPr>
      </w:pPr>
      <w:r w:rsidRPr="00996BCB">
        <w:rPr>
          <w:i/>
          <w:sz w:val="24"/>
          <w:szCs w:val="24"/>
          <w:lang w:val="id-ID"/>
        </w:rPr>
        <w:t>Interface</w:t>
      </w:r>
      <w:r w:rsidRPr="00996BCB">
        <w:rPr>
          <w:sz w:val="24"/>
          <w:szCs w:val="24"/>
          <w:lang w:val="id-ID"/>
        </w:rPr>
        <w:t xml:space="preserve"> Aplikasi Sistem Informasi Geografis SIER (SIG SIER)</w:t>
      </w:r>
    </w:p>
    <w:p w:rsidR="00763CCA" w:rsidRPr="0082090C" w:rsidRDefault="008E6899" w:rsidP="00BE6BE8">
      <w:pPr>
        <w:pStyle w:val="Heading1"/>
        <w:tabs>
          <w:tab w:val="num" w:pos="426"/>
        </w:tabs>
        <w:spacing w:line="360" w:lineRule="auto"/>
        <w:rPr>
          <w:szCs w:val="24"/>
          <w:lang w:val="id-ID"/>
        </w:rPr>
      </w:pPr>
      <w:r w:rsidRPr="0082090C">
        <w:rPr>
          <w:szCs w:val="24"/>
          <w:lang w:val="id-ID"/>
        </w:rPr>
        <w:t>Kesimpulan</w:t>
      </w:r>
    </w:p>
    <w:p w:rsidR="000A6732" w:rsidRPr="0082090C" w:rsidRDefault="008A7978" w:rsidP="00BE6BE8">
      <w:pPr>
        <w:spacing w:line="360" w:lineRule="auto"/>
        <w:rPr>
          <w:sz w:val="24"/>
          <w:szCs w:val="24"/>
          <w:lang w:val="id-ID"/>
        </w:rPr>
      </w:pPr>
      <w:r w:rsidRPr="0082090C">
        <w:rPr>
          <w:sz w:val="24"/>
          <w:szCs w:val="24"/>
        </w:rPr>
        <w:t>Perhitungan uji ketelitian</w:t>
      </w:r>
      <w:r w:rsidR="001840FC" w:rsidRPr="0082090C">
        <w:rPr>
          <w:sz w:val="24"/>
          <w:szCs w:val="24"/>
          <w:lang w:val="id-ID"/>
        </w:rPr>
        <w:t xml:space="preserve"> peta eksisting 4 titik kesalahan dari 19 titik sampel lapangan sebesar 84,21% dapat diterima dan memenuhi toleransi diatas 80%.</w:t>
      </w:r>
      <w:r w:rsidRPr="0082090C">
        <w:rPr>
          <w:sz w:val="24"/>
          <w:szCs w:val="24"/>
        </w:rPr>
        <w:t xml:space="preserve"> </w:t>
      </w:r>
      <w:r w:rsidR="007A725E" w:rsidRPr="0082090C">
        <w:rPr>
          <w:sz w:val="24"/>
          <w:szCs w:val="24"/>
          <w:lang w:val="id-ID"/>
        </w:rPr>
        <w:t>Penilaian t</w:t>
      </w:r>
      <w:r w:rsidR="007A725E" w:rsidRPr="0082090C">
        <w:rPr>
          <w:sz w:val="24"/>
          <w:szCs w:val="24"/>
        </w:rPr>
        <w:t>ingkat kesesuaian lahan pergudangan terhadap parameter</w:t>
      </w:r>
      <w:r w:rsidR="007A725E" w:rsidRPr="0082090C">
        <w:rPr>
          <w:sz w:val="24"/>
          <w:szCs w:val="24"/>
          <w:lang w:val="id-ID"/>
        </w:rPr>
        <w:t xml:space="preserve"> (variabel) penentuan</w:t>
      </w:r>
      <w:r w:rsidR="007A725E" w:rsidRPr="0082090C">
        <w:rPr>
          <w:sz w:val="24"/>
          <w:szCs w:val="24"/>
        </w:rPr>
        <w:t xml:space="preserve"> kawasan </w:t>
      </w:r>
      <w:r w:rsidR="007A725E" w:rsidRPr="0082090C">
        <w:rPr>
          <w:sz w:val="24"/>
          <w:szCs w:val="24"/>
          <w:lang w:val="id-ID"/>
        </w:rPr>
        <w:t xml:space="preserve">Rungkut </w:t>
      </w:r>
      <w:r w:rsidR="007A725E" w:rsidRPr="0082090C">
        <w:rPr>
          <w:sz w:val="24"/>
          <w:szCs w:val="24"/>
        </w:rPr>
        <w:t xml:space="preserve">industri </w:t>
      </w:r>
      <w:r w:rsidR="007A725E" w:rsidRPr="0082090C">
        <w:rPr>
          <w:sz w:val="24"/>
          <w:szCs w:val="24"/>
          <w:lang w:val="id-ID"/>
        </w:rPr>
        <w:t xml:space="preserve">yaitu 22. Sesuai sebagai kawasan industri. </w:t>
      </w:r>
      <w:r w:rsidR="00996BCB" w:rsidRPr="00984BCB">
        <w:rPr>
          <w:lang w:val="id-ID"/>
        </w:rPr>
        <w:t xml:space="preserve">Aplikasi SIG SIER dirancang dengan menggunakan bahasa HTML 5 dan Cordova yang berfungsi untuk menambahkan </w:t>
      </w:r>
      <w:r w:rsidR="00996BCB" w:rsidRPr="007B526B">
        <w:rPr>
          <w:i/>
          <w:lang w:val="id-ID"/>
        </w:rPr>
        <w:t>geolocation</w:t>
      </w:r>
      <w:r w:rsidR="00996BCB" w:rsidRPr="00984BCB">
        <w:rPr>
          <w:lang w:val="id-ID"/>
        </w:rPr>
        <w:t xml:space="preserve"> serta menampilkan </w:t>
      </w:r>
      <w:r w:rsidR="00996BCB" w:rsidRPr="00984BCB">
        <w:rPr>
          <w:i/>
          <w:lang w:val="id-ID"/>
        </w:rPr>
        <w:t xml:space="preserve">map </w:t>
      </w:r>
      <w:r w:rsidR="00996BCB">
        <w:rPr>
          <w:i/>
          <w:lang w:val="id-ID"/>
        </w:rPr>
        <w:t xml:space="preserve">mobile. </w:t>
      </w:r>
      <w:r w:rsidR="000A6732" w:rsidRPr="0082090C">
        <w:rPr>
          <w:sz w:val="24"/>
          <w:szCs w:val="24"/>
          <w:lang w:val="id-ID"/>
        </w:rPr>
        <w:t>Jaringan internet sangat dibutuhkan dalam merancang dan mengoperasikan aplikasi</w:t>
      </w:r>
      <w:r w:rsidR="001840FC" w:rsidRPr="0082090C">
        <w:rPr>
          <w:sz w:val="24"/>
          <w:szCs w:val="24"/>
          <w:lang w:val="id-ID"/>
        </w:rPr>
        <w:t xml:space="preserve"> android</w:t>
      </w:r>
      <w:r w:rsidR="000A6732" w:rsidRPr="0082090C">
        <w:rPr>
          <w:sz w:val="24"/>
          <w:szCs w:val="24"/>
          <w:lang w:val="id-ID"/>
        </w:rPr>
        <w:t xml:space="preserve"> Sistem Informasi Geografis Kawasan Rungkut Industri. P</w:t>
      </w:r>
      <w:r w:rsidR="000A6732" w:rsidRPr="0082090C">
        <w:rPr>
          <w:sz w:val="24"/>
          <w:szCs w:val="24"/>
        </w:rPr>
        <w:t xml:space="preserve">enelitian ini tidak membahas mengenai </w:t>
      </w:r>
      <w:r w:rsidR="000A6732" w:rsidRPr="0082090C">
        <w:rPr>
          <w:sz w:val="24"/>
          <w:szCs w:val="24"/>
          <w:lang w:val="id-ID"/>
        </w:rPr>
        <w:t>kebijakan pemerintah</w:t>
      </w:r>
      <w:r w:rsidR="000A6732" w:rsidRPr="0082090C">
        <w:rPr>
          <w:sz w:val="24"/>
          <w:szCs w:val="24"/>
        </w:rPr>
        <w:t>, sehingga diperlukan adanya studi lanjutan.</w:t>
      </w:r>
    </w:p>
    <w:p w:rsidR="00763CCA" w:rsidRPr="0082090C" w:rsidRDefault="00763CCA" w:rsidP="00763CCA">
      <w:pPr>
        <w:pStyle w:val="BodyText2"/>
        <w:spacing w:after="0"/>
        <w:rPr>
          <w:sz w:val="24"/>
          <w:szCs w:val="24"/>
          <w:lang w:val="en-US"/>
        </w:rPr>
      </w:pPr>
    </w:p>
    <w:p w:rsidR="000A6732" w:rsidRPr="0082090C" w:rsidRDefault="000A6732" w:rsidP="008E6899">
      <w:pPr>
        <w:pStyle w:val="Heading1"/>
        <w:tabs>
          <w:tab w:val="num" w:pos="426"/>
        </w:tabs>
        <w:rPr>
          <w:szCs w:val="24"/>
        </w:rPr>
      </w:pPr>
      <w:bookmarkStart w:id="7" w:name="_Toc445886210"/>
      <w:bookmarkStart w:id="8" w:name="_Toc448662328"/>
      <w:bookmarkStart w:id="9" w:name="_Toc493154142"/>
      <w:r w:rsidRPr="0082090C">
        <w:rPr>
          <w:szCs w:val="24"/>
        </w:rPr>
        <w:t>Daftar Pustaka</w:t>
      </w:r>
      <w:bookmarkEnd w:id="7"/>
      <w:bookmarkEnd w:id="8"/>
      <w:bookmarkEnd w:id="9"/>
    </w:p>
    <w:p w:rsidR="00DA1BE6" w:rsidRDefault="00447E80" w:rsidP="00DA1BE6">
      <w:pPr>
        <w:widowControl w:val="0"/>
        <w:autoSpaceDE w:val="0"/>
        <w:autoSpaceDN w:val="0"/>
        <w:adjustRightInd w:val="0"/>
        <w:ind w:left="480" w:hanging="480"/>
        <w:rPr>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DA1BE6" w:rsidRPr="00DA1BE6">
        <w:rPr>
          <w:sz w:val="24"/>
          <w:szCs w:val="24"/>
        </w:rPr>
        <w:t>Anderson, J. R., Hardy, E. E.,</w:t>
      </w:r>
      <w:r w:rsidR="00BE6BE8">
        <w:rPr>
          <w:sz w:val="24"/>
          <w:szCs w:val="24"/>
        </w:rPr>
        <w:t xml:space="preserve"> Roach, J. T., &amp; Witmer, R. E. </w:t>
      </w:r>
      <w:r w:rsidR="00DA1BE6" w:rsidRPr="00DA1BE6">
        <w:rPr>
          <w:sz w:val="24"/>
          <w:szCs w:val="24"/>
        </w:rPr>
        <w:t xml:space="preserve">1976. A Land Use and Land Cover Classification System for Use with Remote Sensor Data. </w:t>
      </w:r>
      <w:r w:rsidR="00DA1BE6" w:rsidRPr="00DA1BE6">
        <w:rPr>
          <w:i/>
          <w:iCs/>
          <w:sz w:val="24"/>
          <w:szCs w:val="24"/>
        </w:rPr>
        <w:t>United States Geological Survey Professional Paper</w:t>
      </w:r>
      <w:r w:rsidR="00DA1BE6" w:rsidRPr="00DA1BE6">
        <w:rPr>
          <w:sz w:val="24"/>
          <w:szCs w:val="24"/>
        </w:rPr>
        <w:t xml:space="preserve">, </w:t>
      </w:r>
      <w:r w:rsidR="00DA1BE6" w:rsidRPr="00DA1BE6">
        <w:rPr>
          <w:i/>
          <w:iCs/>
          <w:sz w:val="24"/>
          <w:szCs w:val="24"/>
        </w:rPr>
        <w:t>964</w:t>
      </w:r>
      <w:r w:rsidR="00DA1BE6" w:rsidRPr="00DA1BE6">
        <w:rPr>
          <w:sz w:val="24"/>
          <w:szCs w:val="24"/>
        </w:rPr>
        <w:t>.</w:t>
      </w:r>
    </w:p>
    <w:p w:rsidR="00BE6BE8" w:rsidRPr="0082090C" w:rsidRDefault="00BE6BE8" w:rsidP="00BE6BE8">
      <w:pPr>
        <w:widowControl w:val="0"/>
        <w:autoSpaceDE w:val="0"/>
        <w:autoSpaceDN w:val="0"/>
        <w:adjustRightInd w:val="0"/>
        <w:ind w:left="480" w:hanging="480"/>
        <w:rPr>
          <w:sz w:val="24"/>
          <w:szCs w:val="24"/>
        </w:rPr>
      </w:pPr>
      <w:r>
        <w:rPr>
          <w:sz w:val="24"/>
        </w:rPr>
        <w:t>Bambang.</w:t>
      </w:r>
      <w:r w:rsidRPr="0082090C">
        <w:rPr>
          <w:sz w:val="24"/>
          <w:szCs w:val="24"/>
        </w:rPr>
        <w:t xml:space="preserve"> 2015</w:t>
      </w:r>
      <w:r>
        <w:rPr>
          <w:sz w:val="24"/>
          <w:szCs w:val="24"/>
          <w:lang w:val="id-ID"/>
        </w:rPr>
        <w:t>.</w:t>
      </w:r>
      <w:r w:rsidRPr="0082090C">
        <w:rPr>
          <w:sz w:val="24"/>
          <w:szCs w:val="24"/>
        </w:rPr>
        <w:t xml:space="preserve"> </w:t>
      </w:r>
      <w:r w:rsidRPr="0082090C">
        <w:rPr>
          <w:bCs/>
          <w:i/>
          <w:sz w:val="24"/>
          <w:szCs w:val="24"/>
        </w:rPr>
        <w:t xml:space="preserve">Pembuatan Aplikasi </w:t>
      </w:r>
      <w:r w:rsidRPr="0082090C">
        <w:rPr>
          <w:bCs/>
          <w:i/>
          <w:iCs/>
          <w:sz w:val="24"/>
          <w:szCs w:val="24"/>
        </w:rPr>
        <w:t xml:space="preserve">Mobile </w:t>
      </w:r>
      <w:r w:rsidRPr="0082090C">
        <w:rPr>
          <w:bCs/>
          <w:i/>
          <w:sz w:val="24"/>
          <w:szCs w:val="24"/>
        </w:rPr>
        <w:t xml:space="preserve">Gis Berbasis Android Untuk Informasi Pariwisata Di Kabupaten Gunungkidul. </w:t>
      </w:r>
      <w:r w:rsidRPr="0082090C">
        <w:rPr>
          <w:bCs/>
          <w:sz w:val="24"/>
          <w:szCs w:val="24"/>
        </w:rPr>
        <w:t>Kumpu</w:t>
      </w:r>
      <w:r>
        <w:rPr>
          <w:bCs/>
          <w:sz w:val="24"/>
          <w:szCs w:val="24"/>
        </w:rPr>
        <w:t xml:space="preserve">lan </w:t>
      </w:r>
      <w:r w:rsidRPr="008B3138">
        <w:rPr>
          <w:bCs/>
          <w:i/>
          <w:sz w:val="24"/>
          <w:szCs w:val="24"/>
        </w:rPr>
        <w:t>Jurnal</w:t>
      </w:r>
      <w:r>
        <w:rPr>
          <w:bCs/>
          <w:sz w:val="24"/>
          <w:szCs w:val="24"/>
        </w:rPr>
        <w:t xml:space="preserve"> Ilmiah Geodesi Undip</w:t>
      </w:r>
      <w:r w:rsidRPr="0082090C">
        <w:rPr>
          <w:bCs/>
          <w:sz w:val="24"/>
          <w:szCs w:val="24"/>
        </w:rPr>
        <w:t xml:space="preserve">, Vol. 4 No. 4. </w:t>
      </w:r>
    </w:p>
    <w:p w:rsidR="00BE6BE8" w:rsidRDefault="00BE6BE8" w:rsidP="00BE6BE8">
      <w:pPr>
        <w:pStyle w:val="BodyText1"/>
        <w:shd w:val="clear" w:color="auto" w:fill="auto"/>
        <w:spacing w:line="240" w:lineRule="auto"/>
        <w:ind w:left="480" w:hanging="480"/>
        <w:rPr>
          <w:rFonts w:ascii="Times New Roman" w:hAnsi="Times New Roman"/>
          <w:sz w:val="24"/>
          <w:szCs w:val="24"/>
        </w:rPr>
      </w:pPr>
      <w:r w:rsidRPr="0082090C">
        <w:rPr>
          <w:rFonts w:ascii="Times New Roman" w:hAnsi="Times New Roman"/>
          <w:sz w:val="24"/>
          <w:szCs w:val="24"/>
        </w:rPr>
        <w:t xml:space="preserve">Budiyanto, E. 2009. </w:t>
      </w:r>
      <w:r w:rsidRPr="0082090C">
        <w:rPr>
          <w:rFonts w:ascii="Times New Roman" w:hAnsi="Times New Roman"/>
          <w:i/>
          <w:sz w:val="24"/>
          <w:szCs w:val="24"/>
        </w:rPr>
        <w:t>Panduan Praktikum Sistem Informasi Geografis</w:t>
      </w:r>
      <w:r w:rsidRPr="0082090C">
        <w:rPr>
          <w:rFonts w:ascii="Times New Roman" w:hAnsi="Times New Roman"/>
          <w:sz w:val="24"/>
          <w:szCs w:val="24"/>
        </w:rPr>
        <w:t>.</w:t>
      </w:r>
    </w:p>
    <w:p w:rsidR="00DA1BE6" w:rsidRPr="00DA1BE6" w:rsidRDefault="00DA1BE6" w:rsidP="00DA1BE6">
      <w:pPr>
        <w:widowControl w:val="0"/>
        <w:autoSpaceDE w:val="0"/>
        <w:autoSpaceDN w:val="0"/>
        <w:adjustRightInd w:val="0"/>
        <w:ind w:left="480" w:hanging="480"/>
        <w:rPr>
          <w:sz w:val="24"/>
          <w:szCs w:val="24"/>
        </w:rPr>
      </w:pPr>
      <w:r w:rsidRPr="00DA1BE6">
        <w:rPr>
          <w:sz w:val="24"/>
          <w:szCs w:val="24"/>
        </w:rPr>
        <w:t xml:space="preserve">Jihan, J. C. 2014. </w:t>
      </w:r>
      <w:r w:rsidR="00BE6BE8" w:rsidRPr="00DA1BE6">
        <w:rPr>
          <w:sz w:val="24"/>
          <w:szCs w:val="24"/>
        </w:rPr>
        <w:t>Pemanfaatan Global Navigation Satellite System ( GNSS ) Untuk Pemetaan Penggunaan Lahan Di</w:t>
      </w:r>
      <w:r w:rsidRPr="00DA1BE6">
        <w:rPr>
          <w:sz w:val="24"/>
          <w:szCs w:val="24"/>
        </w:rPr>
        <w:t xml:space="preserve"> </w:t>
      </w:r>
      <w:r w:rsidR="00A03DBC">
        <w:rPr>
          <w:sz w:val="24"/>
          <w:szCs w:val="24"/>
          <w:lang w:val="id-ID"/>
        </w:rPr>
        <w:t>Kecamatan Sukolilo Surabaya Timur</w:t>
      </w:r>
      <w:r w:rsidR="008B3138">
        <w:rPr>
          <w:sz w:val="24"/>
          <w:szCs w:val="24"/>
        </w:rPr>
        <w:t xml:space="preserve">. STTNAS </w:t>
      </w:r>
      <w:r w:rsidRPr="00DA1BE6">
        <w:rPr>
          <w:sz w:val="24"/>
          <w:szCs w:val="24"/>
        </w:rPr>
        <w:t>154–160.</w:t>
      </w:r>
    </w:p>
    <w:p w:rsidR="00DA1BE6" w:rsidRPr="008B3138" w:rsidRDefault="00BE6BE8" w:rsidP="00DA1BE6">
      <w:pPr>
        <w:widowControl w:val="0"/>
        <w:autoSpaceDE w:val="0"/>
        <w:autoSpaceDN w:val="0"/>
        <w:adjustRightInd w:val="0"/>
        <w:ind w:left="480" w:hanging="480"/>
        <w:rPr>
          <w:sz w:val="24"/>
          <w:szCs w:val="24"/>
        </w:rPr>
      </w:pPr>
      <w:r>
        <w:rPr>
          <w:sz w:val="24"/>
          <w:szCs w:val="24"/>
        </w:rPr>
        <w:t xml:space="preserve">Jihan, J. C. </w:t>
      </w:r>
      <w:r w:rsidR="00DA1BE6" w:rsidRPr="00DA1BE6">
        <w:rPr>
          <w:sz w:val="24"/>
          <w:szCs w:val="24"/>
        </w:rPr>
        <w:t xml:space="preserve">2016. Pemetaan </w:t>
      </w:r>
      <w:r w:rsidRPr="00DA1BE6">
        <w:rPr>
          <w:sz w:val="24"/>
          <w:szCs w:val="24"/>
        </w:rPr>
        <w:t xml:space="preserve">Jaringan Jalan Terhadap Aktivitas Perdagangan Dan Jasa Berbasis </w:t>
      </w:r>
      <w:r w:rsidR="008B3138">
        <w:rPr>
          <w:sz w:val="24"/>
          <w:szCs w:val="24"/>
        </w:rPr>
        <w:t>SIG</w:t>
      </w:r>
      <w:r w:rsidRPr="00DA1BE6">
        <w:rPr>
          <w:sz w:val="24"/>
          <w:szCs w:val="24"/>
        </w:rPr>
        <w:t xml:space="preserve"> Di Kecamatan Sukolilo Surabaya Timur</w:t>
      </w:r>
      <w:r w:rsidR="008B3138">
        <w:rPr>
          <w:sz w:val="24"/>
          <w:szCs w:val="24"/>
        </w:rPr>
        <w:t xml:space="preserve">. </w:t>
      </w:r>
      <w:r w:rsidR="008B3138" w:rsidRPr="008B3138">
        <w:rPr>
          <w:i/>
          <w:sz w:val="24"/>
          <w:szCs w:val="24"/>
          <w:lang w:val="id-ID"/>
        </w:rPr>
        <w:t>Jurnal</w:t>
      </w:r>
      <w:r w:rsidR="008B3138">
        <w:rPr>
          <w:sz w:val="24"/>
          <w:szCs w:val="24"/>
          <w:lang w:val="id-ID"/>
        </w:rPr>
        <w:t xml:space="preserve"> WAKTU Vol. </w:t>
      </w:r>
      <w:r w:rsidR="00DA1BE6" w:rsidRPr="008B3138">
        <w:rPr>
          <w:iCs/>
          <w:sz w:val="24"/>
          <w:szCs w:val="24"/>
        </w:rPr>
        <w:t>14</w:t>
      </w:r>
      <w:r w:rsidR="008B3138" w:rsidRPr="008B3138">
        <w:rPr>
          <w:iCs/>
          <w:sz w:val="24"/>
          <w:szCs w:val="24"/>
          <w:lang w:val="id-ID"/>
        </w:rPr>
        <w:t xml:space="preserve"> Nomor </w:t>
      </w:r>
      <w:r w:rsidR="008B3138">
        <w:rPr>
          <w:iCs/>
          <w:sz w:val="24"/>
          <w:szCs w:val="24"/>
          <w:lang w:val="id-ID"/>
        </w:rPr>
        <w:t xml:space="preserve"> 02, Juli 2016 ISSN 1412-1867</w:t>
      </w:r>
      <w:r w:rsidR="00DA1BE6" w:rsidRPr="008B3138">
        <w:rPr>
          <w:sz w:val="24"/>
          <w:szCs w:val="24"/>
        </w:rPr>
        <w:t>.</w:t>
      </w:r>
    </w:p>
    <w:p w:rsidR="00BE6BE8" w:rsidRPr="0082090C" w:rsidRDefault="00BE6BE8" w:rsidP="008B3138">
      <w:pPr>
        <w:pStyle w:val="NoSpacing"/>
        <w:spacing w:line="240" w:lineRule="auto"/>
        <w:ind w:left="480" w:hanging="480"/>
        <w:jc w:val="both"/>
        <w:rPr>
          <w:rFonts w:ascii="Times New Roman" w:hAnsi="Times New Roman"/>
          <w:sz w:val="24"/>
          <w:szCs w:val="24"/>
          <w:lang w:val="id-ID"/>
        </w:rPr>
      </w:pPr>
      <w:r w:rsidRPr="0082090C">
        <w:rPr>
          <w:rFonts w:ascii="Times New Roman" w:hAnsi="Times New Roman"/>
          <w:sz w:val="24"/>
          <w:szCs w:val="24"/>
        </w:rPr>
        <w:lastRenderedPageBreak/>
        <w:t xml:space="preserve">Junaidi, T. 1986. </w:t>
      </w:r>
      <w:r w:rsidRPr="0082090C">
        <w:rPr>
          <w:rFonts w:ascii="Times New Roman" w:hAnsi="Times New Roman"/>
          <w:i/>
          <w:iCs/>
          <w:sz w:val="24"/>
          <w:szCs w:val="24"/>
        </w:rPr>
        <w:t>Analisis Kawasan Industri Di Kabupaten Dati II Kulonprogo</w:t>
      </w:r>
      <w:r w:rsidRPr="0082090C">
        <w:rPr>
          <w:rFonts w:ascii="Times New Roman" w:hAnsi="Times New Roman"/>
          <w:sz w:val="24"/>
          <w:szCs w:val="24"/>
        </w:rPr>
        <w:t>. Surakarta: Jurusan Geografi-UMS.</w:t>
      </w:r>
    </w:p>
    <w:p w:rsidR="000A6732" w:rsidRDefault="00447E80" w:rsidP="00BE6BE8">
      <w:pPr>
        <w:widowControl w:val="0"/>
        <w:autoSpaceDE w:val="0"/>
        <w:autoSpaceDN w:val="0"/>
        <w:adjustRightInd w:val="0"/>
        <w:rPr>
          <w:sz w:val="24"/>
          <w:szCs w:val="24"/>
          <w:lang w:val="id-ID"/>
        </w:rPr>
      </w:pPr>
      <w:r>
        <w:rPr>
          <w:sz w:val="24"/>
          <w:szCs w:val="24"/>
        </w:rPr>
        <w:fldChar w:fldCharType="end"/>
      </w:r>
      <w:r w:rsidR="000A6732" w:rsidRPr="0082090C">
        <w:rPr>
          <w:sz w:val="24"/>
          <w:szCs w:val="24"/>
          <w:lang w:val="id-ID"/>
        </w:rPr>
        <w:t xml:space="preserve">Prahasta. 2011.  </w:t>
      </w:r>
      <w:r w:rsidR="000A6732" w:rsidRPr="0082090C">
        <w:rPr>
          <w:i/>
          <w:sz w:val="24"/>
          <w:szCs w:val="24"/>
          <w:lang w:val="id-ID"/>
        </w:rPr>
        <w:t xml:space="preserve">ArcGIS desktop. </w:t>
      </w:r>
      <w:r w:rsidR="000A6732" w:rsidRPr="0082090C">
        <w:rPr>
          <w:sz w:val="24"/>
          <w:szCs w:val="24"/>
          <w:lang w:val="id-ID"/>
        </w:rPr>
        <w:t xml:space="preserve">Informatika, Bandung </w:t>
      </w:r>
    </w:p>
    <w:p w:rsidR="00447E80" w:rsidRPr="0082090C" w:rsidRDefault="00447E80" w:rsidP="00447E80">
      <w:pPr>
        <w:ind w:left="480" w:hanging="480"/>
        <w:jc w:val="left"/>
        <w:rPr>
          <w:sz w:val="24"/>
          <w:szCs w:val="24"/>
          <w:lang w:val="sv-SE"/>
        </w:rPr>
      </w:pPr>
      <w:r w:rsidRPr="0082090C">
        <w:rPr>
          <w:sz w:val="24"/>
          <w:szCs w:val="24"/>
        </w:rPr>
        <w:t>President‘s Budget, Fiscal Year 2011</w:t>
      </w:r>
      <w:r>
        <w:rPr>
          <w:sz w:val="24"/>
          <w:szCs w:val="24"/>
          <w:lang w:val="id-ID"/>
        </w:rPr>
        <w:t>.</w:t>
      </w:r>
      <w:r w:rsidRPr="0082090C">
        <w:rPr>
          <w:sz w:val="24"/>
          <w:szCs w:val="24"/>
        </w:rPr>
        <w:t xml:space="preserve"> "Analytical Perspectives, Special Topics, Information Technology</w:t>
      </w:r>
      <w:r w:rsidRPr="0082090C">
        <w:rPr>
          <w:sz w:val="24"/>
          <w:szCs w:val="24"/>
          <w:lang w:val="id-ID"/>
        </w:rPr>
        <w:t xml:space="preserve"> </w:t>
      </w:r>
      <w:r w:rsidRPr="0082090C">
        <w:rPr>
          <w:sz w:val="24"/>
          <w:szCs w:val="24"/>
        </w:rPr>
        <w:t>‖ (p. 325) (www.whitehouse.gov/omb/budget/fy2011/assets/topics.pdf)</w:t>
      </w:r>
    </w:p>
    <w:p w:rsidR="000A6732" w:rsidRDefault="000A6732" w:rsidP="00447E80">
      <w:pPr>
        <w:pStyle w:val="NoSpacing"/>
        <w:spacing w:line="240" w:lineRule="auto"/>
        <w:ind w:left="480" w:hanging="480"/>
        <w:jc w:val="both"/>
        <w:rPr>
          <w:rFonts w:ascii="Times New Roman" w:hAnsi="Times New Roman"/>
          <w:sz w:val="24"/>
          <w:szCs w:val="24"/>
          <w:lang w:val="id-ID"/>
        </w:rPr>
      </w:pPr>
      <w:r w:rsidRPr="0082090C">
        <w:rPr>
          <w:rFonts w:ascii="Times New Roman" w:hAnsi="Times New Roman"/>
          <w:sz w:val="24"/>
          <w:szCs w:val="24"/>
          <w:lang w:val="id-ID"/>
        </w:rPr>
        <w:t>Raharjo, B, Ikhsan, M. 2015</w:t>
      </w:r>
      <w:r w:rsidR="00447E80">
        <w:rPr>
          <w:rFonts w:ascii="Times New Roman" w:hAnsi="Times New Roman"/>
          <w:sz w:val="24"/>
          <w:szCs w:val="24"/>
          <w:lang w:val="id-ID"/>
        </w:rPr>
        <w:t>.</w:t>
      </w:r>
      <w:r w:rsidRPr="0082090C">
        <w:rPr>
          <w:rFonts w:ascii="Times New Roman" w:hAnsi="Times New Roman"/>
          <w:sz w:val="24"/>
          <w:szCs w:val="24"/>
          <w:lang w:val="id-ID"/>
        </w:rPr>
        <w:t xml:space="preserve"> </w:t>
      </w:r>
      <w:r w:rsidRPr="0082090C">
        <w:rPr>
          <w:rFonts w:ascii="Times New Roman" w:hAnsi="Times New Roman"/>
          <w:i/>
          <w:sz w:val="24"/>
          <w:szCs w:val="24"/>
          <w:lang w:val="id-ID"/>
        </w:rPr>
        <w:t>Belajar ArcGIS Desktop 10</w:t>
      </w:r>
      <w:r w:rsidR="00447E80">
        <w:rPr>
          <w:rFonts w:ascii="Times New Roman" w:hAnsi="Times New Roman"/>
          <w:sz w:val="24"/>
          <w:szCs w:val="24"/>
          <w:lang w:val="id-ID"/>
        </w:rPr>
        <w:t xml:space="preserve"> , Geosiana Press, Banjarmasi.</w:t>
      </w:r>
    </w:p>
    <w:p w:rsidR="008B3138" w:rsidRDefault="000A6732" w:rsidP="00DA1BE6">
      <w:pPr>
        <w:widowControl w:val="0"/>
        <w:autoSpaceDE w:val="0"/>
        <w:autoSpaceDN w:val="0"/>
        <w:adjustRightInd w:val="0"/>
        <w:ind w:left="480" w:hanging="480"/>
        <w:rPr>
          <w:sz w:val="24"/>
          <w:szCs w:val="24"/>
          <w:lang w:val="id-ID"/>
        </w:rPr>
      </w:pPr>
      <w:r w:rsidRPr="0082090C">
        <w:rPr>
          <w:sz w:val="24"/>
          <w:szCs w:val="24"/>
          <w:lang w:val="id-ID"/>
        </w:rPr>
        <w:t>Rushton, Gerard</w:t>
      </w:r>
      <w:r w:rsidR="00447E80">
        <w:rPr>
          <w:sz w:val="24"/>
          <w:szCs w:val="24"/>
          <w:lang w:val="id-ID"/>
        </w:rPr>
        <w:t>.</w:t>
      </w:r>
      <w:r w:rsidRPr="0082090C">
        <w:rPr>
          <w:bCs/>
          <w:sz w:val="24"/>
          <w:szCs w:val="24"/>
          <w:lang w:val="id-ID"/>
        </w:rPr>
        <w:t xml:space="preserve"> </w:t>
      </w:r>
      <w:r w:rsidR="00447E80">
        <w:rPr>
          <w:sz w:val="24"/>
          <w:szCs w:val="24"/>
          <w:lang w:val="id-ID"/>
        </w:rPr>
        <w:t>2003.</w:t>
      </w:r>
      <w:r w:rsidRPr="0082090C">
        <w:rPr>
          <w:sz w:val="24"/>
          <w:szCs w:val="24"/>
          <w:lang w:val="id-ID"/>
        </w:rPr>
        <w:t xml:space="preserve"> </w:t>
      </w:r>
      <w:r w:rsidRPr="0082090C">
        <w:rPr>
          <w:bCs/>
          <w:sz w:val="24"/>
          <w:szCs w:val="24"/>
          <w:lang w:val="id-ID"/>
        </w:rPr>
        <w:t xml:space="preserve">Public health, </w:t>
      </w:r>
      <w:r w:rsidRPr="0082090C">
        <w:rPr>
          <w:bCs/>
          <w:i/>
          <w:sz w:val="24"/>
          <w:szCs w:val="24"/>
          <w:lang w:val="id-ID"/>
        </w:rPr>
        <w:t xml:space="preserve">GIS, and spatial analytic tools </w:t>
      </w:r>
      <w:r w:rsidRPr="0082090C">
        <w:rPr>
          <w:i/>
          <w:iCs/>
          <w:sz w:val="24"/>
          <w:szCs w:val="24"/>
          <w:lang w:val="id-ID"/>
        </w:rPr>
        <w:t>Annual Review of Public Health;</w:t>
      </w:r>
      <w:r w:rsidRPr="0082090C">
        <w:rPr>
          <w:iCs/>
          <w:sz w:val="24"/>
          <w:szCs w:val="24"/>
          <w:lang w:val="id-ID"/>
        </w:rPr>
        <w:t xml:space="preserve">Department of Geography,the universitiy of Iowa </w:t>
      </w:r>
      <w:r w:rsidRPr="0082090C">
        <w:rPr>
          <w:sz w:val="24"/>
          <w:szCs w:val="24"/>
          <w:lang w:val="id-ID"/>
        </w:rPr>
        <w:t>; 24, ProQuest pg. 43. Publhealth 24.012902.14843.</w:t>
      </w:r>
      <w:r w:rsidR="007F41A8">
        <w:rPr>
          <w:sz w:val="24"/>
          <w:szCs w:val="24"/>
          <w:lang w:val="id-ID"/>
        </w:rPr>
        <w:fldChar w:fldCharType="begin" w:fldLock="1"/>
      </w:r>
      <w:r w:rsidR="007F41A8">
        <w:rPr>
          <w:sz w:val="24"/>
          <w:szCs w:val="24"/>
          <w:lang w:val="id-ID"/>
        </w:rPr>
        <w:instrText xml:space="preserve">ADDIN Mendeley Bibliography CSL_BIBLIOGRAPHY </w:instrText>
      </w:r>
      <w:r w:rsidR="007F41A8">
        <w:rPr>
          <w:sz w:val="24"/>
          <w:szCs w:val="24"/>
          <w:lang w:val="id-ID"/>
        </w:rPr>
        <w:fldChar w:fldCharType="separate"/>
      </w:r>
    </w:p>
    <w:p w:rsidR="00DA1BE6" w:rsidRPr="00DA1BE6" w:rsidRDefault="008B3138" w:rsidP="00DA1BE6">
      <w:pPr>
        <w:widowControl w:val="0"/>
        <w:autoSpaceDE w:val="0"/>
        <w:autoSpaceDN w:val="0"/>
        <w:adjustRightInd w:val="0"/>
        <w:ind w:left="480" w:hanging="480"/>
        <w:rPr>
          <w:sz w:val="24"/>
        </w:rPr>
      </w:pPr>
      <w:r>
        <w:rPr>
          <w:sz w:val="24"/>
          <w:szCs w:val="24"/>
        </w:rPr>
        <w:t xml:space="preserve">Sholikhah, I. </w:t>
      </w:r>
      <w:r w:rsidR="00DA1BE6" w:rsidRPr="00DA1BE6">
        <w:rPr>
          <w:sz w:val="24"/>
          <w:szCs w:val="24"/>
        </w:rPr>
        <w:t>2012. Evaluasi Kesesuaian Lahan Untuk Kawasan Pergudangan Di Wilayah Surabaya Barat Menggunakan Sistem Informasi Geografis (SIG), 1–7.</w:t>
      </w:r>
    </w:p>
    <w:p w:rsidR="000A6732" w:rsidRPr="0082090C" w:rsidRDefault="007F41A8" w:rsidP="00447E80">
      <w:pPr>
        <w:pStyle w:val="NoSpacing"/>
        <w:spacing w:line="240" w:lineRule="auto"/>
        <w:ind w:left="480" w:hanging="480"/>
        <w:jc w:val="both"/>
        <w:rPr>
          <w:rFonts w:ascii="Times New Roman" w:hAnsi="Times New Roman"/>
          <w:bCs/>
          <w:sz w:val="24"/>
          <w:szCs w:val="24"/>
        </w:rPr>
      </w:pPr>
      <w:r>
        <w:rPr>
          <w:rFonts w:ascii="Times New Roman" w:hAnsi="Times New Roman"/>
          <w:sz w:val="24"/>
          <w:szCs w:val="24"/>
          <w:lang w:val="id-ID"/>
        </w:rPr>
        <w:fldChar w:fldCharType="end"/>
      </w:r>
    </w:p>
    <w:p w:rsidR="00D029F1" w:rsidRPr="0082090C" w:rsidRDefault="00D029F1" w:rsidP="00D029F1">
      <w:pPr>
        <w:pStyle w:val="DaftarPustaka"/>
        <w:rPr>
          <w:sz w:val="24"/>
          <w:szCs w:val="24"/>
        </w:rPr>
      </w:pPr>
    </w:p>
    <w:p w:rsidR="008E6899" w:rsidRPr="0082090C" w:rsidRDefault="008E6899" w:rsidP="00D029F1">
      <w:pPr>
        <w:pStyle w:val="DaftarPustaka"/>
        <w:rPr>
          <w:sz w:val="24"/>
          <w:szCs w:val="24"/>
          <w:lang w:val="id-ID"/>
        </w:rPr>
      </w:pPr>
      <w:r w:rsidRPr="0082090C">
        <w:rPr>
          <w:sz w:val="24"/>
          <w:szCs w:val="24"/>
          <w:lang w:val="id-ID"/>
        </w:rPr>
        <w:t>Ucapan Terima Kasih</w:t>
      </w:r>
    </w:p>
    <w:p w:rsidR="008E6899" w:rsidRPr="0082090C" w:rsidRDefault="008E6899" w:rsidP="008E6899">
      <w:pPr>
        <w:pStyle w:val="DaftarPustaka"/>
        <w:ind w:left="0" w:firstLine="0"/>
        <w:rPr>
          <w:sz w:val="24"/>
          <w:szCs w:val="24"/>
          <w:lang w:val="id-ID"/>
        </w:rPr>
      </w:pPr>
      <w:r w:rsidRPr="0082090C">
        <w:rPr>
          <w:sz w:val="24"/>
          <w:szCs w:val="24"/>
        </w:rPr>
        <w:t xml:space="preserve">Penulis mengucapkan terima kasih kepada </w:t>
      </w:r>
      <w:r w:rsidR="00AD2758" w:rsidRPr="0082090C">
        <w:rPr>
          <w:sz w:val="24"/>
          <w:szCs w:val="24"/>
          <w:lang w:val="id-ID"/>
        </w:rPr>
        <w:t>Kementrian Riset, Teknologi, dan Pendidikan</w:t>
      </w:r>
      <w:r w:rsidRPr="0082090C">
        <w:rPr>
          <w:sz w:val="24"/>
          <w:szCs w:val="24"/>
        </w:rPr>
        <w:t xml:space="preserve"> Tinggi</w:t>
      </w:r>
      <w:r w:rsidR="00AD2758" w:rsidRPr="0082090C">
        <w:rPr>
          <w:sz w:val="24"/>
          <w:szCs w:val="24"/>
          <w:lang w:val="id-ID"/>
        </w:rPr>
        <w:t xml:space="preserve"> Republik Indonesia</w:t>
      </w:r>
      <w:r w:rsidRPr="0082090C">
        <w:rPr>
          <w:sz w:val="24"/>
          <w:szCs w:val="24"/>
        </w:rPr>
        <w:t xml:space="preserve"> yang telah memberikan </w:t>
      </w:r>
      <w:r w:rsidR="005E171A" w:rsidRPr="0082090C">
        <w:rPr>
          <w:sz w:val="24"/>
          <w:szCs w:val="24"/>
          <w:lang w:val="id-ID"/>
        </w:rPr>
        <w:t>dana hibah dosen pemula</w:t>
      </w:r>
      <w:r w:rsidRPr="0082090C">
        <w:rPr>
          <w:sz w:val="24"/>
          <w:szCs w:val="24"/>
        </w:rPr>
        <w:t xml:space="preserve"> kepada penulis, serta kepada Dinas Cipta Karya dan Tata Ruang Kota Surabaya, Badan Perencanaan dan Pengembangan Kota Surabaya yang telah memberikan beberapa jenis data yang digunakan dalam penelitian ini.</w:t>
      </w:r>
    </w:p>
    <w:sectPr w:rsidR="008E6899" w:rsidRPr="0082090C" w:rsidSect="0082090C">
      <w:footerReference w:type="even" r:id="rId33"/>
      <w:footerReference w:type="default" r:id="rId34"/>
      <w:type w:val="continuous"/>
      <w:pgSz w:w="11907" w:h="16839" w:code="9"/>
      <w:pgMar w:top="1701" w:right="1797" w:bottom="1701" w:left="1797" w:header="992" w:footer="675" w:gutter="0"/>
      <w:cols w:space="38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4662" w:rsidRDefault="00C84662">
      <w:r>
        <w:separator/>
      </w:r>
    </w:p>
  </w:endnote>
  <w:endnote w:type="continuationSeparator" w:id="0">
    <w:p w:rsidR="00C84662" w:rsidRDefault="00C846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0FBC" w:rsidRDefault="00D00FB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0FBC" w:rsidRDefault="00D00FBC">
    <w:pPr>
      <w:pStyle w:val="Footer"/>
      <w:ind w:right="360"/>
      <w:jc w:val="center"/>
      <w:rPr>
        <w:sz w:val="20"/>
      </w:rPr>
    </w:pPr>
  </w:p>
  <w:p w:rsidR="00D00FBC" w:rsidRDefault="00D00F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4662" w:rsidRDefault="00C84662">
      <w:r>
        <w:separator/>
      </w:r>
    </w:p>
  </w:footnote>
  <w:footnote w:type="continuationSeparator" w:id="0">
    <w:p w:rsidR="00C84662" w:rsidRDefault="00C8466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952715"/>
    <w:multiLevelType w:val="multilevel"/>
    <w:tmpl w:val="FF62FE44"/>
    <w:lvl w:ilvl="0">
      <w:start w:val="1"/>
      <w:numFmt w:val="decimal"/>
      <w:lvlText w:val="%1."/>
      <w:lvlJc w:val="left"/>
      <w:pPr>
        <w:ind w:left="720" w:hanging="360"/>
      </w:pPr>
      <w:rPr>
        <w:rFonts w:hint="default"/>
        <w:b w:val="0"/>
        <w:sz w:val="24"/>
        <w:szCs w:val="24"/>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9E24939"/>
    <w:multiLevelType w:val="multilevel"/>
    <w:tmpl w:val="99781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CCD55E4"/>
    <w:multiLevelType w:val="hybridMultilevel"/>
    <w:tmpl w:val="B67AEAC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12E493F"/>
    <w:multiLevelType w:val="hybridMultilevel"/>
    <w:tmpl w:val="F10AC3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2114D6D"/>
    <w:multiLevelType w:val="multilevel"/>
    <w:tmpl w:val="11A0A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9268C"/>
    <w:multiLevelType w:val="multilevel"/>
    <w:tmpl w:val="73CA9226"/>
    <w:lvl w:ilvl="0">
      <w:start w:val="1"/>
      <w:numFmt w:val="decimal"/>
      <w:lvlText w:val="%1."/>
      <w:lvlJc w:val="left"/>
      <w:pPr>
        <w:ind w:left="1215" w:hanging="360"/>
      </w:pPr>
      <w:rPr>
        <w:rFonts w:hint="default"/>
      </w:rPr>
    </w:lvl>
    <w:lvl w:ilvl="1">
      <w:start w:val="3"/>
      <w:numFmt w:val="decimal"/>
      <w:isLgl/>
      <w:lvlText w:val="%1.%2."/>
      <w:lvlJc w:val="left"/>
      <w:pPr>
        <w:ind w:left="1395" w:hanging="540"/>
      </w:pPr>
      <w:rPr>
        <w:rFonts w:hint="default"/>
      </w:rPr>
    </w:lvl>
    <w:lvl w:ilvl="2">
      <w:start w:val="2"/>
      <w:numFmt w:val="decimal"/>
      <w:isLgl/>
      <w:lvlText w:val="%1.%2.%3."/>
      <w:lvlJc w:val="left"/>
      <w:pPr>
        <w:ind w:left="1575" w:hanging="720"/>
      </w:pPr>
      <w:rPr>
        <w:rFonts w:hint="default"/>
      </w:rPr>
    </w:lvl>
    <w:lvl w:ilvl="3">
      <w:start w:val="1"/>
      <w:numFmt w:val="decimal"/>
      <w:isLgl/>
      <w:lvlText w:val="%1.%2.%3.%4."/>
      <w:lvlJc w:val="left"/>
      <w:pPr>
        <w:ind w:left="1575" w:hanging="720"/>
      </w:pPr>
      <w:rPr>
        <w:rFonts w:hint="default"/>
      </w:rPr>
    </w:lvl>
    <w:lvl w:ilvl="4">
      <w:start w:val="1"/>
      <w:numFmt w:val="decimal"/>
      <w:isLgl/>
      <w:lvlText w:val="%1.%2.%3.%4.%5."/>
      <w:lvlJc w:val="left"/>
      <w:pPr>
        <w:ind w:left="1935" w:hanging="1080"/>
      </w:pPr>
      <w:rPr>
        <w:rFonts w:hint="default"/>
      </w:rPr>
    </w:lvl>
    <w:lvl w:ilvl="5">
      <w:start w:val="1"/>
      <w:numFmt w:val="decimal"/>
      <w:isLgl/>
      <w:lvlText w:val="%1.%2.%3.%4.%5.%6."/>
      <w:lvlJc w:val="left"/>
      <w:pPr>
        <w:ind w:left="1935" w:hanging="1080"/>
      </w:pPr>
      <w:rPr>
        <w:rFonts w:hint="default"/>
      </w:rPr>
    </w:lvl>
    <w:lvl w:ilvl="6">
      <w:start w:val="1"/>
      <w:numFmt w:val="decimal"/>
      <w:isLgl/>
      <w:lvlText w:val="%1.%2.%3.%4.%5.%6.%7."/>
      <w:lvlJc w:val="left"/>
      <w:pPr>
        <w:ind w:left="2295" w:hanging="1440"/>
      </w:pPr>
      <w:rPr>
        <w:rFonts w:hint="default"/>
      </w:rPr>
    </w:lvl>
    <w:lvl w:ilvl="7">
      <w:start w:val="1"/>
      <w:numFmt w:val="decimal"/>
      <w:isLgl/>
      <w:lvlText w:val="%1.%2.%3.%4.%5.%6.%7.%8."/>
      <w:lvlJc w:val="left"/>
      <w:pPr>
        <w:ind w:left="2295" w:hanging="1440"/>
      </w:pPr>
      <w:rPr>
        <w:rFonts w:hint="default"/>
      </w:rPr>
    </w:lvl>
    <w:lvl w:ilvl="8">
      <w:start w:val="1"/>
      <w:numFmt w:val="decimal"/>
      <w:isLgl/>
      <w:lvlText w:val="%1.%2.%3.%4.%5.%6.%7.%8.%9."/>
      <w:lvlJc w:val="left"/>
      <w:pPr>
        <w:ind w:left="2655" w:hanging="1800"/>
      </w:pPr>
      <w:rPr>
        <w:rFonts w:hint="default"/>
      </w:rPr>
    </w:lvl>
  </w:abstractNum>
  <w:abstractNum w:abstractNumId="6">
    <w:nsid w:val="146C2660"/>
    <w:multiLevelType w:val="multilevel"/>
    <w:tmpl w:val="2F0675A4"/>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6BA0E12"/>
    <w:multiLevelType w:val="hybridMultilevel"/>
    <w:tmpl w:val="6242E1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1921DCD"/>
    <w:multiLevelType w:val="hybridMultilevel"/>
    <w:tmpl w:val="762610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E107AE"/>
    <w:multiLevelType w:val="hybridMultilevel"/>
    <w:tmpl w:val="D8247C62"/>
    <w:lvl w:ilvl="0" w:tplc="82D45CB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AEF4024"/>
    <w:multiLevelType w:val="hybridMultilevel"/>
    <w:tmpl w:val="3702D2DE"/>
    <w:lvl w:ilvl="0" w:tplc="3FCE3BE0">
      <w:start w:val="1"/>
      <w:numFmt w:val="lowerLetter"/>
      <w:lvlText w:val="%1."/>
      <w:lvlJc w:val="left"/>
      <w:pPr>
        <w:ind w:left="1854" w:hanging="360"/>
      </w:pPr>
      <w:rPr>
        <w:rFonts w:ascii="Times New Roman" w:eastAsia="Calibri" w:hAnsi="Times New Roman" w:cs="Times New Roman"/>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1">
    <w:nsid w:val="31FC5288"/>
    <w:multiLevelType w:val="multilevel"/>
    <w:tmpl w:val="F4805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AD3031A"/>
    <w:multiLevelType w:val="hybridMultilevel"/>
    <w:tmpl w:val="385CB47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3E5572A6"/>
    <w:multiLevelType w:val="multilevel"/>
    <w:tmpl w:val="BEAEB366"/>
    <w:lvl w:ilvl="0">
      <w:start w:val="1"/>
      <w:numFmt w:val="decimal"/>
      <w:lvlText w:val="%1."/>
      <w:lvlJc w:val="left"/>
      <w:pPr>
        <w:ind w:left="360" w:hanging="360"/>
      </w:pPr>
      <w:rPr>
        <w:rFonts w:hint="default"/>
      </w:rPr>
    </w:lvl>
    <w:lvl w:ilvl="1">
      <w:start w:val="1"/>
      <w:numFmt w:val="decimal"/>
      <w:pStyle w:val="subabb"/>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3EEA699B"/>
    <w:multiLevelType w:val="multilevel"/>
    <w:tmpl w:val="72884E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A403F40"/>
    <w:multiLevelType w:val="multilevel"/>
    <w:tmpl w:val="98EC1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E82298C"/>
    <w:multiLevelType w:val="hybridMultilevel"/>
    <w:tmpl w:val="E8D4ABE6"/>
    <w:lvl w:ilvl="0" w:tplc="81A07960">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4FFB22BB"/>
    <w:multiLevelType w:val="multilevel"/>
    <w:tmpl w:val="29A05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16A195A"/>
    <w:multiLevelType w:val="hybridMultilevel"/>
    <w:tmpl w:val="C172D14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4C97483"/>
    <w:multiLevelType w:val="multilevel"/>
    <w:tmpl w:val="47DAE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7FD3CB0"/>
    <w:multiLevelType w:val="multilevel"/>
    <w:tmpl w:val="F274F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F976420"/>
    <w:multiLevelType w:val="hybridMultilevel"/>
    <w:tmpl w:val="8496F1CE"/>
    <w:lvl w:ilvl="0" w:tplc="F44A84D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60FF7167"/>
    <w:multiLevelType w:val="multilevel"/>
    <w:tmpl w:val="5D64494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621D3A02"/>
    <w:multiLevelType w:val="multilevel"/>
    <w:tmpl w:val="2CA2B710"/>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5955D8C"/>
    <w:multiLevelType w:val="hybridMultilevel"/>
    <w:tmpl w:val="175EB0AA"/>
    <w:lvl w:ilvl="0" w:tplc="99BC34C0">
      <w:start w:val="1"/>
      <w:numFmt w:val="decimal"/>
      <w:lvlText w:val="%1."/>
      <w:lvlJc w:val="left"/>
      <w:pPr>
        <w:ind w:left="720" w:hanging="360"/>
      </w:pPr>
      <w:rPr>
        <w:rFonts w:eastAsia="Batang"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5FB1AE9"/>
    <w:multiLevelType w:val="hybridMultilevel"/>
    <w:tmpl w:val="FC42110E"/>
    <w:lvl w:ilvl="0" w:tplc="60F06FAE">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6813C0D"/>
    <w:multiLevelType w:val="multilevel"/>
    <w:tmpl w:val="D6F638C4"/>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hint="default"/>
      </w:rPr>
    </w:lvl>
    <w:lvl w:ilvl="2">
      <w:start w:val="1"/>
      <w:numFmt w:val="lowerLetter"/>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80C7399"/>
    <w:multiLevelType w:val="multilevel"/>
    <w:tmpl w:val="04CAF62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6CCF1AC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D982785"/>
    <w:multiLevelType w:val="hybridMultilevel"/>
    <w:tmpl w:val="959E49C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0">
    <w:nsid w:val="6FEA385B"/>
    <w:multiLevelType w:val="hybridMultilevel"/>
    <w:tmpl w:val="3FF633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95B70EE"/>
    <w:multiLevelType w:val="multilevel"/>
    <w:tmpl w:val="3044228A"/>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79C71D95"/>
    <w:multiLevelType w:val="multilevel"/>
    <w:tmpl w:val="3B98A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5"/>
  </w:num>
  <w:num w:numId="2">
    <w:abstractNumId w:val="12"/>
  </w:num>
  <w:num w:numId="3">
    <w:abstractNumId w:val="3"/>
  </w:num>
  <w:num w:numId="4">
    <w:abstractNumId w:val="16"/>
  </w:num>
  <w:num w:numId="5">
    <w:abstractNumId w:val="9"/>
  </w:num>
  <w:num w:numId="6">
    <w:abstractNumId w:val="8"/>
  </w:num>
  <w:num w:numId="7">
    <w:abstractNumId w:val="31"/>
  </w:num>
  <w:num w:numId="8">
    <w:abstractNumId w:val="27"/>
  </w:num>
  <w:num w:numId="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2"/>
  </w:num>
  <w:num w:numId="11">
    <w:abstractNumId w:val="28"/>
  </w:num>
  <w:num w:numId="1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19"/>
  </w:num>
  <w:num w:numId="15">
    <w:abstractNumId w:val="11"/>
  </w:num>
  <w:num w:numId="16">
    <w:abstractNumId w:val="4"/>
  </w:num>
  <w:num w:numId="17">
    <w:abstractNumId w:val="15"/>
  </w:num>
  <w:num w:numId="18">
    <w:abstractNumId w:val="17"/>
  </w:num>
  <w:num w:numId="19">
    <w:abstractNumId w:val="20"/>
  </w:num>
  <w:num w:numId="20">
    <w:abstractNumId w:val="32"/>
  </w:num>
  <w:num w:numId="21">
    <w:abstractNumId w:val="1"/>
  </w:num>
  <w:num w:numId="22">
    <w:abstractNumId w:val="2"/>
  </w:num>
  <w:num w:numId="23">
    <w:abstractNumId w:val="24"/>
  </w:num>
  <w:num w:numId="24">
    <w:abstractNumId w:val="21"/>
  </w:num>
  <w:num w:numId="25">
    <w:abstractNumId w:val="5"/>
  </w:num>
  <w:num w:numId="26">
    <w:abstractNumId w:val="13"/>
  </w:num>
  <w:num w:numId="27">
    <w:abstractNumId w:val="0"/>
  </w:num>
  <w:num w:numId="28">
    <w:abstractNumId w:val="6"/>
  </w:num>
  <w:num w:numId="29">
    <w:abstractNumId w:val="26"/>
  </w:num>
  <w:num w:numId="30">
    <w:abstractNumId w:val="30"/>
  </w:num>
  <w:num w:numId="31">
    <w:abstractNumId w:val="7"/>
  </w:num>
  <w:num w:numId="32">
    <w:abstractNumId w:val="18"/>
  </w:num>
  <w:num w:numId="33">
    <w:abstractNumId w:val="29"/>
  </w:num>
  <w:num w:numId="34">
    <w:abstractNumId w:val="23"/>
  </w:num>
  <w:num w:numId="3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rawingGridHorizontalSpacing w:val="120"/>
  <w:displayHorizontalDrawingGridEvery w:val="2"/>
  <w:characterSpacingControl w:val="doNotCompress"/>
  <w:hdrShapeDefaults>
    <o:shapedefaults v:ext="edit" spidmax="2049" fillcolor="white" stroke="f">
      <v:fill color="white"/>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I3NzA1MTMxMzA1NjBU0lEKTi0uzszPAykwrAUASHoEZCwAAAA="/>
    <w:docVar w:name="EN.InstantFormat" w:val="&lt;ENInstantFormat&gt;&lt;Enabled&gt;1&lt;/Enabled&gt;&lt;ScanUnformatted&gt;1&lt;/ScanUnformatted&gt;&lt;ScanChanges&gt;1&lt;/ScanChanges&gt;&lt;Suspended&gt;1&lt;/Suspended&gt;&lt;/ENInstantFormat&gt;"/>
    <w:docVar w:name="EN.Layout" w:val="&lt;ENLayout&gt;&lt;Style&gt;AESOP 2012&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Layout&gt;"/>
    <w:docVar w:name="EN.Libraries" w:val="&lt;Libraries&gt;&lt;/Libraries&gt;"/>
  </w:docVars>
  <w:rsids>
    <w:rsidRoot w:val="00985F2D"/>
    <w:rsid w:val="000001B9"/>
    <w:rsid w:val="000009F0"/>
    <w:rsid w:val="00002547"/>
    <w:rsid w:val="00002F79"/>
    <w:rsid w:val="000038DC"/>
    <w:rsid w:val="000042B2"/>
    <w:rsid w:val="000043A7"/>
    <w:rsid w:val="00004B1E"/>
    <w:rsid w:val="00010FF2"/>
    <w:rsid w:val="0001142F"/>
    <w:rsid w:val="00011DD2"/>
    <w:rsid w:val="0001261D"/>
    <w:rsid w:val="000127E0"/>
    <w:rsid w:val="000140D1"/>
    <w:rsid w:val="00015601"/>
    <w:rsid w:val="000158D1"/>
    <w:rsid w:val="000205C4"/>
    <w:rsid w:val="00020834"/>
    <w:rsid w:val="00020B94"/>
    <w:rsid w:val="00021502"/>
    <w:rsid w:val="00021CA0"/>
    <w:rsid w:val="00021D1C"/>
    <w:rsid w:val="00021E71"/>
    <w:rsid w:val="0002231F"/>
    <w:rsid w:val="00022365"/>
    <w:rsid w:val="000227FF"/>
    <w:rsid w:val="00022A98"/>
    <w:rsid w:val="00023A4B"/>
    <w:rsid w:val="000245EC"/>
    <w:rsid w:val="00025B95"/>
    <w:rsid w:val="00026F78"/>
    <w:rsid w:val="000279D6"/>
    <w:rsid w:val="00031397"/>
    <w:rsid w:val="000316FF"/>
    <w:rsid w:val="0003197E"/>
    <w:rsid w:val="000329DE"/>
    <w:rsid w:val="00032FE1"/>
    <w:rsid w:val="000334AB"/>
    <w:rsid w:val="0003436B"/>
    <w:rsid w:val="000354DF"/>
    <w:rsid w:val="00035C4F"/>
    <w:rsid w:val="000373D8"/>
    <w:rsid w:val="0004007B"/>
    <w:rsid w:val="00042920"/>
    <w:rsid w:val="00043AF7"/>
    <w:rsid w:val="0004442E"/>
    <w:rsid w:val="0004799C"/>
    <w:rsid w:val="000502C5"/>
    <w:rsid w:val="0005032E"/>
    <w:rsid w:val="00050E70"/>
    <w:rsid w:val="000517B7"/>
    <w:rsid w:val="00051B4E"/>
    <w:rsid w:val="0005355B"/>
    <w:rsid w:val="00053B88"/>
    <w:rsid w:val="0005421A"/>
    <w:rsid w:val="00054381"/>
    <w:rsid w:val="0005533B"/>
    <w:rsid w:val="000606E5"/>
    <w:rsid w:val="0006117E"/>
    <w:rsid w:val="000642EF"/>
    <w:rsid w:val="00064B48"/>
    <w:rsid w:val="00065FED"/>
    <w:rsid w:val="000663D4"/>
    <w:rsid w:val="00067892"/>
    <w:rsid w:val="00067D5D"/>
    <w:rsid w:val="00070628"/>
    <w:rsid w:val="00072C23"/>
    <w:rsid w:val="00073795"/>
    <w:rsid w:val="00073BC7"/>
    <w:rsid w:val="00075B92"/>
    <w:rsid w:val="00077CA2"/>
    <w:rsid w:val="00080EF3"/>
    <w:rsid w:val="00081488"/>
    <w:rsid w:val="000828EF"/>
    <w:rsid w:val="00082DDE"/>
    <w:rsid w:val="00084EAE"/>
    <w:rsid w:val="000850F8"/>
    <w:rsid w:val="000851D6"/>
    <w:rsid w:val="00085A96"/>
    <w:rsid w:val="00086533"/>
    <w:rsid w:val="00086C19"/>
    <w:rsid w:val="000878D4"/>
    <w:rsid w:val="000905CC"/>
    <w:rsid w:val="00093015"/>
    <w:rsid w:val="00093294"/>
    <w:rsid w:val="00093639"/>
    <w:rsid w:val="00094034"/>
    <w:rsid w:val="00094355"/>
    <w:rsid w:val="00094F46"/>
    <w:rsid w:val="0009578B"/>
    <w:rsid w:val="00095E63"/>
    <w:rsid w:val="000967FB"/>
    <w:rsid w:val="000A248C"/>
    <w:rsid w:val="000A28BD"/>
    <w:rsid w:val="000A4D29"/>
    <w:rsid w:val="000A4FDE"/>
    <w:rsid w:val="000A5928"/>
    <w:rsid w:val="000A6732"/>
    <w:rsid w:val="000A6E7F"/>
    <w:rsid w:val="000B0537"/>
    <w:rsid w:val="000B1260"/>
    <w:rsid w:val="000B16B3"/>
    <w:rsid w:val="000B23DE"/>
    <w:rsid w:val="000B2CE6"/>
    <w:rsid w:val="000B4716"/>
    <w:rsid w:val="000B4894"/>
    <w:rsid w:val="000B53E9"/>
    <w:rsid w:val="000B5CA2"/>
    <w:rsid w:val="000B670D"/>
    <w:rsid w:val="000C2267"/>
    <w:rsid w:val="000C22A5"/>
    <w:rsid w:val="000C2463"/>
    <w:rsid w:val="000C2AC3"/>
    <w:rsid w:val="000C2EE0"/>
    <w:rsid w:val="000C3A8C"/>
    <w:rsid w:val="000C50DE"/>
    <w:rsid w:val="000D1E16"/>
    <w:rsid w:val="000D49BA"/>
    <w:rsid w:val="000D4A3F"/>
    <w:rsid w:val="000D52FB"/>
    <w:rsid w:val="000D5F8A"/>
    <w:rsid w:val="000D6C46"/>
    <w:rsid w:val="000D6D55"/>
    <w:rsid w:val="000E172B"/>
    <w:rsid w:val="000E1FCF"/>
    <w:rsid w:val="000E35B4"/>
    <w:rsid w:val="000E3830"/>
    <w:rsid w:val="000E5F12"/>
    <w:rsid w:val="000E6F4B"/>
    <w:rsid w:val="000E78EF"/>
    <w:rsid w:val="000F2270"/>
    <w:rsid w:val="000F2285"/>
    <w:rsid w:val="000F355E"/>
    <w:rsid w:val="000F3D74"/>
    <w:rsid w:val="000F5BA0"/>
    <w:rsid w:val="000F6D0C"/>
    <w:rsid w:val="000F7A6A"/>
    <w:rsid w:val="00100397"/>
    <w:rsid w:val="00100580"/>
    <w:rsid w:val="00101078"/>
    <w:rsid w:val="001023A3"/>
    <w:rsid w:val="0010358D"/>
    <w:rsid w:val="00103769"/>
    <w:rsid w:val="001043C5"/>
    <w:rsid w:val="001048D5"/>
    <w:rsid w:val="00104D95"/>
    <w:rsid w:val="00105085"/>
    <w:rsid w:val="00106AA1"/>
    <w:rsid w:val="001079C3"/>
    <w:rsid w:val="00110D68"/>
    <w:rsid w:val="00111E08"/>
    <w:rsid w:val="00114CB0"/>
    <w:rsid w:val="00114CB4"/>
    <w:rsid w:val="001151A8"/>
    <w:rsid w:val="001174DD"/>
    <w:rsid w:val="00120C99"/>
    <w:rsid w:val="00121C86"/>
    <w:rsid w:val="001227B7"/>
    <w:rsid w:val="00123010"/>
    <w:rsid w:val="001231F7"/>
    <w:rsid w:val="00123361"/>
    <w:rsid w:val="001241CB"/>
    <w:rsid w:val="00125586"/>
    <w:rsid w:val="001259D5"/>
    <w:rsid w:val="001260ED"/>
    <w:rsid w:val="00127D8D"/>
    <w:rsid w:val="001302E1"/>
    <w:rsid w:val="00132849"/>
    <w:rsid w:val="00133834"/>
    <w:rsid w:val="00133C8F"/>
    <w:rsid w:val="00136AA6"/>
    <w:rsid w:val="00137C1A"/>
    <w:rsid w:val="00137C75"/>
    <w:rsid w:val="00140B69"/>
    <w:rsid w:val="00140F54"/>
    <w:rsid w:val="00141023"/>
    <w:rsid w:val="001412E9"/>
    <w:rsid w:val="0014232A"/>
    <w:rsid w:val="00142F90"/>
    <w:rsid w:val="00143092"/>
    <w:rsid w:val="0014310E"/>
    <w:rsid w:val="001460C4"/>
    <w:rsid w:val="00146D77"/>
    <w:rsid w:val="00147AA6"/>
    <w:rsid w:val="00151432"/>
    <w:rsid w:val="00154209"/>
    <w:rsid w:val="00155CF9"/>
    <w:rsid w:val="00156DDC"/>
    <w:rsid w:val="001602C1"/>
    <w:rsid w:val="00161E6D"/>
    <w:rsid w:val="001626EF"/>
    <w:rsid w:val="00162E38"/>
    <w:rsid w:val="00162ECE"/>
    <w:rsid w:val="00164C03"/>
    <w:rsid w:val="00165247"/>
    <w:rsid w:val="00167D45"/>
    <w:rsid w:val="00170A80"/>
    <w:rsid w:val="001715AB"/>
    <w:rsid w:val="00171665"/>
    <w:rsid w:val="0017196F"/>
    <w:rsid w:val="00171D09"/>
    <w:rsid w:val="00172C01"/>
    <w:rsid w:val="0017422A"/>
    <w:rsid w:val="00174D1C"/>
    <w:rsid w:val="00175CE3"/>
    <w:rsid w:val="001777EA"/>
    <w:rsid w:val="00181BEF"/>
    <w:rsid w:val="001826C1"/>
    <w:rsid w:val="00182B64"/>
    <w:rsid w:val="001840FC"/>
    <w:rsid w:val="00184849"/>
    <w:rsid w:val="001855F3"/>
    <w:rsid w:val="00185E91"/>
    <w:rsid w:val="0019091E"/>
    <w:rsid w:val="00191A74"/>
    <w:rsid w:val="00191BE1"/>
    <w:rsid w:val="001958AB"/>
    <w:rsid w:val="00195E13"/>
    <w:rsid w:val="00195E6C"/>
    <w:rsid w:val="001967BB"/>
    <w:rsid w:val="00196A2D"/>
    <w:rsid w:val="001A00EB"/>
    <w:rsid w:val="001A0F3C"/>
    <w:rsid w:val="001A18F0"/>
    <w:rsid w:val="001A4887"/>
    <w:rsid w:val="001A4D34"/>
    <w:rsid w:val="001B03EA"/>
    <w:rsid w:val="001B05F7"/>
    <w:rsid w:val="001B085E"/>
    <w:rsid w:val="001B0A61"/>
    <w:rsid w:val="001B1160"/>
    <w:rsid w:val="001B19CF"/>
    <w:rsid w:val="001B3606"/>
    <w:rsid w:val="001B3F15"/>
    <w:rsid w:val="001B475E"/>
    <w:rsid w:val="001B51A3"/>
    <w:rsid w:val="001B56F2"/>
    <w:rsid w:val="001B5AFD"/>
    <w:rsid w:val="001B6155"/>
    <w:rsid w:val="001C0D3A"/>
    <w:rsid w:val="001C2A9B"/>
    <w:rsid w:val="001C45CC"/>
    <w:rsid w:val="001C4FAD"/>
    <w:rsid w:val="001C5983"/>
    <w:rsid w:val="001C5D69"/>
    <w:rsid w:val="001C752A"/>
    <w:rsid w:val="001C7917"/>
    <w:rsid w:val="001C7D7D"/>
    <w:rsid w:val="001D00C0"/>
    <w:rsid w:val="001D2ACB"/>
    <w:rsid w:val="001D3223"/>
    <w:rsid w:val="001D4E22"/>
    <w:rsid w:val="001D6ED6"/>
    <w:rsid w:val="001D72C9"/>
    <w:rsid w:val="001E15FC"/>
    <w:rsid w:val="001E50DF"/>
    <w:rsid w:val="001E5DB2"/>
    <w:rsid w:val="001E6636"/>
    <w:rsid w:val="001E7669"/>
    <w:rsid w:val="001F06E7"/>
    <w:rsid w:val="001F0C12"/>
    <w:rsid w:val="001F11F2"/>
    <w:rsid w:val="001F1FAF"/>
    <w:rsid w:val="001F214F"/>
    <w:rsid w:val="001F3915"/>
    <w:rsid w:val="001F4E13"/>
    <w:rsid w:val="001F5054"/>
    <w:rsid w:val="001F5322"/>
    <w:rsid w:val="001F5912"/>
    <w:rsid w:val="001F5EAB"/>
    <w:rsid w:val="001F643D"/>
    <w:rsid w:val="001F6733"/>
    <w:rsid w:val="001F7CE6"/>
    <w:rsid w:val="001F7DA5"/>
    <w:rsid w:val="0020074A"/>
    <w:rsid w:val="002016F9"/>
    <w:rsid w:val="00202647"/>
    <w:rsid w:val="00202F08"/>
    <w:rsid w:val="0020477D"/>
    <w:rsid w:val="00205591"/>
    <w:rsid w:val="002060CA"/>
    <w:rsid w:val="00206AAD"/>
    <w:rsid w:val="00206D4E"/>
    <w:rsid w:val="00207B3A"/>
    <w:rsid w:val="00210E73"/>
    <w:rsid w:val="00210E7F"/>
    <w:rsid w:val="002129FA"/>
    <w:rsid w:val="002137A2"/>
    <w:rsid w:val="002139A5"/>
    <w:rsid w:val="00214A54"/>
    <w:rsid w:val="002206FB"/>
    <w:rsid w:val="00220C10"/>
    <w:rsid w:val="00226BA0"/>
    <w:rsid w:val="00230C93"/>
    <w:rsid w:val="00230EE2"/>
    <w:rsid w:val="00231231"/>
    <w:rsid w:val="00231593"/>
    <w:rsid w:val="002326FE"/>
    <w:rsid w:val="00233073"/>
    <w:rsid w:val="00233CB5"/>
    <w:rsid w:val="002340F7"/>
    <w:rsid w:val="002350E9"/>
    <w:rsid w:val="002374C4"/>
    <w:rsid w:val="00241FC4"/>
    <w:rsid w:val="00243040"/>
    <w:rsid w:val="00244C94"/>
    <w:rsid w:val="00246057"/>
    <w:rsid w:val="002461B4"/>
    <w:rsid w:val="00246C24"/>
    <w:rsid w:val="0024730C"/>
    <w:rsid w:val="002478DD"/>
    <w:rsid w:val="00250891"/>
    <w:rsid w:val="00250D90"/>
    <w:rsid w:val="00251CC6"/>
    <w:rsid w:val="002521F6"/>
    <w:rsid w:val="002522EA"/>
    <w:rsid w:val="00252B0B"/>
    <w:rsid w:val="0025364B"/>
    <w:rsid w:val="00253D37"/>
    <w:rsid w:val="0025637C"/>
    <w:rsid w:val="00257517"/>
    <w:rsid w:val="00261005"/>
    <w:rsid w:val="002618C5"/>
    <w:rsid w:val="0026205E"/>
    <w:rsid w:val="00262374"/>
    <w:rsid w:val="00262489"/>
    <w:rsid w:val="0026308C"/>
    <w:rsid w:val="00263977"/>
    <w:rsid w:val="00264A7A"/>
    <w:rsid w:val="002653B9"/>
    <w:rsid w:val="00265CDD"/>
    <w:rsid w:val="00266291"/>
    <w:rsid w:val="0027049E"/>
    <w:rsid w:val="00270D24"/>
    <w:rsid w:val="002753EC"/>
    <w:rsid w:val="00276107"/>
    <w:rsid w:val="00276D66"/>
    <w:rsid w:val="0028170A"/>
    <w:rsid w:val="00282593"/>
    <w:rsid w:val="00283B96"/>
    <w:rsid w:val="00285120"/>
    <w:rsid w:val="002854C8"/>
    <w:rsid w:val="00287214"/>
    <w:rsid w:val="00290639"/>
    <w:rsid w:val="00291136"/>
    <w:rsid w:val="0029171C"/>
    <w:rsid w:val="00293674"/>
    <w:rsid w:val="00294195"/>
    <w:rsid w:val="002972B4"/>
    <w:rsid w:val="002A1622"/>
    <w:rsid w:val="002A1E11"/>
    <w:rsid w:val="002A2238"/>
    <w:rsid w:val="002A416E"/>
    <w:rsid w:val="002A4571"/>
    <w:rsid w:val="002A7B56"/>
    <w:rsid w:val="002B091D"/>
    <w:rsid w:val="002B3002"/>
    <w:rsid w:val="002B5C68"/>
    <w:rsid w:val="002B7725"/>
    <w:rsid w:val="002C1F23"/>
    <w:rsid w:val="002C30A8"/>
    <w:rsid w:val="002C368C"/>
    <w:rsid w:val="002C579B"/>
    <w:rsid w:val="002C6040"/>
    <w:rsid w:val="002C63CE"/>
    <w:rsid w:val="002C6D14"/>
    <w:rsid w:val="002C7C24"/>
    <w:rsid w:val="002C7DE3"/>
    <w:rsid w:val="002D26AE"/>
    <w:rsid w:val="002D2D4C"/>
    <w:rsid w:val="002D37B7"/>
    <w:rsid w:val="002D4056"/>
    <w:rsid w:val="002D423F"/>
    <w:rsid w:val="002D4628"/>
    <w:rsid w:val="002D59EB"/>
    <w:rsid w:val="002D6744"/>
    <w:rsid w:val="002D6BAE"/>
    <w:rsid w:val="002D7280"/>
    <w:rsid w:val="002D7B24"/>
    <w:rsid w:val="002E27A6"/>
    <w:rsid w:val="002E43C0"/>
    <w:rsid w:val="002E43C7"/>
    <w:rsid w:val="002E447A"/>
    <w:rsid w:val="002E5020"/>
    <w:rsid w:val="002E5B2A"/>
    <w:rsid w:val="002E6F43"/>
    <w:rsid w:val="002F1464"/>
    <w:rsid w:val="002F4D86"/>
    <w:rsid w:val="002F6461"/>
    <w:rsid w:val="0030051D"/>
    <w:rsid w:val="00300690"/>
    <w:rsid w:val="00300AD2"/>
    <w:rsid w:val="00301EF3"/>
    <w:rsid w:val="003027C0"/>
    <w:rsid w:val="003033A4"/>
    <w:rsid w:val="00303AD4"/>
    <w:rsid w:val="00304A15"/>
    <w:rsid w:val="003051E9"/>
    <w:rsid w:val="00306B10"/>
    <w:rsid w:val="003107CE"/>
    <w:rsid w:val="00311D94"/>
    <w:rsid w:val="00312400"/>
    <w:rsid w:val="00313000"/>
    <w:rsid w:val="003130D8"/>
    <w:rsid w:val="003145CA"/>
    <w:rsid w:val="00314E84"/>
    <w:rsid w:val="00314F56"/>
    <w:rsid w:val="00314FA3"/>
    <w:rsid w:val="00315749"/>
    <w:rsid w:val="0031684F"/>
    <w:rsid w:val="00320A8F"/>
    <w:rsid w:val="0032154A"/>
    <w:rsid w:val="003225DB"/>
    <w:rsid w:val="0032299F"/>
    <w:rsid w:val="00322F95"/>
    <w:rsid w:val="00325618"/>
    <w:rsid w:val="0032561F"/>
    <w:rsid w:val="00325E03"/>
    <w:rsid w:val="00327447"/>
    <w:rsid w:val="00335921"/>
    <w:rsid w:val="003371C7"/>
    <w:rsid w:val="00340D20"/>
    <w:rsid w:val="003428AB"/>
    <w:rsid w:val="00344222"/>
    <w:rsid w:val="00344754"/>
    <w:rsid w:val="00344D75"/>
    <w:rsid w:val="003451F6"/>
    <w:rsid w:val="003474E3"/>
    <w:rsid w:val="00347FA2"/>
    <w:rsid w:val="003509C7"/>
    <w:rsid w:val="003513BE"/>
    <w:rsid w:val="00351515"/>
    <w:rsid w:val="00352493"/>
    <w:rsid w:val="00352D9C"/>
    <w:rsid w:val="003537F6"/>
    <w:rsid w:val="00353B87"/>
    <w:rsid w:val="003541CB"/>
    <w:rsid w:val="00355B4D"/>
    <w:rsid w:val="00355EC1"/>
    <w:rsid w:val="003577E8"/>
    <w:rsid w:val="003601DC"/>
    <w:rsid w:val="003622AC"/>
    <w:rsid w:val="003636E9"/>
    <w:rsid w:val="00364D8E"/>
    <w:rsid w:val="00364EB2"/>
    <w:rsid w:val="00365C3C"/>
    <w:rsid w:val="00365D46"/>
    <w:rsid w:val="0036668A"/>
    <w:rsid w:val="0036797E"/>
    <w:rsid w:val="00370139"/>
    <w:rsid w:val="0037285B"/>
    <w:rsid w:val="00373769"/>
    <w:rsid w:val="003764F8"/>
    <w:rsid w:val="00380059"/>
    <w:rsid w:val="00381C91"/>
    <w:rsid w:val="00381F29"/>
    <w:rsid w:val="00383079"/>
    <w:rsid w:val="0038347E"/>
    <w:rsid w:val="00383B7E"/>
    <w:rsid w:val="003844E7"/>
    <w:rsid w:val="00384D2B"/>
    <w:rsid w:val="00384FFC"/>
    <w:rsid w:val="00385E67"/>
    <w:rsid w:val="00386174"/>
    <w:rsid w:val="0038683F"/>
    <w:rsid w:val="00390B89"/>
    <w:rsid w:val="0039120F"/>
    <w:rsid w:val="003936E5"/>
    <w:rsid w:val="00393840"/>
    <w:rsid w:val="00394DF5"/>
    <w:rsid w:val="003950BE"/>
    <w:rsid w:val="003964BF"/>
    <w:rsid w:val="003966E1"/>
    <w:rsid w:val="00396B47"/>
    <w:rsid w:val="0039739D"/>
    <w:rsid w:val="00397965"/>
    <w:rsid w:val="00397B73"/>
    <w:rsid w:val="003A044C"/>
    <w:rsid w:val="003A08DA"/>
    <w:rsid w:val="003A183B"/>
    <w:rsid w:val="003A1AD8"/>
    <w:rsid w:val="003A1B86"/>
    <w:rsid w:val="003A1C2C"/>
    <w:rsid w:val="003A321E"/>
    <w:rsid w:val="003A3251"/>
    <w:rsid w:val="003A4718"/>
    <w:rsid w:val="003A6F97"/>
    <w:rsid w:val="003A7C4B"/>
    <w:rsid w:val="003B1185"/>
    <w:rsid w:val="003B16EA"/>
    <w:rsid w:val="003B16FB"/>
    <w:rsid w:val="003B48F0"/>
    <w:rsid w:val="003B6A1B"/>
    <w:rsid w:val="003B6DD1"/>
    <w:rsid w:val="003B6E6E"/>
    <w:rsid w:val="003B6F89"/>
    <w:rsid w:val="003B7B8C"/>
    <w:rsid w:val="003C08E2"/>
    <w:rsid w:val="003C0B81"/>
    <w:rsid w:val="003C12D7"/>
    <w:rsid w:val="003C2F37"/>
    <w:rsid w:val="003C366F"/>
    <w:rsid w:val="003C3E0B"/>
    <w:rsid w:val="003C487D"/>
    <w:rsid w:val="003C6032"/>
    <w:rsid w:val="003C63ED"/>
    <w:rsid w:val="003C6BB1"/>
    <w:rsid w:val="003D0482"/>
    <w:rsid w:val="003D2237"/>
    <w:rsid w:val="003D27A7"/>
    <w:rsid w:val="003D3BA1"/>
    <w:rsid w:val="003D484C"/>
    <w:rsid w:val="003D49B1"/>
    <w:rsid w:val="003D5BA3"/>
    <w:rsid w:val="003D700F"/>
    <w:rsid w:val="003D7306"/>
    <w:rsid w:val="003E078A"/>
    <w:rsid w:val="003E3FD6"/>
    <w:rsid w:val="003E5136"/>
    <w:rsid w:val="003E55F3"/>
    <w:rsid w:val="003E5978"/>
    <w:rsid w:val="003E6293"/>
    <w:rsid w:val="003E7BE9"/>
    <w:rsid w:val="003E7E74"/>
    <w:rsid w:val="003F0037"/>
    <w:rsid w:val="003F10C8"/>
    <w:rsid w:val="003F168B"/>
    <w:rsid w:val="003F3306"/>
    <w:rsid w:val="003F3B09"/>
    <w:rsid w:val="003F4A4D"/>
    <w:rsid w:val="003F5100"/>
    <w:rsid w:val="003F5B67"/>
    <w:rsid w:val="003F61D1"/>
    <w:rsid w:val="003F7DA9"/>
    <w:rsid w:val="00401D20"/>
    <w:rsid w:val="00402C5F"/>
    <w:rsid w:val="004040E8"/>
    <w:rsid w:val="0040570B"/>
    <w:rsid w:val="00405E84"/>
    <w:rsid w:val="004064A8"/>
    <w:rsid w:val="0040741F"/>
    <w:rsid w:val="004103BE"/>
    <w:rsid w:val="00410A4E"/>
    <w:rsid w:val="00410C77"/>
    <w:rsid w:val="00410F4F"/>
    <w:rsid w:val="00412706"/>
    <w:rsid w:val="004143CD"/>
    <w:rsid w:val="00416349"/>
    <w:rsid w:val="00416651"/>
    <w:rsid w:val="00417B12"/>
    <w:rsid w:val="00420F22"/>
    <w:rsid w:val="00421003"/>
    <w:rsid w:val="00421912"/>
    <w:rsid w:val="00421FC7"/>
    <w:rsid w:val="0042206D"/>
    <w:rsid w:val="0042217C"/>
    <w:rsid w:val="004222D1"/>
    <w:rsid w:val="00424131"/>
    <w:rsid w:val="0042635F"/>
    <w:rsid w:val="004264ED"/>
    <w:rsid w:val="00427E80"/>
    <w:rsid w:val="00427EA6"/>
    <w:rsid w:val="004307B1"/>
    <w:rsid w:val="0043117E"/>
    <w:rsid w:val="004325BF"/>
    <w:rsid w:val="00432A77"/>
    <w:rsid w:val="00432DDB"/>
    <w:rsid w:val="004335E7"/>
    <w:rsid w:val="00433B30"/>
    <w:rsid w:val="00433B3E"/>
    <w:rsid w:val="00434762"/>
    <w:rsid w:val="0043497D"/>
    <w:rsid w:val="00434ADF"/>
    <w:rsid w:val="004357DE"/>
    <w:rsid w:val="00440C53"/>
    <w:rsid w:val="00441E72"/>
    <w:rsid w:val="00442637"/>
    <w:rsid w:val="004428A4"/>
    <w:rsid w:val="00444196"/>
    <w:rsid w:val="004450F8"/>
    <w:rsid w:val="004452F8"/>
    <w:rsid w:val="00445938"/>
    <w:rsid w:val="00445E5F"/>
    <w:rsid w:val="004467A1"/>
    <w:rsid w:val="00447B6F"/>
    <w:rsid w:val="00447E80"/>
    <w:rsid w:val="004504DA"/>
    <w:rsid w:val="00450B37"/>
    <w:rsid w:val="004519A4"/>
    <w:rsid w:val="00452008"/>
    <w:rsid w:val="0045250D"/>
    <w:rsid w:val="004547DC"/>
    <w:rsid w:val="004560B8"/>
    <w:rsid w:val="004648CC"/>
    <w:rsid w:val="004671E6"/>
    <w:rsid w:val="004678E6"/>
    <w:rsid w:val="00467C66"/>
    <w:rsid w:val="004705F9"/>
    <w:rsid w:val="00472946"/>
    <w:rsid w:val="00473541"/>
    <w:rsid w:val="0047473A"/>
    <w:rsid w:val="00474E23"/>
    <w:rsid w:val="004755AE"/>
    <w:rsid w:val="00477719"/>
    <w:rsid w:val="0048130F"/>
    <w:rsid w:val="00482565"/>
    <w:rsid w:val="00482637"/>
    <w:rsid w:val="00483EB5"/>
    <w:rsid w:val="004841BE"/>
    <w:rsid w:val="004841F4"/>
    <w:rsid w:val="00484F70"/>
    <w:rsid w:val="00484F81"/>
    <w:rsid w:val="00485809"/>
    <w:rsid w:val="00485B49"/>
    <w:rsid w:val="00485DDA"/>
    <w:rsid w:val="004861F5"/>
    <w:rsid w:val="00486821"/>
    <w:rsid w:val="0048697E"/>
    <w:rsid w:val="004870C9"/>
    <w:rsid w:val="004873E0"/>
    <w:rsid w:val="00487F95"/>
    <w:rsid w:val="00490EDD"/>
    <w:rsid w:val="00491EC5"/>
    <w:rsid w:val="00492496"/>
    <w:rsid w:val="00492E65"/>
    <w:rsid w:val="00494D15"/>
    <w:rsid w:val="00494EA2"/>
    <w:rsid w:val="0049643F"/>
    <w:rsid w:val="004A002D"/>
    <w:rsid w:val="004A144E"/>
    <w:rsid w:val="004A2B5E"/>
    <w:rsid w:val="004A3B0B"/>
    <w:rsid w:val="004A3F53"/>
    <w:rsid w:val="004A4E4B"/>
    <w:rsid w:val="004A53E8"/>
    <w:rsid w:val="004B0614"/>
    <w:rsid w:val="004B068D"/>
    <w:rsid w:val="004B1E42"/>
    <w:rsid w:val="004B293B"/>
    <w:rsid w:val="004B4DAB"/>
    <w:rsid w:val="004B59BC"/>
    <w:rsid w:val="004B5D42"/>
    <w:rsid w:val="004B5F7D"/>
    <w:rsid w:val="004B6B17"/>
    <w:rsid w:val="004C1609"/>
    <w:rsid w:val="004C27CD"/>
    <w:rsid w:val="004C341C"/>
    <w:rsid w:val="004C431C"/>
    <w:rsid w:val="004C4CB2"/>
    <w:rsid w:val="004C5415"/>
    <w:rsid w:val="004C5B96"/>
    <w:rsid w:val="004C682A"/>
    <w:rsid w:val="004C684A"/>
    <w:rsid w:val="004C711F"/>
    <w:rsid w:val="004C7F9C"/>
    <w:rsid w:val="004D151C"/>
    <w:rsid w:val="004D1699"/>
    <w:rsid w:val="004D281A"/>
    <w:rsid w:val="004D2A8E"/>
    <w:rsid w:val="004D3B93"/>
    <w:rsid w:val="004D3BED"/>
    <w:rsid w:val="004D4848"/>
    <w:rsid w:val="004D4934"/>
    <w:rsid w:val="004D6498"/>
    <w:rsid w:val="004D6E16"/>
    <w:rsid w:val="004D6EB2"/>
    <w:rsid w:val="004E0306"/>
    <w:rsid w:val="004E0C87"/>
    <w:rsid w:val="004E16EB"/>
    <w:rsid w:val="004E1B0B"/>
    <w:rsid w:val="004E2476"/>
    <w:rsid w:val="004E28A1"/>
    <w:rsid w:val="004E35E7"/>
    <w:rsid w:val="004E3ACA"/>
    <w:rsid w:val="004E4040"/>
    <w:rsid w:val="004E443C"/>
    <w:rsid w:val="004E5D00"/>
    <w:rsid w:val="004E636C"/>
    <w:rsid w:val="004E673A"/>
    <w:rsid w:val="004E6BA0"/>
    <w:rsid w:val="004E6BEC"/>
    <w:rsid w:val="004E6F60"/>
    <w:rsid w:val="004E72EF"/>
    <w:rsid w:val="004F1671"/>
    <w:rsid w:val="004F1B91"/>
    <w:rsid w:val="004F260F"/>
    <w:rsid w:val="004F4CB6"/>
    <w:rsid w:val="004F51C5"/>
    <w:rsid w:val="004F5A7B"/>
    <w:rsid w:val="004F7195"/>
    <w:rsid w:val="004F7712"/>
    <w:rsid w:val="005033AD"/>
    <w:rsid w:val="0050357D"/>
    <w:rsid w:val="00503CCF"/>
    <w:rsid w:val="00504037"/>
    <w:rsid w:val="00504F13"/>
    <w:rsid w:val="00504FEE"/>
    <w:rsid w:val="005052C4"/>
    <w:rsid w:val="0050600D"/>
    <w:rsid w:val="005118C3"/>
    <w:rsid w:val="00511A0E"/>
    <w:rsid w:val="0051295B"/>
    <w:rsid w:val="0051490D"/>
    <w:rsid w:val="00514F6A"/>
    <w:rsid w:val="0051574E"/>
    <w:rsid w:val="005176BD"/>
    <w:rsid w:val="00520C78"/>
    <w:rsid w:val="005222CB"/>
    <w:rsid w:val="00525621"/>
    <w:rsid w:val="005278E8"/>
    <w:rsid w:val="00530167"/>
    <w:rsid w:val="00530825"/>
    <w:rsid w:val="00530BDA"/>
    <w:rsid w:val="00531261"/>
    <w:rsid w:val="00531531"/>
    <w:rsid w:val="0053163C"/>
    <w:rsid w:val="00531910"/>
    <w:rsid w:val="00532247"/>
    <w:rsid w:val="00532C47"/>
    <w:rsid w:val="00535765"/>
    <w:rsid w:val="0054576C"/>
    <w:rsid w:val="00546464"/>
    <w:rsid w:val="00546B85"/>
    <w:rsid w:val="00547F96"/>
    <w:rsid w:val="005505BD"/>
    <w:rsid w:val="00550A1F"/>
    <w:rsid w:val="005513D6"/>
    <w:rsid w:val="00551412"/>
    <w:rsid w:val="0055329E"/>
    <w:rsid w:val="00553E75"/>
    <w:rsid w:val="0055544B"/>
    <w:rsid w:val="00555A14"/>
    <w:rsid w:val="00555CB2"/>
    <w:rsid w:val="00556D34"/>
    <w:rsid w:val="00557016"/>
    <w:rsid w:val="005575B6"/>
    <w:rsid w:val="00560308"/>
    <w:rsid w:val="00562420"/>
    <w:rsid w:val="0056435D"/>
    <w:rsid w:val="00564643"/>
    <w:rsid w:val="0056496C"/>
    <w:rsid w:val="00565819"/>
    <w:rsid w:val="00566FC9"/>
    <w:rsid w:val="00567BC0"/>
    <w:rsid w:val="0057045D"/>
    <w:rsid w:val="00574106"/>
    <w:rsid w:val="005748AF"/>
    <w:rsid w:val="005755BD"/>
    <w:rsid w:val="005758A5"/>
    <w:rsid w:val="00575BDC"/>
    <w:rsid w:val="00576400"/>
    <w:rsid w:val="0057743E"/>
    <w:rsid w:val="005804C8"/>
    <w:rsid w:val="00580BD4"/>
    <w:rsid w:val="00580EA6"/>
    <w:rsid w:val="005815A3"/>
    <w:rsid w:val="00581E7A"/>
    <w:rsid w:val="0058351A"/>
    <w:rsid w:val="00583BB7"/>
    <w:rsid w:val="00583D35"/>
    <w:rsid w:val="00584FA3"/>
    <w:rsid w:val="00585CB3"/>
    <w:rsid w:val="005863F4"/>
    <w:rsid w:val="00587197"/>
    <w:rsid w:val="00591875"/>
    <w:rsid w:val="005926C6"/>
    <w:rsid w:val="00592A3E"/>
    <w:rsid w:val="005933F7"/>
    <w:rsid w:val="0059398E"/>
    <w:rsid w:val="00593A90"/>
    <w:rsid w:val="00595AF4"/>
    <w:rsid w:val="00596924"/>
    <w:rsid w:val="00596BAA"/>
    <w:rsid w:val="005A1AC8"/>
    <w:rsid w:val="005A2BEA"/>
    <w:rsid w:val="005A60EF"/>
    <w:rsid w:val="005A6FF8"/>
    <w:rsid w:val="005B3170"/>
    <w:rsid w:val="005B37CA"/>
    <w:rsid w:val="005B39B4"/>
    <w:rsid w:val="005B42CB"/>
    <w:rsid w:val="005B659F"/>
    <w:rsid w:val="005B69A9"/>
    <w:rsid w:val="005B7D07"/>
    <w:rsid w:val="005C0E76"/>
    <w:rsid w:val="005C27BD"/>
    <w:rsid w:val="005C3AD3"/>
    <w:rsid w:val="005C4361"/>
    <w:rsid w:val="005C4D8F"/>
    <w:rsid w:val="005C71D2"/>
    <w:rsid w:val="005C75BC"/>
    <w:rsid w:val="005C7CA5"/>
    <w:rsid w:val="005D1779"/>
    <w:rsid w:val="005D1B30"/>
    <w:rsid w:val="005D240D"/>
    <w:rsid w:val="005D2B7B"/>
    <w:rsid w:val="005D2D06"/>
    <w:rsid w:val="005D53D6"/>
    <w:rsid w:val="005D63B9"/>
    <w:rsid w:val="005D7ACE"/>
    <w:rsid w:val="005E02B0"/>
    <w:rsid w:val="005E171A"/>
    <w:rsid w:val="005E3B9A"/>
    <w:rsid w:val="005E43B1"/>
    <w:rsid w:val="005E505C"/>
    <w:rsid w:val="005E6C8B"/>
    <w:rsid w:val="005E7196"/>
    <w:rsid w:val="005E7698"/>
    <w:rsid w:val="005E7A7B"/>
    <w:rsid w:val="005F07C0"/>
    <w:rsid w:val="005F0A0A"/>
    <w:rsid w:val="005F148D"/>
    <w:rsid w:val="005F2799"/>
    <w:rsid w:val="005F2ABF"/>
    <w:rsid w:val="005F2F83"/>
    <w:rsid w:val="005F38EA"/>
    <w:rsid w:val="005F5B86"/>
    <w:rsid w:val="005F615C"/>
    <w:rsid w:val="005F631F"/>
    <w:rsid w:val="005F6818"/>
    <w:rsid w:val="005F6DD9"/>
    <w:rsid w:val="005F6FCE"/>
    <w:rsid w:val="005F7184"/>
    <w:rsid w:val="00600E79"/>
    <w:rsid w:val="00601F80"/>
    <w:rsid w:val="006021A6"/>
    <w:rsid w:val="00602315"/>
    <w:rsid w:val="0060249C"/>
    <w:rsid w:val="00602A9A"/>
    <w:rsid w:val="006037F3"/>
    <w:rsid w:val="006075BE"/>
    <w:rsid w:val="00607EBA"/>
    <w:rsid w:val="00607EE6"/>
    <w:rsid w:val="00610CDE"/>
    <w:rsid w:val="00612356"/>
    <w:rsid w:val="00612AFB"/>
    <w:rsid w:val="006137CE"/>
    <w:rsid w:val="00614D0D"/>
    <w:rsid w:val="0061561B"/>
    <w:rsid w:val="00615BCA"/>
    <w:rsid w:val="00615F39"/>
    <w:rsid w:val="00616B1F"/>
    <w:rsid w:val="00617C8C"/>
    <w:rsid w:val="00620A53"/>
    <w:rsid w:val="00621109"/>
    <w:rsid w:val="006218ED"/>
    <w:rsid w:val="006230D6"/>
    <w:rsid w:val="006234A8"/>
    <w:rsid w:val="0062356D"/>
    <w:rsid w:val="00624EA8"/>
    <w:rsid w:val="006252E1"/>
    <w:rsid w:val="00625B42"/>
    <w:rsid w:val="00627A1B"/>
    <w:rsid w:val="006301B8"/>
    <w:rsid w:val="006303C6"/>
    <w:rsid w:val="00630433"/>
    <w:rsid w:val="00630C98"/>
    <w:rsid w:val="006314C7"/>
    <w:rsid w:val="00631842"/>
    <w:rsid w:val="00631C2B"/>
    <w:rsid w:val="00633954"/>
    <w:rsid w:val="00633B4B"/>
    <w:rsid w:val="00633F29"/>
    <w:rsid w:val="00634E12"/>
    <w:rsid w:val="006350F1"/>
    <w:rsid w:val="00635697"/>
    <w:rsid w:val="00635DDA"/>
    <w:rsid w:val="006401C0"/>
    <w:rsid w:val="0064027B"/>
    <w:rsid w:val="00640365"/>
    <w:rsid w:val="00640A52"/>
    <w:rsid w:val="00642226"/>
    <w:rsid w:val="0064263C"/>
    <w:rsid w:val="00642D3A"/>
    <w:rsid w:val="00644EE9"/>
    <w:rsid w:val="006451A9"/>
    <w:rsid w:val="00647006"/>
    <w:rsid w:val="00647310"/>
    <w:rsid w:val="00647F82"/>
    <w:rsid w:val="006525B1"/>
    <w:rsid w:val="0065382D"/>
    <w:rsid w:val="00654D75"/>
    <w:rsid w:val="00655A05"/>
    <w:rsid w:val="00655BF8"/>
    <w:rsid w:val="00656F4F"/>
    <w:rsid w:val="00657586"/>
    <w:rsid w:val="006618A3"/>
    <w:rsid w:val="006632F6"/>
    <w:rsid w:val="00663301"/>
    <w:rsid w:val="00664049"/>
    <w:rsid w:val="00664E51"/>
    <w:rsid w:val="00665008"/>
    <w:rsid w:val="00665DAA"/>
    <w:rsid w:val="0066634C"/>
    <w:rsid w:val="0066649C"/>
    <w:rsid w:val="00666DA5"/>
    <w:rsid w:val="00667ECE"/>
    <w:rsid w:val="00670B7C"/>
    <w:rsid w:val="00670CC9"/>
    <w:rsid w:val="00673D7E"/>
    <w:rsid w:val="00674850"/>
    <w:rsid w:val="00674D42"/>
    <w:rsid w:val="00675AA6"/>
    <w:rsid w:val="00675F91"/>
    <w:rsid w:val="00676FFF"/>
    <w:rsid w:val="00677FCE"/>
    <w:rsid w:val="00681024"/>
    <w:rsid w:val="00682A14"/>
    <w:rsid w:val="006830A6"/>
    <w:rsid w:val="0068476E"/>
    <w:rsid w:val="00685030"/>
    <w:rsid w:val="00686CDC"/>
    <w:rsid w:val="00687611"/>
    <w:rsid w:val="006878A3"/>
    <w:rsid w:val="00687A5D"/>
    <w:rsid w:val="006901C3"/>
    <w:rsid w:val="006955B9"/>
    <w:rsid w:val="00695731"/>
    <w:rsid w:val="006961FE"/>
    <w:rsid w:val="00696B3F"/>
    <w:rsid w:val="00697E54"/>
    <w:rsid w:val="006A11C7"/>
    <w:rsid w:val="006A26A5"/>
    <w:rsid w:val="006A3926"/>
    <w:rsid w:val="006A3FBF"/>
    <w:rsid w:val="006A4604"/>
    <w:rsid w:val="006A4619"/>
    <w:rsid w:val="006A4843"/>
    <w:rsid w:val="006A4EBA"/>
    <w:rsid w:val="006A5267"/>
    <w:rsid w:val="006A5F68"/>
    <w:rsid w:val="006A6221"/>
    <w:rsid w:val="006A6319"/>
    <w:rsid w:val="006A6A94"/>
    <w:rsid w:val="006B0CA3"/>
    <w:rsid w:val="006B1A4A"/>
    <w:rsid w:val="006B315E"/>
    <w:rsid w:val="006B334E"/>
    <w:rsid w:val="006B3530"/>
    <w:rsid w:val="006B4AFA"/>
    <w:rsid w:val="006B4B93"/>
    <w:rsid w:val="006B7A4E"/>
    <w:rsid w:val="006C07B7"/>
    <w:rsid w:val="006C0CCC"/>
    <w:rsid w:val="006C1A1D"/>
    <w:rsid w:val="006C2D4B"/>
    <w:rsid w:val="006C52E5"/>
    <w:rsid w:val="006C5378"/>
    <w:rsid w:val="006C704E"/>
    <w:rsid w:val="006C79CA"/>
    <w:rsid w:val="006C7A5B"/>
    <w:rsid w:val="006D014F"/>
    <w:rsid w:val="006D0165"/>
    <w:rsid w:val="006D1B91"/>
    <w:rsid w:val="006D2119"/>
    <w:rsid w:val="006D23E4"/>
    <w:rsid w:val="006D39D9"/>
    <w:rsid w:val="006D3C12"/>
    <w:rsid w:val="006D3E2C"/>
    <w:rsid w:val="006D4D7B"/>
    <w:rsid w:val="006D4DC4"/>
    <w:rsid w:val="006D70FE"/>
    <w:rsid w:val="006D7462"/>
    <w:rsid w:val="006E0C46"/>
    <w:rsid w:val="006E10D0"/>
    <w:rsid w:val="006E142C"/>
    <w:rsid w:val="006E1A3A"/>
    <w:rsid w:val="006E37F4"/>
    <w:rsid w:val="006E40FC"/>
    <w:rsid w:val="006E4593"/>
    <w:rsid w:val="006E4D5E"/>
    <w:rsid w:val="006E681E"/>
    <w:rsid w:val="006E73F4"/>
    <w:rsid w:val="006E77A4"/>
    <w:rsid w:val="006F20A7"/>
    <w:rsid w:val="006F31AE"/>
    <w:rsid w:val="006F3619"/>
    <w:rsid w:val="006F4142"/>
    <w:rsid w:val="006F6939"/>
    <w:rsid w:val="007028E6"/>
    <w:rsid w:val="00706167"/>
    <w:rsid w:val="007061E4"/>
    <w:rsid w:val="0070706B"/>
    <w:rsid w:val="007100FA"/>
    <w:rsid w:val="00710D3E"/>
    <w:rsid w:val="007131A6"/>
    <w:rsid w:val="00713BB4"/>
    <w:rsid w:val="00714EDE"/>
    <w:rsid w:val="00715F55"/>
    <w:rsid w:val="0071769A"/>
    <w:rsid w:val="00717E4F"/>
    <w:rsid w:val="00720C27"/>
    <w:rsid w:val="00723A8E"/>
    <w:rsid w:val="00723CCE"/>
    <w:rsid w:val="00724154"/>
    <w:rsid w:val="007253F3"/>
    <w:rsid w:val="007261D4"/>
    <w:rsid w:val="00726608"/>
    <w:rsid w:val="007300A1"/>
    <w:rsid w:val="00730712"/>
    <w:rsid w:val="00730DED"/>
    <w:rsid w:val="00733458"/>
    <w:rsid w:val="00734DE0"/>
    <w:rsid w:val="0073558F"/>
    <w:rsid w:val="007368CE"/>
    <w:rsid w:val="00737300"/>
    <w:rsid w:val="00737317"/>
    <w:rsid w:val="00737928"/>
    <w:rsid w:val="00742C87"/>
    <w:rsid w:val="00745139"/>
    <w:rsid w:val="007473E9"/>
    <w:rsid w:val="007479F4"/>
    <w:rsid w:val="00747A47"/>
    <w:rsid w:val="0075060A"/>
    <w:rsid w:val="007510E3"/>
    <w:rsid w:val="007525D9"/>
    <w:rsid w:val="0075485C"/>
    <w:rsid w:val="00754D06"/>
    <w:rsid w:val="00757436"/>
    <w:rsid w:val="00757614"/>
    <w:rsid w:val="0076115A"/>
    <w:rsid w:val="00761F6B"/>
    <w:rsid w:val="007626A9"/>
    <w:rsid w:val="007631B8"/>
    <w:rsid w:val="00763CCA"/>
    <w:rsid w:val="00763F16"/>
    <w:rsid w:val="00765169"/>
    <w:rsid w:val="007663FC"/>
    <w:rsid w:val="00766549"/>
    <w:rsid w:val="00767345"/>
    <w:rsid w:val="00770717"/>
    <w:rsid w:val="007712A5"/>
    <w:rsid w:val="0077152C"/>
    <w:rsid w:val="007717D9"/>
    <w:rsid w:val="00771819"/>
    <w:rsid w:val="0077191B"/>
    <w:rsid w:val="00773844"/>
    <w:rsid w:val="00773ED9"/>
    <w:rsid w:val="007762C4"/>
    <w:rsid w:val="007768ED"/>
    <w:rsid w:val="00776CFD"/>
    <w:rsid w:val="007771F8"/>
    <w:rsid w:val="00777982"/>
    <w:rsid w:val="00780CF0"/>
    <w:rsid w:val="007827C2"/>
    <w:rsid w:val="00782BE0"/>
    <w:rsid w:val="00783E2F"/>
    <w:rsid w:val="00784BF3"/>
    <w:rsid w:val="007858E3"/>
    <w:rsid w:val="00785A99"/>
    <w:rsid w:val="007943A4"/>
    <w:rsid w:val="00795550"/>
    <w:rsid w:val="00796320"/>
    <w:rsid w:val="00797AC6"/>
    <w:rsid w:val="00797E4E"/>
    <w:rsid w:val="007A00D4"/>
    <w:rsid w:val="007A0364"/>
    <w:rsid w:val="007A0DFB"/>
    <w:rsid w:val="007A219A"/>
    <w:rsid w:val="007A42D5"/>
    <w:rsid w:val="007A5834"/>
    <w:rsid w:val="007A59BC"/>
    <w:rsid w:val="007A725E"/>
    <w:rsid w:val="007B03F9"/>
    <w:rsid w:val="007B2227"/>
    <w:rsid w:val="007B359F"/>
    <w:rsid w:val="007B3A9A"/>
    <w:rsid w:val="007B4656"/>
    <w:rsid w:val="007B526B"/>
    <w:rsid w:val="007B5B9F"/>
    <w:rsid w:val="007B5E8E"/>
    <w:rsid w:val="007B62FF"/>
    <w:rsid w:val="007C1488"/>
    <w:rsid w:val="007C37C7"/>
    <w:rsid w:val="007C5734"/>
    <w:rsid w:val="007C57BF"/>
    <w:rsid w:val="007D007E"/>
    <w:rsid w:val="007D07B6"/>
    <w:rsid w:val="007D2841"/>
    <w:rsid w:val="007D3FB7"/>
    <w:rsid w:val="007D6DF8"/>
    <w:rsid w:val="007E05F5"/>
    <w:rsid w:val="007E0B24"/>
    <w:rsid w:val="007E30ED"/>
    <w:rsid w:val="007E3581"/>
    <w:rsid w:val="007E3869"/>
    <w:rsid w:val="007E43CF"/>
    <w:rsid w:val="007E4566"/>
    <w:rsid w:val="007E470C"/>
    <w:rsid w:val="007E5CFA"/>
    <w:rsid w:val="007E7159"/>
    <w:rsid w:val="007E7AC0"/>
    <w:rsid w:val="007F00AC"/>
    <w:rsid w:val="007F0A26"/>
    <w:rsid w:val="007F2B32"/>
    <w:rsid w:val="007F2B75"/>
    <w:rsid w:val="007F3FDA"/>
    <w:rsid w:val="007F41A8"/>
    <w:rsid w:val="007F4335"/>
    <w:rsid w:val="007F495E"/>
    <w:rsid w:val="007F5CF8"/>
    <w:rsid w:val="007F6DD1"/>
    <w:rsid w:val="007F7ACB"/>
    <w:rsid w:val="00800284"/>
    <w:rsid w:val="0080074C"/>
    <w:rsid w:val="00800E59"/>
    <w:rsid w:val="00802325"/>
    <w:rsid w:val="00803289"/>
    <w:rsid w:val="00805B36"/>
    <w:rsid w:val="008060A9"/>
    <w:rsid w:val="00806967"/>
    <w:rsid w:val="008071FB"/>
    <w:rsid w:val="00810ACD"/>
    <w:rsid w:val="008113BA"/>
    <w:rsid w:val="008120FB"/>
    <w:rsid w:val="00812916"/>
    <w:rsid w:val="008149DF"/>
    <w:rsid w:val="008156A1"/>
    <w:rsid w:val="00816538"/>
    <w:rsid w:val="0082090C"/>
    <w:rsid w:val="00821CC2"/>
    <w:rsid w:val="00822531"/>
    <w:rsid w:val="008233DE"/>
    <w:rsid w:val="008237C4"/>
    <w:rsid w:val="00823D6B"/>
    <w:rsid w:val="00824437"/>
    <w:rsid w:val="008251EB"/>
    <w:rsid w:val="008265CF"/>
    <w:rsid w:val="008268D7"/>
    <w:rsid w:val="008318A5"/>
    <w:rsid w:val="00831F7A"/>
    <w:rsid w:val="008322D3"/>
    <w:rsid w:val="00837DE0"/>
    <w:rsid w:val="008416FC"/>
    <w:rsid w:val="0084205C"/>
    <w:rsid w:val="0084423E"/>
    <w:rsid w:val="00845003"/>
    <w:rsid w:val="00845301"/>
    <w:rsid w:val="0084602C"/>
    <w:rsid w:val="00846CA5"/>
    <w:rsid w:val="0084786B"/>
    <w:rsid w:val="00847E60"/>
    <w:rsid w:val="00850F91"/>
    <w:rsid w:val="008510CF"/>
    <w:rsid w:val="00852A00"/>
    <w:rsid w:val="00852F71"/>
    <w:rsid w:val="008533A8"/>
    <w:rsid w:val="008542EA"/>
    <w:rsid w:val="0085498A"/>
    <w:rsid w:val="00855800"/>
    <w:rsid w:val="008560C2"/>
    <w:rsid w:val="008562F3"/>
    <w:rsid w:val="00856A28"/>
    <w:rsid w:val="008573F9"/>
    <w:rsid w:val="00860B53"/>
    <w:rsid w:val="00861961"/>
    <w:rsid w:val="00861DB4"/>
    <w:rsid w:val="00862AE3"/>
    <w:rsid w:val="00863776"/>
    <w:rsid w:val="00864170"/>
    <w:rsid w:val="008646EF"/>
    <w:rsid w:val="00864DA4"/>
    <w:rsid w:val="00865887"/>
    <w:rsid w:val="00865BE4"/>
    <w:rsid w:val="00870447"/>
    <w:rsid w:val="008712BE"/>
    <w:rsid w:val="008715A3"/>
    <w:rsid w:val="008718A9"/>
    <w:rsid w:val="00872D81"/>
    <w:rsid w:val="00874A27"/>
    <w:rsid w:val="00874F6F"/>
    <w:rsid w:val="0087622C"/>
    <w:rsid w:val="00876446"/>
    <w:rsid w:val="00877A16"/>
    <w:rsid w:val="00880C7E"/>
    <w:rsid w:val="00880F84"/>
    <w:rsid w:val="008832F7"/>
    <w:rsid w:val="008834B5"/>
    <w:rsid w:val="00883BD2"/>
    <w:rsid w:val="00884876"/>
    <w:rsid w:val="00885009"/>
    <w:rsid w:val="00887134"/>
    <w:rsid w:val="0088744F"/>
    <w:rsid w:val="00890447"/>
    <w:rsid w:val="008913BD"/>
    <w:rsid w:val="00891B43"/>
    <w:rsid w:val="00891D6C"/>
    <w:rsid w:val="00891E63"/>
    <w:rsid w:val="00892B5E"/>
    <w:rsid w:val="008958F1"/>
    <w:rsid w:val="00896684"/>
    <w:rsid w:val="008A2389"/>
    <w:rsid w:val="008A275D"/>
    <w:rsid w:val="008A320B"/>
    <w:rsid w:val="008A33BD"/>
    <w:rsid w:val="008A4B83"/>
    <w:rsid w:val="008A4BCA"/>
    <w:rsid w:val="008A5365"/>
    <w:rsid w:val="008A684C"/>
    <w:rsid w:val="008A7004"/>
    <w:rsid w:val="008A7268"/>
    <w:rsid w:val="008A7978"/>
    <w:rsid w:val="008B1F5A"/>
    <w:rsid w:val="008B23A9"/>
    <w:rsid w:val="008B27C3"/>
    <w:rsid w:val="008B3138"/>
    <w:rsid w:val="008B56CB"/>
    <w:rsid w:val="008B5743"/>
    <w:rsid w:val="008B5C76"/>
    <w:rsid w:val="008B5F1B"/>
    <w:rsid w:val="008B6815"/>
    <w:rsid w:val="008B700D"/>
    <w:rsid w:val="008C0D09"/>
    <w:rsid w:val="008C160D"/>
    <w:rsid w:val="008C1925"/>
    <w:rsid w:val="008C247D"/>
    <w:rsid w:val="008C29E4"/>
    <w:rsid w:val="008C3019"/>
    <w:rsid w:val="008C4DF9"/>
    <w:rsid w:val="008C4F5C"/>
    <w:rsid w:val="008C6249"/>
    <w:rsid w:val="008C6852"/>
    <w:rsid w:val="008D05C6"/>
    <w:rsid w:val="008D1942"/>
    <w:rsid w:val="008D1EF0"/>
    <w:rsid w:val="008D340B"/>
    <w:rsid w:val="008D359F"/>
    <w:rsid w:val="008D39A3"/>
    <w:rsid w:val="008D3FCA"/>
    <w:rsid w:val="008D4A7C"/>
    <w:rsid w:val="008D540B"/>
    <w:rsid w:val="008D61CE"/>
    <w:rsid w:val="008D6639"/>
    <w:rsid w:val="008D77A7"/>
    <w:rsid w:val="008D7A00"/>
    <w:rsid w:val="008E0FB2"/>
    <w:rsid w:val="008E3AA2"/>
    <w:rsid w:val="008E490D"/>
    <w:rsid w:val="008E5925"/>
    <w:rsid w:val="008E6534"/>
    <w:rsid w:val="008E668F"/>
    <w:rsid w:val="008E6899"/>
    <w:rsid w:val="008E6A85"/>
    <w:rsid w:val="008F0456"/>
    <w:rsid w:val="008F231C"/>
    <w:rsid w:val="008F3DAB"/>
    <w:rsid w:val="008F457E"/>
    <w:rsid w:val="008F55A4"/>
    <w:rsid w:val="008F63BB"/>
    <w:rsid w:val="008F78C8"/>
    <w:rsid w:val="008F7A21"/>
    <w:rsid w:val="0090134E"/>
    <w:rsid w:val="00903DE5"/>
    <w:rsid w:val="0090419F"/>
    <w:rsid w:val="00904AB3"/>
    <w:rsid w:val="0090640F"/>
    <w:rsid w:val="0090741F"/>
    <w:rsid w:val="009103AD"/>
    <w:rsid w:val="0091083C"/>
    <w:rsid w:val="00912F3E"/>
    <w:rsid w:val="0091567D"/>
    <w:rsid w:val="00915976"/>
    <w:rsid w:val="009203B5"/>
    <w:rsid w:val="0092196F"/>
    <w:rsid w:val="00921C7E"/>
    <w:rsid w:val="009223D7"/>
    <w:rsid w:val="00923301"/>
    <w:rsid w:val="00924044"/>
    <w:rsid w:val="0092579F"/>
    <w:rsid w:val="00925BC6"/>
    <w:rsid w:val="009263B5"/>
    <w:rsid w:val="0092670E"/>
    <w:rsid w:val="00926A95"/>
    <w:rsid w:val="00930130"/>
    <w:rsid w:val="00932000"/>
    <w:rsid w:val="009336DD"/>
    <w:rsid w:val="009337AA"/>
    <w:rsid w:val="00933DED"/>
    <w:rsid w:val="00934EEF"/>
    <w:rsid w:val="00934FF9"/>
    <w:rsid w:val="0093541F"/>
    <w:rsid w:val="00937ED1"/>
    <w:rsid w:val="00944DD4"/>
    <w:rsid w:val="009451FC"/>
    <w:rsid w:val="00946215"/>
    <w:rsid w:val="00946A3C"/>
    <w:rsid w:val="00946C97"/>
    <w:rsid w:val="009479B3"/>
    <w:rsid w:val="00950D94"/>
    <w:rsid w:val="00950FAD"/>
    <w:rsid w:val="009522F6"/>
    <w:rsid w:val="00952AFE"/>
    <w:rsid w:val="00953A94"/>
    <w:rsid w:val="0095404D"/>
    <w:rsid w:val="00955B12"/>
    <w:rsid w:val="00956707"/>
    <w:rsid w:val="0095773A"/>
    <w:rsid w:val="00960929"/>
    <w:rsid w:val="0096211C"/>
    <w:rsid w:val="00962A74"/>
    <w:rsid w:val="00962D9E"/>
    <w:rsid w:val="00962F89"/>
    <w:rsid w:val="00963F20"/>
    <w:rsid w:val="00964CB4"/>
    <w:rsid w:val="00965C55"/>
    <w:rsid w:val="00966E4A"/>
    <w:rsid w:val="00971407"/>
    <w:rsid w:val="00971452"/>
    <w:rsid w:val="00971549"/>
    <w:rsid w:val="009719B7"/>
    <w:rsid w:val="00971AE0"/>
    <w:rsid w:val="009720A7"/>
    <w:rsid w:val="009725DF"/>
    <w:rsid w:val="00972C00"/>
    <w:rsid w:val="00973D24"/>
    <w:rsid w:val="0097494D"/>
    <w:rsid w:val="0097538E"/>
    <w:rsid w:val="009759F8"/>
    <w:rsid w:val="00975E50"/>
    <w:rsid w:val="0097621E"/>
    <w:rsid w:val="00976D4E"/>
    <w:rsid w:val="009801C2"/>
    <w:rsid w:val="00980D35"/>
    <w:rsid w:val="009819E0"/>
    <w:rsid w:val="00981EBB"/>
    <w:rsid w:val="00983A3E"/>
    <w:rsid w:val="00983B4B"/>
    <w:rsid w:val="009840AD"/>
    <w:rsid w:val="00984E24"/>
    <w:rsid w:val="00985F2D"/>
    <w:rsid w:val="009868BE"/>
    <w:rsid w:val="0099099A"/>
    <w:rsid w:val="0099216D"/>
    <w:rsid w:val="00992E19"/>
    <w:rsid w:val="009934DD"/>
    <w:rsid w:val="00993DBF"/>
    <w:rsid w:val="00995F15"/>
    <w:rsid w:val="0099638D"/>
    <w:rsid w:val="00996BCB"/>
    <w:rsid w:val="009A088D"/>
    <w:rsid w:val="009A1556"/>
    <w:rsid w:val="009A1952"/>
    <w:rsid w:val="009A1D8A"/>
    <w:rsid w:val="009A2177"/>
    <w:rsid w:val="009A3717"/>
    <w:rsid w:val="009A37C2"/>
    <w:rsid w:val="009A448A"/>
    <w:rsid w:val="009A56C2"/>
    <w:rsid w:val="009A7A83"/>
    <w:rsid w:val="009A7AF2"/>
    <w:rsid w:val="009A7BCA"/>
    <w:rsid w:val="009B1562"/>
    <w:rsid w:val="009B181B"/>
    <w:rsid w:val="009B1A6B"/>
    <w:rsid w:val="009B2017"/>
    <w:rsid w:val="009B46BF"/>
    <w:rsid w:val="009B4A7C"/>
    <w:rsid w:val="009B4DD4"/>
    <w:rsid w:val="009B58AE"/>
    <w:rsid w:val="009B621F"/>
    <w:rsid w:val="009B7D84"/>
    <w:rsid w:val="009C13EC"/>
    <w:rsid w:val="009C2C82"/>
    <w:rsid w:val="009C4FFF"/>
    <w:rsid w:val="009C51FB"/>
    <w:rsid w:val="009C524A"/>
    <w:rsid w:val="009C5FBD"/>
    <w:rsid w:val="009C7842"/>
    <w:rsid w:val="009C7F88"/>
    <w:rsid w:val="009D1535"/>
    <w:rsid w:val="009D162F"/>
    <w:rsid w:val="009D1F93"/>
    <w:rsid w:val="009D3BB5"/>
    <w:rsid w:val="009D45F6"/>
    <w:rsid w:val="009D5065"/>
    <w:rsid w:val="009D66EB"/>
    <w:rsid w:val="009E094A"/>
    <w:rsid w:val="009E0FE3"/>
    <w:rsid w:val="009E5BB6"/>
    <w:rsid w:val="009F20DF"/>
    <w:rsid w:val="009F3AA7"/>
    <w:rsid w:val="009F3AA9"/>
    <w:rsid w:val="009F4D05"/>
    <w:rsid w:val="009F50F3"/>
    <w:rsid w:val="009F519B"/>
    <w:rsid w:val="009F5CAC"/>
    <w:rsid w:val="009F5FBF"/>
    <w:rsid w:val="009F6E6B"/>
    <w:rsid w:val="009F74C5"/>
    <w:rsid w:val="009F7BCB"/>
    <w:rsid w:val="00A00452"/>
    <w:rsid w:val="00A00FE0"/>
    <w:rsid w:val="00A021D3"/>
    <w:rsid w:val="00A02E65"/>
    <w:rsid w:val="00A03DBC"/>
    <w:rsid w:val="00A04608"/>
    <w:rsid w:val="00A055CD"/>
    <w:rsid w:val="00A0780E"/>
    <w:rsid w:val="00A11565"/>
    <w:rsid w:val="00A121A7"/>
    <w:rsid w:val="00A13638"/>
    <w:rsid w:val="00A13F51"/>
    <w:rsid w:val="00A17821"/>
    <w:rsid w:val="00A2039D"/>
    <w:rsid w:val="00A21AAE"/>
    <w:rsid w:val="00A2358D"/>
    <w:rsid w:val="00A2475B"/>
    <w:rsid w:val="00A25676"/>
    <w:rsid w:val="00A25C5E"/>
    <w:rsid w:val="00A26A03"/>
    <w:rsid w:val="00A26CC0"/>
    <w:rsid w:val="00A2705B"/>
    <w:rsid w:val="00A30806"/>
    <w:rsid w:val="00A313A0"/>
    <w:rsid w:val="00A31932"/>
    <w:rsid w:val="00A32820"/>
    <w:rsid w:val="00A34294"/>
    <w:rsid w:val="00A36118"/>
    <w:rsid w:val="00A408DE"/>
    <w:rsid w:val="00A43743"/>
    <w:rsid w:val="00A44320"/>
    <w:rsid w:val="00A46E76"/>
    <w:rsid w:val="00A47E1B"/>
    <w:rsid w:val="00A50020"/>
    <w:rsid w:val="00A52B70"/>
    <w:rsid w:val="00A53AAF"/>
    <w:rsid w:val="00A543F1"/>
    <w:rsid w:val="00A55BF0"/>
    <w:rsid w:val="00A5621A"/>
    <w:rsid w:val="00A56FAE"/>
    <w:rsid w:val="00A57158"/>
    <w:rsid w:val="00A603C4"/>
    <w:rsid w:val="00A615D2"/>
    <w:rsid w:val="00A616A2"/>
    <w:rsid w:val="00A63AE9"/>
    <w:rsid w:val="00A64229"/>
    <w:rsid w:val="00A65919"/>
    <w:rsid w:val="00A66EBA"/>
    <w:rsid w:val="00A67178"/>
    <w:rsid w:val="00A678E6"/>
    <w:rsid w:val="00A718F9"/>
    <w:rsid w:val="00A722AB"/>
    <w:rsid w:val="00A73DA5"/>
    <w:rsid w:val="00A73F35"/>
    <w:rsid w:val="00A7555C"/>
    <w:rsid w:val="00A75CB6"/>
    <w:rsid w:val="00A766C9"/>
    <w:rsid w:val="00A76994"/>
    <w:rsid w:val="00A77656"/>
    <w:rsid w:val="00A778A9"/>
    <w:rsid w:val="00A805B3"/>
    <w:rsid w:val="00A822C5"/>
    <w:rsid w:val="00A83DCD"/>
    <w:rsid w:val="00A84A65"/>
    <w:rsid w:val="00A86672"/>
    <w:rsid w:val="00A870F4"/>
    <w:rsid w:val="00A87C59"/>
    <w:rsid w:val="00A91E6B"/>
    <w:rsid w:val="00A9381C"/>
    <w:rsid w:val="00A94614"/>
    <w:rsid w:val="00A95202"/>
    <w:rsid w:val="00A9561C"/>
    <w:rsid w:val="00A9579B"/>
    <w:rsid w:val="00A961BE"/>
    <w:rsid w:val="00A963F9"/>
    <w:rsid w:val="00A96AA2"/>
    <w:rsid w:val="00AA06B2"/>
    <w:rsid w:val="00AA46EF"/>
    <w:rsid w:val="00AA56CF"/>
    <w:rsid w:val="00AA71A5"/>
    <w:rsid w:val="00AA7993"/>
    <w:rsid w:val="00AB087C"/>
    <w:rsid w:val="00AB147A"/>
    <w:rsid w:val="00AB263C"/>
    <w:rsid w:val="00AB2BE4"/>
    <w:rsid w:val="00AB3A9E"/>
    <w:rsid w:val="00AB4B0F"/>
    <w:rsid w:val="00AB5A33"/>
    <w:rsid w:val="00AB6EEB"/>
    <w:rsid w:val="00AC097A"/>
    <w:rsid w:val="00AC445A"/>
    <w:rsid w:val="00AC4AB6"/>
    <w:rsid w:val="00AC4D9E"/>
    <w:rsid w:val="00AC53F3"/>
    <w:rsid w:val="00AD19FA"/>
    <w:rsid w:val="00AD1E8A"/>
    <w:rsid w:val="00AD2758"/>
    <w:rsid w:val="00AD2A48"/>
    <w:rsid w:val="00AD66A1"/>
    <w:rsid w:val="00AE1272"/>
    <w:rsid w:val="00AE14B0"/>
    <w:rsid w:val="00AE4C8D"/>
    <w:rsid w:val="00AE63A4"/>
    <w:rsid w:val="00AE6A02"/>
    <w:rsid w:val="00AF0225"/>
    <w:rsid w:val="00AF28DD"/>
    <w:rsid w:val="00AF3215"/>
    <w:rsid w:val="00AF3481"/>
    <w:rsid w:val="00AF41B5"/>
    <w:rsid w:val="00AF420F"/>
    <w:rsid w:val="00AF5036"/>
    <w:rsid w:val="00AF53F1"/>
    <w:rsid w:val="00AF7B10"/>
    <w:rsid w:val="00AF7EC6"/>
    <w:rsid w:val="00B0069C"/>
    <w:rsid w:val="00B03729"/>
    <w:rsid w:val="00B04825"/>
    <w:rsid w:val="00B050C5"/>
    <w:rsid w:val="00B05138"/>
    <w:rsid w:val="00B067D4"/>
    <w:rsid w:val="00B06B17"/>
    <w:rsid w:val="00B07C71"/>
    <w:rsid w:val="00B07EC6"/>
    <w:rsid w:val="00B10B5E"/>
    <w:rsid w:val="00B112C0"/>
    <w:rsid w:val="00B123ED"/>
    <w:rsid w:val="00B128E3"/>
    <w:rsid w:val="00B14380"/>
    <w:rsid w:val="00B166DE"/>
    <w:rsid w:val="00B16C50"/>
    <w:rsid w:val="00B171B2"/>
    <w:rsid w:val="00B172D1"/>
    <w:rsid w:val="00B208EF"/>
    <w:rsid w:val="00B211B0"/>
    <w:rsid w:val="00B22680"/>
    <w:rsid w:val="00B260A0"/>
    <w:rsid w:val="00B270FF"/>
    <w:rsid w:val="00B2750A"/>
    <w:rsid w:val="00B304D9"/>
    <w:rsid w:val="00B3337F"/>
    <w:rsid w:val="00B342CE"/>
    <w:rsid w:val="00B34423"/>
    <w:rsid w:val="00B34C1E"/>
    <w:rsid w:val="00B3520B"/>
    <w:rsid w:val="00B36013"/>
    <w:rsid w:val="00B3660A"/>
    <w:rsid w:val="00B371C5"/>
    <w:rsid w:val="00B373D2"/>
    <w:rsid w:val="00B37454"/>
    <w:rsid w:val="00B409AF"/>
    <w:rsid w:val="00B41922"/>
    <w:rsid w:val="00B419C5"/>
    <w:rsid w:val="00B42428"/>
    <w:rsid w:val="00B434C2"/>
    <w:rsid w:val="00B4393F"/>
    <w:rsid w:val="00B43A47"/>
    <w:rsid w:val="00B518A9"/>
    <w:rsid w:val="00B51A9E"/>
    <w:rsid w:val="00B51EE7"/>
    <w:rsid w:val="00B53070"/>
    <w:rsid w:val="00B539FE"/>
    <w:rsid w:val="00B547F5"/>
    <w:rsid w:val="00B54907"/>
    <w:rsid w:val="00B55D27"/>
    <w:rsid w:val="00B56F61"/>
    <w:rsid w:val="00B6265E"/>
    <w:rsid w:val="00B62F57"/>
    <w:rsid w:val="00B64B98"/>
    <w:rsid w:val="00B65F5B"/>
    <w:rsid w:val="00B6714B"/>
    <w:rsid w:val="00B6733E"/>
    <w:rsid w:val="00B67626"/>
    <w:rsid w:val="00B70570"/>
    <w:rsid w:val="00B7094B"/>
    <w:rsid w:val="00B71CC7"/>
    <w:rsid w:val="00B7235C"/>
    <w:rsid w:val="00B73EDA"/>
    <w:rsid w:val="00B74784"/>
    <w:rsid w:val="00B75DD1"/>
    <w:rsid w:val="00B77FF7"/>
    <w:rsid w:val="00B82AE2"/>
    <w:rsid w:val="00B82C07"/>
    <w:rsid w:val="00B83465"/>
    <w:rsid w:val="00B83954"/>
    <w:rsid w:val="00B83B6B"/>
    <w:rsid w:val="00B874B2"/>
    <w:rsid w:val="00B87502"/>
    <w:rsid w:val="00B87B55"/>
    <w:rsid w:val="00B90066"/>
    <w:rsid w:val="00B90584"/>
    <w:rsid w:val="00B907E4"/>
    <w:rsid w:val="00B91A88"/>
    <w:rsid w:val="00B93CCA"/>
    <w:rsid w:val="00B94AAE"/>
    <w:rsid w:val="00B94B09"/>
    <w:rsid w:val="00B94CA8"/>
    <w:rsid w:val="00B9582E"/>
    <w:rsid w:val="00B95E65"/>
    <w:rsid w:val="00B97062"/>
    <w:rsid w:val="00B97A20"/>
    <w:rsid w:val="00BA009C"/>
    <w:rsid w:val="00BA19FC"/>
    <w:rsid w:val="00BA2123"/>
    <w:rsid w:val="00BA28DC"/>
    <w:rsid w:val="00BA2D74"/>
    <w:rsid w:val="00BA3534"/>
    <w:rsid w:val="00BA391B"/>
    <w:rsid w:val="00BA4A6B"/>
    <w:rsid w:val="00BA5A00"/>
    <w:rsid w:val="00BA6480"/>
    <w:rsid w:val="00BA7100"/>
    <w:rsid w:val="00BB0F33"/>
    <w:rsid w:val="00BB3058"/>
    <w:rsid w:val="00BB3888"/>
    <w:rsid w:val="00BB66A9"/>
    <w:rsid w:val="00BB7DDB"/>
    <w:rsid w:val="00BB7F73"/>
    <w:rsid w:val="00BC085E"/>
    <w:rsid w:val="00BC136D"/>
    <w:rsid w:val="00BC18AB"/>
    <w:rsid w:val="00BC19F5"/>
    <w:rsid w:val="00BC24FE"/>
    <w:rsid w:val="00BC3C27"/>
    <w:rsid w:val="00BC4084"/>
    <w:rsid w:val="00BC7031"/>
    <w:rsid w:val="00BC7633"/>
    <w:rsid w:val="00BD0F66"/>
    <w:rsid w:val="00BD3119"/>
    <w:rsid w:val="00BD3DD2"/>
    <w:rsid w:val="00BD570A"/>
    <w:rsid w:val="00BD68B5"/>
    <w:rsid w:val="00BD7CF8"/>
    <w:rsid w:val="00BE060F"/>
    <w:rsid w:val="00BE1835"/>
    <w:rsid w:val="00BE2FD2"/>
    <w:rsid w:val="00BE41EB"/>
    <w:rsid w:val="00BE5C4C"/>
    <w:rsid w:val="00BE6BE8"/>
    <w:rsid w:val="00BE768A"/>
    <w:rsid w:val="00BE7BF4"/>
    <w:rsid w:val="00BF0B7F"/>
    <w:rsid w:val="00BF2536"/>
    <w:rsid w:val="00BF2EEC"/>
    <w:rsid w:val="00BF320A"/>
    <w:rsid w:val="00BF39E9"/>
    <w:rsid w:val="00BF4D08"/>
    <w:rsid w:val="00BF55CC"/>
    <w:rsid w:val="00BF5CCD"/>
    <w:rsid w:val="00BF79A6"/>
    <w:rsid w:val="00BF7A23"/>
    <w:rsid w:val="00C00ED3"/>
    <w:rsid w:val="00C03351"/>
    <w:rsid w:val="00C04982"/>
    <w:rsid w:val="00C04FDE"/>
    <w:rsid w:val="00C05DDF"/>
    <w:rsid w:val="00C0657D"/>
    <w:rsid w:val="00C06763"/>
    <w:rsid w:val="00C11FF1"/>
    <w:rsid w:val="00C1442A"/>
    <w:rsid w:val="00C158BE"/>
    <w:rsid w:val="00C163BB"/>
    <w:rsid w:val="00C16720"/>
    <w:rsid w:val="00C16770"/>
    <w:rsid w:val="00C17BBF"/>
    <w:rsid w:val="00C20B39"/>
    <w:rsid w:val="00C2185D"/>
    <w:rsid w:val="00C21B4A"/>
    <w:rsid w:val="00C21EB9"/>
    <w:rsid w:val="00C23B1F"/>
    <w:rsid w:val="00C25059"/>
    <w:rsid w:val="00C26506"/>
    <w:rsid w:val="00C26D92"/>
    <w:rsid w:val="00C27483"/>
    <w:rsid w:val="00C300C6"/>
    <w:rsid w:val="00C30469"/>
    <w:rsid w:val="00C304D0"/>
    <w:rsid w:val="00C3253C"/>
    <w:rsid w:val="00C32AFB"/>
    <w:rsid w:val="00C3447A"/>
    <w:rsid w:val="00C34BC1"/>
    <w:rsid w:val="00C34BC5"/>
    <w:rsid w:val="00C36880"/>
    <w:rsid w:val="00C3689F"/>
    <w:rsid w:val="00C40678"/>
    <w:rsid w:val="00C414AB"/>
    <w:rsid w:val="00C42A8C"/>
    <w:rsid w:val="00C43A74"/>
    <w:rsid w:val="00C45496"/>
    <w:rsid w:val="00C45FA1"/>
    <w:rsid w:val="00C461DF"/>
    <w:rsid w:val="00C468CE"/>
    <w:rsid w:val="00C504A0"/>
    <w:rsid w:val="00C508BC"/>
    <w:rsid w:val="00C518A7"/>
    <w:rsid w:val="00C51B36"/>
    <w:rsid w:val="00C51C35"/>
    <w:rsid w:val="00C52782"/>
    <w:rsid w:val="00C5368C"/>
    <w:rsid w:val="00C53B32"/>
    <w:rsid w:val="00C54742"/>
    <w:rsid w:val="00C56E21"/>
    <w:rsid w:val="00C56E97"/>
    <w:rsid w:val="00C573AB"/>
    <w:rsid w:val="00C577F9"/>
    <w:rsid w:val="00C57AEC"/>
    <w:rsid w:val="00C61C12"/>
    <w:rsid w:val="00C61F5F"/>
    <w:rsid w:val="00C6211B"/>
    <w:rsid w:val="00C63973"/>
    <w:rsid w:val="00C63B7F"/>
    <w:rsid w:val="00C65679"/>
    <w:rsid w:val="00C661E4"/>
    <w:rsid w:val="00C66CA2"/>
    <w:rsid w:val="00C67D5E"/>
    <w:rsid w:val="00C70A86"/>
    <w:rsid w:val="00C70F1B"/>
    <w:rsid w:val="00C7103A"/>
    <w:rsid w:val="00C713AE"/>
    <w:rsid w:val="00C72558"/>
    <w:rsid w:val="00C730A2"/>
    <w:rsid w:val="00C75366"/>
    <w:rsid w:val="00C75D99"/>
    <w:rsid w:val="00C76B43"/>
    <w:rsid w:val="00C776F1"/>
    <w:rsid w:val="00C77A80"/>
    <w:rsid w:val="00C811CA"/>
    <w:rsid w:val="00C81E59"/>
    <w:rsid w:val="00C8223B"/>
    <w:rsid w:val="00C827EA"/>
    <w:rsid w:val="00C83309"/>
    <w:rsid w:val="00C83E7B"/>
    <w:rsid w:val="00C84662"/>
    <w:rsid w:val="00C86172"/>
    <w:rsid w:val="00C87146"/>
    <w:rsid w:val="00C90A23"/>
    <w:rsid w:val="00C90CB0"/>
    <w:rsid w:val="00C9279F"/>
    <w:rsid w:val="00C92B75"/>
    <w:rsid w:val="00C93CA1"/>
    <w:rsid w:val="00C93F5D"/>
    <w:rsid w:val="00C949A0"/>
    <w:rsid w:val="00C94D08"/>
    <w:rsid w:val="00C96755"/>
    <w:rsid w:val="00C96F10"/>
    <w:rsid w:val="00C9773A"/>
    <w:rsid w:val="00CA0265"/>
    <w:rsid w:val="00CA1B1D"/>
    <w:rsid w:val="00CA3343"/>
    <w:rsid w:val="00CA4563"/>
    <w:rsid w:val="00CA4D60"/>
    <w:rsid w:val="00CA5E35"/>
    <w:rsid w:val="00CA6267"/>
    <w:rsid w:val="00CA6907"/>
    <w:rsid w:val="00CA7E97"/>
    <w:rsid w:val="00CB07BA"/>
    <w:rsid w:val="00CB1EE3"/>
    <w:rsid w:val="00CB259D"/>
    <w:rsid w:val="00CB7B5C"/>
    <w:rsid w:val="00CB7C00"/>
    <w:rsid w:val="00CB7CCF"/>
    <w:rsid w:val="00CC03B2"/>
    <w:rsid w:val="00CC0605"/>
    <w:rsid w:val="00CC191C"/>
    <w:rsid w:val="00CC4C73"/>
    <w:rsid w:val="00CC5421"/>
    <w:rsid w:val="00CC5D77"/>
    <w:rsid w:val="00CC6B0E"/>
    <w:rsid w:val="00CC720A"/>
    <w:rsid w:val="00CC78B8"/>
    <w:rsid w:val="00CC7961"/>
    <w:rsid w:val="00CD1037"/>
    <w:rsid w:val="00CD17A7"/>
    <w:rsid w:val="00CD280A"/>
    <w:rsid w:val="00CD37ED"/>
    <w:rsid w:val="00CD4140"/>
    <w:rsid w:val="00CD5107"/>
    <w:rsid w:val="00CD71F7"/>
    <w:rsid w:val="00CD75C5"/>
    <w:rsid w:val="00CE06C4"/>
    <w:rsid w:val="00CE124D"/>
    <w:rsid w:val="00CE176A"/>
    <w:rsid w:val="00CE2B04"/>
    <w:rsid w:val="00CE4118"/>
    <w:rsid w:val="00CE4930"/>
    <w:rsid w:val="00CE5F1F"/>
    <w:rsid w:val="00CE6D2C"/>
    <w:rsid w:val="00CE6E13"/>
    <w:rsid w:val="00CE740F"/>
    <w:rsid w:val="00CF0B39"/>
    <w:rsid w:val="00CF0D2D"/>
    <w:rsid w:val="00CF12F1"/>
    <w:rsid w:val="00CF2000"/>
    <w:rsid w:val="00CF25B1"/>
    <w:rsid w:val="00CF37A5"/>
    <w:rsid w:val="00CF394D"/>
    <w:rsid w:val="00CF5F35"/>
    <w:rsid w:val="00CF64F7"/>
    <w:rsid w:val="00CF67B3"/>
    <w:rsid w:val="00CF7214"/>
    <w:rsid w:val="00CF74BA"/>
    <w:rsid w:val="00D0033B"/>
    <w:rsid w:val="00D00EF0"/>
    <w:rsid w:val="00D00FBC"/>
    <w:rsid w:val="00D011C0"/>
    <w:rsid w:val="00D0151C"/>
    <w:rsid w:val="00D01D90"/>
    <w:rsid w:val="00D029F1"/>
    <w:rsid w:val="00D0347C"/>
    <w:rsid w:val="00D05EEF"/>
    <w:rsid w:val="00D068DE"/>
    <w:rsid w:val="00D1121A"/>
    <w:rsid w:val="00D116B4"/>
    <w:rsid w:val="00D11BBA"/>
    <w:rsid w:val="00D126EE"/>
    <w:rsid w:val="00D134F8"/>
    <w:rsid w:val="00D13A21"/>
    <w:rsid w:val="00D151B5"/>
    <w:rsid w:val="00D151CB"/>
    <w:rsid w:val="00D1632A"/>
    <w:rsid w:val="00D16605"/>
    <w:rsid w:val="00D16797"/>
    <w:rsid w:val="00D16C2F"/>
    <w:rsid w:val="00D16DE0"/>
    <w:rsid w:val="00D1719A"/>
    <w:rsid w:val="00D17263"/>
    <w:rsid w:val="00D17512"/>
    <w:rsid w:val="00D17BC9"/>
    <w:rsid w:val="00D201E7"/>
    <w:rsid w:val="00D21066"/>
    <w:rsid w:val="00D22E1F"/>
    <w:rsid w:val="00D22F1E"/>
    <w:rsid w:val="00D24EE3"/>
    <w:rsid w:val="00D25274"/>
    <w:rsid w:val="00D254C5"/>
    <w:rsid w:val="00D2731B"/>
    <w:rsid w:val="00D275CE"/>
    <w:rsid w:val="00D3259B"/>
    <w:rsid w:val="00D329E2"/>
    <w:rsid w:val="00D32C4C"/>
    <w:rsid w:val="00D338BA"/>
    <w:rsid w:val="00D33D9D"/>
    <w:rsid w:val="00D33DAF"/>
    <w:rsid w:val="00D33FF2"/>
    <w:rsid w:val="00D34024"/>
    <w:rsid w:val="00D34903"/>
    <w:rsid w:val="00D3491A"/>
    <w:rsid w:val="00D35026"/>
    <w:rsid w:val="00D3544E"/>
    <w:rsid w:val="00D372CE"/>
    <w:rsid w:val="00D40005"/>
    <w:rsid w:val="00D43059"/>
    <w:rsid w:val="00D431E7"/>
    <w:rsid w:val="00D4501D"/>
    <w:rsid w:val="00D45B33"/>
    <w:rsid w:val="00D45D4C"/>
    <w:rsid w:val="00D45F7C"/>
    <w:rsid w:val="00D46979"/>
    <w:rsid w:val="00D46F95"/>
    <w:rsid w:val="00D473AA"/>
    <w:rsid w:val="00D47913"/>
    <w:rsid w:val="00D505F2"/>
    <w:rsid w:val="00D5303F"/>
    <w:rsid w:val="00D547FC"/>
    <w:rsid w:val="00D55832"/>
    <w:rsid w:val="00D55E19"/>
    <w:rsid w:val="00D562B1"/>
    <w:rsid w:val="00D5660B"/>
    <w:rsid w:val="00D5714F"/>
    <w:rsid w:val="00D574A9"/>
    <w:rsid w:val="00D57526"/>
    <w:rsid w:val="00D60AB1"/>
    <w:rsid w:val="00D62DFE"/>
    <w:rsid w:val="00D630C2"/>
    <w:rsid w:val="00D63133"/>
    <w:rsid w:val="00D63E3B"/>
    <w:rsid w:val="00D65E9D"/>
    <w:rsid w:val="00D661C6"/>
    <w:rsid w:val="00D66454"/>
    <w:rsid w:val="00D713E0"/>
    <w:rsid w:val="00D7152C"/>
    <w:rsid w:val="00D7196B"/>
    <w:rsid w:val="00D73396"/>
    <w:rsid w:val="00D734A6"/>
    <w:rsid w:val="00D73DC9"/>
    <w:rsid w:val="00D73F34"/>
    <w:rsid w:val="00D74755"/>
    <w:rsid w:val="00D75FEF"/>
    <w:rsid w:val="00D770B9"/>
    <w:rsid w:val="00D77402"/>
    <w:rsid w:val="00D7764C"/>
    <w:rsid w:val="00D776BF"/>
    <w:rsid w:val="00D80199"/>
    <w:rsid w:val="00D80573"/>
    <w:rsid w:val="00D82894"/>
    <w:rsid w:val="00D84436"/>
    <w:rsid w:val="00D8478C"/>
    <w:rsid w:val="00D856D2"/>
    <w:rsid w:val="00D865D8"/>
    <w:rsid w:val="00D87812"/>
    <w:rsid w:val="00D90BE7"/>
    <w:rsid w:val="00D91679"/>
    <w:rsid w:val="00D923FC"/>
    <w:rsid w:val="00D925D9"/>
    <w:rsid w:val="00D9330B"/>
    <w:rsid w:val="00D9333E"/>
    <w:rsid w:val="00D939FD"/>
    <w:rsid w:val="00D95312"/>
    <w:rsid w:val="00DA0071"/>
    <w:rsid w:val="00DA02CC"/>
    <w:rsid w:val="00DA110F"/>
    <w:rsid w:val="00DA130C"/>
    <w:rsid w:val="00DA1794"/>
    <w:rsid w:val="00DA1BE6"/>
    <w:rsid w:val="00DA3BF7"/>
    <w:rsid w:val="00DA43D0"/>
    <w:rsid w:val="00DA59E4"/>
    <w:rsid w:val="00DA5FA0"/>
    <w:rsid w:val="00DB20D7"/>
    <w:rsid w:val="00DB2941"/>
    <w:rsid w:val="00DB4B8B"/>
    <w:rsid w:val="00DB5076"/>
    <w:rsid w:val="00DB6018"/>
    <w:rsid w:val="00DB69F6"/>
    <w:rsid w:val="00DC061F"/>
    <w:rsid w:val="00DC16D3"/>
    <w:rsid w:val="00DC1E74"/>
    <w:rsid w:val="00DC2D04"/>
    <w:rsid w:val="00DC5C68"/>
    <w:rsid w:val="00DC5DAB"/>
    <w:rsid w:val="00DC7123"/>
    <w:rsid w:val="00DC7560"/>
    <w:rsid w:val="00DC7A17"/>
    <w:rsid w:val="00DD150C"/>
    <w:rsid w:val="00DD15F8"/>
    <w:rsid w:val="00DD1D48"/>
    <w:rsid w:val="00DD3918"/>
    <w:rsid w:val="00DD4FF6"/>
    <w:rsid w:val="00DD56D2"/>
    <w:rsid w:val="00DD611D"/>
    <w:rsid w:val="00DD6328"/>
    <w:rsid w:val="00DD6F53"/>
    <w:rsid w:val="00DE042D"/>
    <w:rsid w:val="00DE0600"/>
    <w:rsid w:val="00DE3199"/>
    <w:rsid w:val="00DE45A3"/>
    <w:rsid w:val="00DE4FC3"/>
    <w:rsid w:val="00DE6E7F"/>
    <w:rsid w:val="00DF1582"/>
    <w:rsid w:val="00DF17BD"/>
    <w:rsid w:val="00DF2254"/>
    <w:rsid w:val="00DF3808"/>
    <w:rsid w:val="00DF3C1C"/>
    <w:rsid w:val="00DF4040"/>
    <w:rsid w:val="00DF5E80"/>
    <w:rsid w:val="00DF6761"/>
    <w:rsid w:val="00DF6868"/>
    <w:rsid w:val="00DF6B55"/>
    <w:rsid w:val="00DF6C04"/>
    <w:rsid w:val="00DF7655"/>
    <w:rsid w:val="00E0159D"/>
    <w:rsid w:val="00E023B5"/>
    <w:rsid w:val="00E02F37"/>
    <w:rsid w:val="00E05A97"/>
    <w:rsid w:val="00E06AB8"/>
    <w:rsid w:val="00E06C64"/>
    <w:rsid w:val="00E07989"/>
    <w:rsid w:val="00E07D8A"/>
    <w:rsid w:val="00E07F50"/>
    <w:rsid w:val="00E1102D"/>
    <w:rsid w:val="00E1315E"/>
    <w:rsid w:val="00E13BF2"/>
    <w:rsid w:val="00E13FDB"/>
    <w:rsid w:val="00E14A22"/>
    <w:rsid w:val="00E15B43"/>
    <w:rsid w:val="00E20CF5"/>
    <w:rsid w:val="00E2109E"/>
    <w:rsid w:val="00E21970"/>
    <w:rsid w:val="00E21E08"/>
    <w:rsid w:val="00E221F4"/>
    <w:rsid w:val="00E24D84"/>
    <w:rsid w:val="00E2611A"/>
    <w:rsid w:val="00E30D35"/>
    <w:rsid w:val="00E30D57"/>
    <w:rsid w:val="00E32B5A"/>
    <w:rsid w:val="00E32C84"/>
    <w:rsid w:val="00E348F5"/>
    <w:rsid w:val="00E35998"/>
    <w:rsid w:val="00E359E3"/>
    <w:rsid w:val="00E35D71"/>
    <w:rsid w:val="00E35EFD"/>
    <w:rsid w:val="00E36407"/>
    <w:rsid w:val="00E36F77"/>
    <w:rsid w:val="00E37E51"/>
    <w:rsid w:val="00E4451C"/>
    <w:rsid w:val="00E46B49"/>
    <w:rsid w:val="00E52991"/>
    <w:rsid w:val="00E52BF2"/>
    <w:rsid w:val="00E52F3F"/>
    <w:rsid w:val="00E54C83"/>
    <w:rsid w:val="00E55744"/>
    <w:rsid w:val="00E55ECF"/>
    <w:rsid w:val="00E562E7"/>
    <w:rsid w:val="00E56629"/>
    <w:rsid w:val="00E575DB"/>
    <w:rsid w:val="00E61811"/>
    <w:rsid w:val="00E653EC"/>
    <w:rsid w:val="00E655CD"/>
    <w:rsid w:val="00E66165"/>
    <w:rsid w:val="00E66699"/>
    <w:rsid w:val="00E67719"/>
    <w:rsid w:val="00E70457"/>
    <w:rsid w:val="00E7243E"/>
    <w:rsid w:val="00E72FA5"/>
    <w:rsid w:val="00E731F7"/>
    <w:rsid w:val="00E7425B"/>
    <w:rsid w:val="00E76762"/>
    <w:rsid w:val="00E76C3E"/>
    <w:rsid w:val="00E771E7"/>
    <w:rsid w:val="00E77818"/>
    <w:rsid w:val="00E77CCE"/>
    <w:rsid w:val="00E8053E"/>
    <w:rsid w:val="00E84419"/>
    <w:rsid w:val="00E850DD"/>
    <w:rsid w:val="00E859F3"/>
    <w:rsid w:val="00E87DC0"/>
    <w:rsid w:val="00E9132B"/>
    <w:rsid w:val="00E91527"/>
    <w:rsid w:val="00E922D1"/>
    <w:rsid w:val="00E92B6A"/>
    <w:rsid w:val="00E93C5F"/>
    <w:rsid w:val="00E942BE"/>
    <w:rsid w:val="00E94F0F"/>
    <w:rsid w:val="00E95AD5"/>
    <w:rsid w:val="00E96B15"/>
    <w:rsid w:val="00E96B94"/>
    <w:rsid w:val="00EA09C0"/>
    <w:rsid w:val="00EA0BDA"/>
    <w:rsid w:val="00EA1797"/>
    <w:rsid w:val="00EA76CC"/>
    <w:rsid w:val="00EB0872"/>
    <w:rsid w:val="00EB196C"/>
    <w:rsid w:val="00EB1F36"/>
    <w:rsid w:val="00EB25F6"/>
    <w:rsid w:val="00EB29F6"/>
    <w:rsid w:val="00EB2B23"/>
    <w:rsid w:val="00EB3B69"/>
    <w:rsid w:val="00EB6A09"/>
    <w:rsid w:val="00EB71CF"/>
    <w:rsid w:val="00EB7EA6"/>
    <w:rsid w:val="00EC1B14"/>
    <w:rsid w:val="00EC2570"/>
    <w:rsid w:val="00EC3B29"/>
    <w:rsid w:val="00EC5676"/>
    <w:rsid w:val="00EC5972"/>
    <w:rsid w:val="00EC6C49"/>
    <w:rsid w:val="00ED0198"/>
    <w:rsid w:val="00ED0462"/>
    <w:rsid w:val="00ED0763"/>
    <w:rsid w:val="00ED0D95"/>
    <w:rsid w:val="00ED0F55"/>
    <w:rsid w:val="00ED1766"/>
    <w:rsid w:val="00ED38B3"/>
    <w:rsid w:val="00ED488B"/>
    <w:rsid w:val="00ED5850"/>
    <w:rsid w:val="00ED5FAB"/>
    <w:rsid w:val="00ED71F6"/>
    <w:rsid w:val="00ED748A"/>
    <w:rsid w:val="00EE0A21"/>
    <w:rsid w:val="00EE4A8E"/>
    <w:rsid w:val="00EE602E"/>
    <w:rsid w:val="00EF130F"/>
    <w:rsid w:val="00EF38CD"/>
    <w:rsid w:val="00EF4098"/>
    <w:rsid w:val="00EF4198"/>
    <w:rsid w:val="00EF682C"/>
    <w:rsid w:val="00F0043B"/>
    <w:rsid w:val="00F0112B"/>
    <w:rsid w:val="00F031C7"/>
    <w:rsid w:val="00F05289"/>
    <w:rsid w:val="00F05BBB"/>
    <w:rsid w:val="00F06253"/>
    <w:rsid w:val="00F07D9F"/>
    <w:rsid w:val="00F108C0"/>
    <w:rsid w:val="00F10F80"/>
    <w:rsid w:val="00F11CC9"/>
    <w:rsid w:val="00F1316D"/>
    <w:rsid w:val="00F1344D"/>
    <w:rsid w:val="00F1360A"/>
    <w:rsid w:val="00F14674"/>
    <w:rsid w:val="00F156AD"/>
    <w:rsid w:val="00F1604C"/>
    <w:rsid w:val="00F16B2D"/>
    <w:rsid w:val="00F16E94"/>
    <w:rsid w:val="00F17AFF"/>
    <w:rsid w:val="00F200C6"/>
    <w:rsid w:val="00F20A18"/>
    <w:rsid w:val="00F2187C"/>
    <w:rsid w:val="00F21AB3"/>
    <w:rsid w:val="00F22A0C"/>
    <w:rsid w:val="00F22B95"/>
    <w:rsid w:val="00F241F4"/>
    <w:rsid w:val="00F24212"/>
    <w:rsid w:val="00F26FD0"/>
    <w:rsid w:val="00F27170"/>
    <w:rsid w:val="00F27792"/>
    <w:rsid w:val="00F30B97"/>
    <w:rsid w:val="00F31153"/>
    <w:rsid w:val="00F31BCC"/>
    <w:rsid w:val="00F32196"/>
    <w:rsid w:val="00F327A2"/>
    <w:rsid w:val="00F33DEA"/>
    <w:rsid w:val="00F356F4"/>
    <w:rsid w:val="00F361D5"/>
    <w:rsid w:val="00F371A1"/>
    <w:rsid w:val="00F37CAD"/>
    <w:rsid w:val="00F421A8"/>
    <w:rsid w:val="00F43BB8"/>
    <w:rsid w:val="00F469B5"/>
    <w:rsid w:val="00F503DB"/>
    <w:rsid w:val="00F51F00"/>
    <w:rsid w:val="00F536C3"/>
    <w:rsid w:val="00F53988"/>
    <w:rsid w:val="00F55A2F"/>
    <w:rsid w:val="00F55BFE"/>
    <w:rsid w:val="00F5766E"/>
    <w:rsid w:val="00F57B78"/>
    <w:rsid w:val="00F62637"/>
    <w:rsid w:val="00F63166"/>
    <w:rsid w:val="00F6496D"/>
    <w:rsid w:val="00F64A34"/>
    <w:rsid w:val="00F66685"/>
    <w:rsid w:val="00F66EB3"/>
    <w:rsid w:val="00F66FF0"/>
    <w:rsid w:val="00F719BC"/>
    <w:rsid w:val="00F7503F"/>
    <w:rsid w:val="00F76AB8"/>
    <w:rsid w:val="00F80148"/>
    <w:rsid w:val="00F80EBF"/>
    <w:rsid w:val="00F821D5"/>
    <w:rsid w:val="00F90614"/>
    <w:rsid w:val="00F920CE"/>
    <w:rsid w:val="00F9243F"/>
    <w:rsid w:val="00F931A9"/>
    <w:rsid w:val="00F932FC"/>
    <w:rsid w:val="00F93987"/>
    <w:rsid w:val="00F943B9"/>
    <w:rsid w:val="00F9582D"/>
    <w:rsid w:val="00F95D99"/>
    <w:rsid w:val="00F95FC7"/>
    <w:rsid w:val="00F97CD2"/>
    <w:rsid w:val="00FA110C"/>
    <w:rsid w:val="00FA1E1D"/>
    <w:rsid w:val="00FA5382"/>
    <w:rsid w:val="00FA569D"/>
    <w:rsid w:val="00FA5DEA"/>
    <w:rsid w:val="00FB00AE"/>
    <w:rsid w:val="00FB0FFB"/>
    <w:rsid w:val="00FB1F7A"/>
    <w:rsid w:val="00FB1FAF"/>
    <w:rsid w:val="00FB31BF"/>
    <w:rsid w:val="00FB3BE2"/>
    <w:rsid w:val="00FB4B6C"/>
    <w:rsid w:val="00FB7E40"/>
    <w:rsid w:val="00FC167D"/>
    <w:rsid w:val="00FC27AD"/>
    <w:rsid w:val="00FC384E"/>
    <w:rsid w:val="00FC4075"/>
    <w:rsid w:val="00FC46E7"/>
    <w:rsid w:val="00FC5169"/>
    <w:rsid w:val="00FC518D"/>
    <w:rsid w:val="00FC67E2"/>
    <w:rsid w:val="00FC6A09"/>
    <w:rsid w:val="00FC6E21"/>
    <w:rsid w:val="00FC774C"/>
    <w:rsid w:val="00FC79C1"/>
    <w:rsid w:val="00FD0521"/>
    <w:rsid w:val="00FD0D10"/>
    <w:rsid w:val="00FD1F2F"/>
    <w:rsid w:val="00FD2DB3"/>
    <w:rsid w:val="00FD56BA"/>
    <w:rsid w:val="00FD78D6"/>
    <w:rsid w:val="00FE297D"/>
    <w:rsid w:val="00FE2B76"/>
    <w:rsid w:val="00FE2CAA"/>
    <w:rsid w:val="00FE3381"/>
    <w:rsid w:val="00FE4B04"/>
    <w:rsid w:val="00FE68AF"/>
    <w:rsid w:val="00FE6E90"/>
    <w:rsid w:val="00FE7A6F"/>
    <w:rsid w:val="00FE7C64"/>
    <w:rsid w:val="00FF1415"/>
    <w:rsid w:val="00FF1967"/>
    <w:rsid w:val="00FF2F2F"/>
    <w:rsid w:val="00FF308E"/>
    <w:rsid w:val="00FF44AB"/>
    <w:rsid w:val="00FF6ABC"/>
    <w:rsid w:val="00FF7BC1"/>
  </w:rsids>
  <m:mathPr>
    <m:mathFont m:val="Cambria Math"/>
    <m:brkBin m:val="before"/>
    <m:brkBinSub m:val="--"/>
    <m:smallFrac m:val="0"/>
    <m:dispDef/>
    <m:lMargin m:val="0"/>
    <m:rMargin m:val="0"/>
    <m:defJc m:val="centerGroup"/>
    <m:wrapIndent m:val="1440"/>
    <m:intLim m:val="subSup"/>
    <m:naryLim m:val="undOvr"/>
  </m:mathPr>
  <w:themeFontLang w:val="id-ID"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stroke="f">
      <v:fill color="white"/>
      <v:stroke on="f"/>
    </o:shapedefaults>
    <o:shapelayout v:ext="edit">
      <o:idmap v:ext="edit" data="1"/>
    </o:shapelayout>
  </w:shapeDefaults>
  <w:decimalSymbol w:val=","/>
  <w:listSeparator w:val=";"/>
  <w15:docId w15:val="{57B48209-7718-4D1C-9213-E1FE8AE8D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aragraf Normal"/>
    <w:qFormat/>
    <w:rsid w:val="004671E6"/>
    <w:pPr>
      <w:jc w:val="both"/>
    </w:pPr>
    <w:rPr>
      <w:rFonts w:ascii="Times New Roman" w:hAnsi="Times New Roman"/>
      <w:noProof/>
      <w:sz w:val="22"/>
      <w:szCs w:val="22"/>
      <w:lang w:val="en-US" w:eastAsia="en-US"/>
    </w:rPr>
  </w:style>
  <w:style w:type="paragraph" w:styleId="Heading1">
    <w:name w:val="heading 1"/>
    <w:aliases w:val="Judul Bab"/>
    <w:basedOn w:val="Normal"/>
    <w:next w:val="Normal"/>
    <w:qFormat/>
    <w:rsid w:val="004671E6"/>
    <w:pPr>
      <w:keepNext/>
      <w:outlineLvl w:val="0"/>
    </w:pPr>
    <w:rPr>
      <w:rFonts w:eastAsia="Times New Roman"/>
      <w:b/>
      <w:bCs/>
      <w:kern w:val="32"/>
      <w:sz w:val="24"/>
      <w:szCs w:val="32"/>
    </w:rPr>
  </w:style>
  <w:style w:type="paragraph" w:styleId="Heading2">
    <w:name w:val="heading 2"/>
    <w:aliases w:val="Judul Sub-bab"/>
    <w:basedOn w:val="Heading1"/>
    <w:link w:val="Heading2Char"/>
    <w:qFormat/>
    <w:rsid w:val="004671E6"/>
    <w:pPr>
      <w:numPr>
        <w:ilvl w:val="1"/>
      </w:numPr>
      <w:ind w:left="567" w:hanging="567"/>
      <w:outlineLvl w:val="1"/>
    </w:pPr>
    <w:rPr>
      <w:b w:val="0"/>
      <w:bCs w:val="0"/>
      <w:i/>
      <w:iCs/>
      <w:szCs w:val="28"/>
    </w:rPr>
  </w:style>
  <w:style w:type="paragraph" w:styleId="Heading3">
    <w:name w:val="heading 3"/>
    <w:basedOn w:val="Normal"/>
    <w:next w:val="Normal"/>
    <w:qFormat/>
    <w:rsid w:val="006525B1"/>
    <w:pPr>
      <w:keepNext/>
      <w:spacing w:before="240" w:after="60"/>
      <w:outlineLvl w:val="2"/>
    </w:pPr>
    <w:rPr>
      <w:rFonts w:eastAsia="Times New Roman"/>
      <w:bCs/>
      <w:i/>
      <w:szCs w:val="26"/>
    </w:rPr>
  </w:style>
  <w:style w:type="paragraph" w:styleId="Heading4">
    <w:name w:val="heading 4"/>
    <w:basedOn w:val="Normal"/>
    <w:next w:val="Normal"/>
    <w:link w:val="Heading4Char"/>
    <w:semiHidden/>
    <w:unhideWhenUsed/>
    <w:qFormat/>
    <w:rsid w:val="00DC2D0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NORMAL,Normal Utama,NORMAL (SPACE:1,0)"/>
    <w:uiPriority w:val="1"/>
    <w:qFormat/>
    <w:rsid w:val="009801C2"/>
    <w:pPr>
      <w:spacing w:line="480" w:lineRule="auto"/>
    </w:pPr>
    <w:rPr>
      <w:sz w:val="22"/>
      <w:szCs w:val="22"/>
      <w:lang w:val="en-US" w:eastAsia="en-US"/>
    </w:rPr>
  </w:style>
  <w:style w:type="character" w:customStyle="1" w:styleId="NoSpacingChar">
    <w:name w:val="No Spacing Char"/>
    <w:aliases w:val="NORMAL Char,Normal Utama Char,NORMAL (SPACE:1 Char,0) Char"/>
    <w:rsid w:val="006525B1"/>
    <w:rPr>
      <w:sz w:val="22"/>
      <w:szCs w:val="22"/>
      <w:lang w:val="en-US" w:eastAsia="en-US" w:bidi="ar-SA"/>
    </w:rPr>
  </w:style>
  <w:style w:type="character" w:customStyle="1" w:styleId="apple-style-span">
    <w:name w:val="apple-style-span"/>
    <w:basedOn w:val="DefaultParagraphFont"/>
    <w:rsid w:val="006525B1"/>
  </w:style>
  <w:style w:type="paragraph" w:styleId="ListParagraph">
    <w:name w:val="List Paragraph"/>
    <w:basedOn w:val="Normal"/>
    <w:link w:val="ListParagraphChar"/>
    <w:uiPriority w:val="34"/>
    <w:qFormat/>
    <w:rsid w:val="005D63B9"/>
    <w:pPr>
      <w:ind w:left="288" w:hanging="288"/>
      <w:contextualSpacing/>
    </w:pPr>
    <w:rPr>
      <w:rFonts w:eastAsia="Times New Roman" w:cs="Arial"/>
      <w:szCs w:val="24"/>
    </w:rPr>
  </w:style>
  <w:style w:type="paragraph" w:styleId="FootnoteText">
    <w:name w:val="footnote text"/>
    <w:basedOn w:val="Normal"/>
    <w:semiHidden/>
    <w:unhideWhenUsed/>
    <w:rsid w:val="006525B1"/>
    <w:rPr>
      <w:rFonts w:ascii="Calibri" w:hAnsi="Calibri"/>
      <w:szCs w:val="20"/>
    </w:rPr>
  </w:style>
  <w:style w:type="character" w:customStyle="1" w:styleId="CharChar7">
    <w:name w:val="Char Char7"/>
    <w:semiHidden/>
    <w:rsid w:val="006525B1"/>
    <w:rPr>
      <w:lang w:val="en-US" w:eastAsia="en-US"/>
    </w:rPr>
  </w:style>
  <w:style w:type="character" w:styleId="FootnoteReference">
    <w:name w:val="footnote reference"/>
    <w:semiHidden/>
    <w:unhideWhenUsed/>
    <w:rsid w:val="006525B1"/>
    <w:rPr>
      <w:vertAlign w:val="superscript"/>
    </w:rPr>
  </w:style>
  <w:style w:type="paragraph" w:styleId="Header">
    <w:name w:val="header"/>
    <w:basedOn w:val="Normal"/>
    <w:link w:val="HeaderChar"/>
    <w:uiPriority w:val="99"/>
    <w:unhideWhenUsed/>
    <w:rsid w:val="006525B1"/>
    <w:pPr>
      <w:tabs>
        <w:tab w:val="center" w:pos="4513"/>
        <w:tab w:val="right" w:pos="9026"/>
      </w:tabs>
    </w:pPr>
    <w:rPr>
      <w:rFonts w:ascii="Calibri" w:hAnsi="Calibri"/>
    </w:rPr>
  </w:style>
  <w:style w:type="character" w:customStyle="1" w:styleId="CharChar6">
    <w:name w:val="Char Char6"/>
    <w:semiHidden/>
    <w:rsid w:val="006525B1"/>
    <w:rPr>
      <w:sz w:val="22"/>
      <w:szCs w:val="22"/>
      <w:lang w:val="en-US" w:eastAsia="en-US"/>
    </w:rPr>
  </w:style>
  <w:style w:type="paragraph" w:styleId="Footer">
    <w:name w:val="footer"/>
    <w:basedOn w:val="Normal"/>
    <w:link w:val="FooterChar"/>
    <w:uiPriority w:val="99"/>
    <w:unhideWhenUsed/>
    <w:rsid w:val="006525B1"/>
    <w:pPr>
      <w:tabs>
        <w:tab w:val="center" w:pos="4513"/>
        <w:tab w:val="right" w:pos="9026"/>
      </w:tabs>
    </w:pPr>
    <w:rPr>
      <w:rFonts w:ascii="Calibri" w:hAnsi="Calibri"/>
    </w:rPr>
  </w:style>
  <w:style w:type="character" w:customStyle="1" w:styleId="CharChar5">
    <w:name w:val="Char Char5"/>
    <w:rsid w:val="006525B1"/>
    <w:rPr>
      <w:sz w:val="22"/>
      <w:szCs w:val="22"/>
      <w:lang w:val="en-US" w:eastAsia="en-US"/>
    </w:rPr>
  </w:style>
  <w:style w:type="character" w:styleId="CommentReference">
    <w:name w:val="annotation reference"/>
    <w:semiHidden/>
    <w:unhideWhenUsed/>
    <w:rsid w:val="006525B1"/>
    <w:rPr>
      <w:sz w:val="16"/>
      <w:szCs w:val="16"/>
    </w:rPr>
  </w:style>
  <w:style w:type="paragraph" w:styleId="CommentText">
    <w:name w:val="annotation text"/>
    <w:basedOn w:val="Normal"/>
    <w:link w:val="CommentTextChar"/>
    <w:uiPriority w:val="99"/>
    <w:semiHidden/>
    <w:unhideWhenUsed/>
    <w:rsid w:val="006525B1"/>
    <w:rPr>
      <w:rFonts w:ascii="Calibri" w:hAnsi="Calibri"/>
      <w:szCs w:val="20"/>
    </w:rPr>
  </w:style>
  <w:style w:type="character" w:customStyle="1" w:styleId="CharChar4">
    <w:name w:val="Char Char4"/>
    <w:semiHidden/>
    <w:rsid w:val="006525B1"/>
    <w:rPr>
      <w:lang w:val="en-US" w:eastAsia="en-US"/>
    </w:rPr>
  </w:style>
  <w:style w:type="paragraph" w:styleId="CommentSubject">
    <w:name w:val="annotation subject"/>
    <w:basedOn w:val="CommentText"/>
    <w:next w:val="CommentText"/>
    <w:semiHidden/>
    <w:unhideWhenUsed/>
    <w:rsid w:val="006525B1"/>
    <w:rPr>
      <w:b/>
      <w:bCs/>
    </w:rPr>
  </w:style>
  <w:style w:type="character" w:customStyle="1" w:styleId="CharChar3">
    <w:name w:val="Char Char3"/>
    <w:semiHidden/>
    <w:rsid w:val="006525B1"/>
    <w:rPr>
      <w:b/>
      <w:bCs/>
      <w:lang w:val="en-US" w:eastAsia="en-US"/>
    </w:rPr>
  </w:style>
  <w:style w:type="paragraph" w:styleId="BalloonText">
    <w:name w:val="Balloon Text"/>
    <w:basedOn w:val="Normal"/>
    <w:semiHidden/>
    <w:unhideWhenUsed/>
    <w:rsid w:val="006525B1"/>
    <w:rPr>
      <w:rFonts w:ascii="Tahoma" w:hAnsi="Tahoma"/>
      <w:sz w:val="16"/>
      <w:szCs w:val="16"/>
    </w:rPr>
  </w:style>
  <w:style w:type="character" w:customStyle="1" w:styleId="CharChar2">
    <w:name w:val="Char Char2"/>
    <w:semiHidden/>
    <w:rsid w:val="006525B1"/>
    <w:rPr>
      <w:rFonts w:ascii="Tahoma" w:hAnsi="Tahoma" w:cs="Tahoma"/>
      <w:sz w:val="16"/>
      <w:szCs w:val="16"/>
      <w:lang w:val="en-US" w:eastAsia="en-US"/>
    </w:rPr>
  </w:style>
  <w:style w:type="character" w:styleId="Hyperlink">
    <w:name w:val="Hyperlink"/>
    <w:uiPriority w:val="99"/>
    <w:unhideWhenUsed/>
    <w:rsid w:val="006525B1"/>
    <w:rPr>
      <w:color w:val="0000FF"/>
      <w:u w:val="single"/>
    </w:rPr>
  </w:style>
  <w:style w:type="character" w:customStyle="1" w:styleId="CharChar10">
    <w:name w:val="Char Char10"/>
    <w:rsid w:val="006525B1"/>
    <w:rPr>
      <w:rFonts w:ascii="Times New Roman" w:eastAsia="Times New Roman" w:hAnsi="Times New Roman" w:cs="Times New Roman"/>
      <w:b/>
      <w:bCs/>
      <w:kern w:val="32"/>
      <w:sz w:val="24"/>
      <w:szCs w:val="32"/>
      <w:lang w:val="en-US" w:eastAsia="en-US"/>
    </w:rPr>
  </w:style>
  <w:style w:type="character" w:customStyle="1" w:styleId="CharChar9">
    <w:name w:val="Char Char9"/>
    <w:rsid w:val="006525B1"/>
    <w:rPr>
      <w:rFonts w:ascii="Times New Roman" w:eastAsia="Times New Roman" w:hAnsi="Times New Roman" w:cs="Times New Roman"/>
      <w:b/>
      <w:bCs/>
      <w:i/>
      <w:iCs/>
      <w:sz w:val="24"/>
      <w:szCs w:val="28"/>
      <w:lang w:val="en-US" w:eastAsia="en-US"/>
    </w:rPr>
  </w:style>
  <w:style w:type="paragraph" w:styleId="DocumentMap">
    <w:name w:val="Document Map"/>
    <w:basedOn w:val="Normal"/>
    <w:semiHidden/>
    <w:unhideWhenUsed/>
    <w:rsid w:val="006525B1"/>
    <w:rPr>
      <w:rFonts w:ascii="Tahoma" w:hAnsi="Tahoma"/>
      <w:sz w:val="16"/>
      <w:szCs w:val="16"/>
    </w:rPr>
  </w:style>
  <w:style w:type="character" w:customStyle="1" w:styleId="CharChar1">
    <w:name w:val="Char Char1"/>
    <w:semiHidden/>
    <w:rsid w:val="006525B1"/>
    <w:rPr>
      <w:rFonts w:ascii="Tahoma" w:hAnsi="Tahoma" w:cs="Tahoma"/>
      <w:sz w:val="16"/>
      <w:szCs w:val="16"/>
      <w:lang w:val="en-US" w:eastAsia="en-US"/>
    </w:rPr>
  </w:style>
  <w:style w:type="paragraph" w:customStyle="1" w:styleId="Gambar">
    <w:name w:val="Gambar"/>
    <w:basedOn w:val="Normal"/>
    <w:qFormat/>
    <w:rsid w:val="004671E6"/>
    <w:pPr>
      <w:jc w:val="center"/>
    </w:pPr>
    <w:rPr>
      <w:b/>
    </w:rPr>
  </w:style>
  <w:style w:type="paragraph" w:styleId="Caption">
    <w:name w:val="caption"/>
    <w:aliases w:val="sub"/>
    <w:basedOn w:val="Normal"/>
    <w:next w:val="Normal"/>
    <w:link w:val="CaptionChar"/>
    <w:qFormat/>
    <w:rsid w:val="00CB259D"/>
    <w:pPr>
      <w:jc w:val="center"/>
    </w:pPr>
    <w:rPr>
      <w:b/>
      <w:bCs/>
      <w:szCs w:val="20"/>
    </w:rPr>
  </w:style>
  <w:style w:type="paragraph" w:styleId="HTMLPreformatted">
    <w:name w:val="HTML Preformatted"/>
    <w:basedOn w:val="Normal"/>
    <w:unhideWhenUsed/>
    <w:rsid w:val="006525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szCs w:val="20"/>
    </w:rPr>
  </w:style>
  <w:style w:type="character" w:customStyle="1" w:styleId="CharChar">
    <w:name w:val="Char Char"/>
    <w:semiHidden/>
    <w:rsid w:val="006525B1"/>
    <w:rPr>
      <w:rFonts w:ascii="Courier New" w:eastAsia="Times New Roman" w:hAnsi="Courier New" w:cs="Courier New"/>
    </w:rPr>
  </w:style>
  <w:style w:type="character" w:customStyle="1" w:styleId="CharChar8">
    <w:name w:val="Char Char8"/>
    <w:rsid w:val="006525B1"/>
    <w:rPr>
      <w:rFonts w:ascii="Times New Roman" w:eastAsia="Times New Roman" w:hAnsi="Times New Roman" w:cs="Times New Roman"/>
      <w:bCs/>
      <w:i/>
      <w:sz w:val="24"/>
      <w:szCs w:val="26"/>
    </w:rPr>
  </w:style>
  <w:style w:type="character" w:styleId="LineNumber">
    <w:name w:val="line number"/>
    <w:unhideWhenUsed/>
    <w:rsid w:val="006525B1"/>
  </w:style>
  <w:style w:type="character" w:styleId="PageNumber">
    <w:name w:val="page number"/>
    <w:basedOn w:val="DefaultParagraphFont"/>
    <w:rsid w:val="006525B1"/>
  </w:style>
  <w:style w:type="character" w:customStyle="1" w:styleId="CommentTextChar">
    <w:name w:val="Comment Text Char"/>
    <w:link w:val="CommentText"/>
    <w:uiPriority w:val="99"/>
    <w:semiHidden/>
    <w:rsid w:val="00714EDE"/>
  </w:style>
  <w:style w:type="table" w:styleId="TableGrid">
    <w:name w:val="Table Grid"/>
    <w:basedOn w:val="TableNormal"/>
    <w:uiPriority w:val="59"/>
    <w:rsid w:val="00301E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rsid w:val="008D3FCA"/>
    <w:pPr>
      <w:ind w:left="284" w:right="284"/>
    </w:pPr>
    <w:rPr>
      <w:iCs/>
    </w:rPr>
  </w:style>
  <w:style w:type="character" w:customStyle="1" w:styleId="QuoteChar">
    <w:name w:val="Quote Char"/>
    <w:link w:val="Quote"/>
    <w:uiPriority w:val="29"/>
    <w:rsid w:val="008D3FCA"/>
    <w:rPr>
      <w:rFonts w:ascii="Times New Roman" w:hAnsi="Times New Roman"/>
      <w:iCs/>
      <w:sz w:val="22"/>
      <w:szCs w:val="22"/>
      <w:lang w:val="en-US" w:eastAsia="en-US"/>
    </w:rPr>
  </w:style>
  <w:style w:type="paragraph" w:styleId="Title">
    <w:name w:val="Title"/>
    <w:aliases w:val="Judul Naskah"/>
    <w:basedOn w:val="Normal"/>
    <w:next w:val="Normal"/>
    <w:link w:val="TitleChar"/>
    <w:qFormat/>
    <w:rsid w:val="004671E6"/>
    <w:pPr>
      <w:widowControl w:val="0"/>
      <w:contextualSpacing/>
      <w:jc w:val="left"/>
    </w:pPr>
    <w:rPr>
      <w:rFonts w:eastAsia="Times New Roman"/>
      <w:b/>
      <w:spacing w:val="5"/>
      <w:kern w:val="24"/>
      <w:sz w:val="40"/>
      <w:szCs w:val="52"/>
    </w:rPr>
  </w:style>
  <w:style w:type="character" w:customStyle="1" w:styleId="TitleChar">
    <w:name w:val="Title Char"/>
    <w:aliases w:val="Judul Naskah Char"/>
    <w:link w:val="Title"/>
    <w:rsid w:val="004671E6"/>
    <w:rPr>
      <w:rFonts w:ascii="Times New Roman" w:eastAsia="Times New Roman" w:hAnsi="Times New Roman"/>
      <w:b/>
      <w:noProof/>
      <w:spacing w:val="5"/>
      <w:kern w:val="24"/>
      <w:sz w:val="40"/>
      <w:szCs w:val="52"/>
      <w:lang w:val="en-US" w:eastAsia="en-US"/>
    </w:rPr>
  </w:style>
  <w:style w:type="paragraph" w:styleId="Revision">
    <w:name w:val="Revision"/>
    <w:hidden/>
    <w:uiPriority w:val="99"/>
    <w:semiHidden/>
    <w:rsid w:val="0024730C"/>
    <w:rPr>
      <w:rFonts w:ascii="Times New Roman" w:hAnsi="Times New Roman"/>
      <w:sz w:val="24"/>
      <w:szCs w:val="22"/>
      <w:lang w:val="en-US" w:eastAsia="en-US"/>
    </w:rPr>
  </w:style>
  <w:style w:type="paragraph" w:customStyle="1" w:styleId="Tabel">
    <w:name w:val="Tabel"/>
    <w:basedOn w:val="Caption"/>
    <w:link w:val="TabelChar"/>
    <w:qFormat/>
    <w:rsid w:val="004671E6"/>
    <w:rPr>
      <w:lang w:val="en-GB"/>
    </w:rPr>
  </w:style>
  <w:style w:type="character" w:customStyle="1" w:styleId="CaptionChar">
    <w:name w:val="Caption Char"/>
    <w:aliases w:val="sub Char"/>
    <w:link w:val="Caption"/>
    <w:rsid w:val="00CB259D"/>
    <w:rPr>
      <w:rFonts w:ascii="Times New Roman" w:hAnsi="Times New Roman"/>
      <w:b/>
      <w:bCs/>
      <w:sz w:val="24"/>
      <w:lang w:val="en-US" w:eastAsia="en-US"/>
    </w:rPr>
  </w:style>
  <w:style w:type="character" w:customStyle="1" w:styleId="TabelChar">
    <w:name w:val="Tabel Char"/>
    <w:link w:val="Tabel"/>
    <w:rsid w:val="004671E6"/>
    <w:rPr>
      <w:rFonts w:ascii="Times New Roman" w:hAnsi="Times New Roman"/>
      <w:b/>
      <w:bCs/>
      <w:noProof/>
      <w:sz w:val="22"/>
      <w:lang w:val="en-GB" w:eastAsia="en-US"/>
    </w:rPr>
  </w:style>
  <w:style w:type="character" w:styleId="Emphasis">
    <w:name w:val="Emphasis"/>
    <w:aliases w:val="Daftar pustaka"/>
    <w:basedOn w:val="DefaultParagraphFont"/>
    <w:uiPriority w:val="20"/>
    <w:rsid w:val="008C0D09"/>
    <w:rPr>
      <w:rFonts w:ascii="Times New Roman" w:hAnsi="Times New Roman"/>
      <w:i w:val="0"/>
      <w:iCs/>
      <w:caps w:val="0"/>
      <w:smallCaps w:val="0"/>
      <w:strike w:val="0"/>
      <w:dstrike w:val="0"/>
      <w:vanish w:val="0"/>
      <w:sz w:val="20"/>
      <w:vertAlign w:val="baseline"/>
    </w:rPr>
  </w:style>
  <w:style w:type="paragraph" w:styleId="NormalWeb">
    <w:name w:val="Normal (Web)"/>
    <w:basedOn w:val="Normal"/>
    <w:uiPriority w:val="99"/>
    <w:unhideWhenUsed/>
    <w:rsid w:val="00F031C7"/>
    <w:pPr>
      <w:spacing w:before="100" w:beforeAutospacing="1" w:after="100" w:afterAutospacing="1"/>
      <w:jc w:val="left"/>
    </w:pPr>
    <w:rPr>
      <w:rFonts w:eastAsia="Times New Roman"/>
      <w:szCs w:val="24"/>
      <w:lang w:val="id-ID" w:eastAsia="id-ID"/>
    </w:rPr>
  </w:style>
  <w:style w:type="character" w:styleId="Strong">
    <w:name w:val="Strong"/>
    <w:basedOn w:val="DefaultParagraphFont"/>
    <w:uiPriority w:val="22"/>
    <w:qFormat/>
    <w:rsid w:val="00F031C7"/>
    <w:rPr>
      <w:b/>
      <w:bCs/>
    </w:rPr>
  </w:style>
  <w:style w:type="character" w:customStyle="1" w:styleId="Heading2Char">
    <w:name w:val="Heading 2 Char"/>
    <w:aliases w:val="Judul Sub-bab Char"/>
    <w:basedOn w:val="DefaultParagraphFont"/>
    <w:link w:val="Heading2"/>
    <w:rsid w:val="004671E6"/>
    <w:rPr>
      <w:rFonts w:ascii="Times New Roman" w:eastAsia="Times New Roman" w:hAnsi="Times New Roman"/>
      <w:i/>
      <w:iCs/>
      <w:noProof/>
      <w:kern w:val="32"/>
      <w:sz w:val="24"/>
      <w:szCs w:val="28"/>
      <w:lang w:val="en-US" w:eastAsia="en-US"/>
    </w:rPr>
  </w:style>
  <w:style w:type="character" w:customStyle="1" w:styleId="Heading4Char">
    <w:name w:val="Heading 4 Char"/>
    <w:basedOn w:val="DefaultParagraphFont"/>
    <w:link w:val="Heading4"/>
    <w:semiHidden/>
    <w:rsid w:val="00DC2D04"/>
    <w:rPr>
      <w:rFonts w:asciiTheme="majorHAnsi" w:eastAsiaTheme="majorEastAsia" w:hAnsiTheme="majorHAnsi" w:cstheme="majorBidi"/>
      <w:b/>
      <w:bCs/>
      <w:i/>
      <w:iCs/>
      <w:color w:val="4F81BD" w:themeColor="accent1"/>
      <w:sz w:val="24"/>
      <w:szCs w:val="22"/>
      <w:lang w:val="en-US" w:eastAsia="en-US"/>
    </w:rPr>
  </w:style>
  <w:style w:type="paragraph" w:customStyle="1" w:styleId="Default">
    <w:name w:val="Default"/>
    <w:basedOn w:val="Normal"/>
    <w:rsid w:val="00DC2D04"/>
    <w:pPr>
      <w:autoSpaceDE w:val="0"/>
      <w:autoSpaceDN w:val="0"/>
      <w:jc w:val="left"/>
    </w:pPr>
    <w:rPr>
      <w:rFonts w:ascii="Verdana" w:hAnsi="Verdana"/>
      <w:color w:val="000000"/>
      <w:szCs w:val="24"/>
      <w:lang w:val="tr-TR" w:eastAsia="tr-TR"/>
    </w:rPr>
  </w:style>
  <w:style w:type="paragraph" w:styleId="BodyText2">
    <w:name w:val="Body Text 2"/>
    <w:basedOn w:val="Normal"/>
    <w:link w:val="BodyText2Char"/>
    <w:rsid w:val="00763CCA"/>
    <w:pPr>
      <w:overflowPunct w:val="0"/>
      <w:autoSpaceDE w:val="0"/>
      <w:autoSpaceDN w:val="0"/>
      <w:adjustRightInd w:val="0"/>
      <w:spacing w:after="240"/>
      <w:ind w:right="288"/>
      <w:textAlignment w:val="baseline"/>
    </w:pPr>
    <w:rPr>
      <w:rFonts w:eastAsia="Malgun Gothic"/>
      <w:lang w:val="en-AU"/>
    </w:rPr>
  </w:style>
  <w:style w:type="character" w:customStyle="1" w:styleId="BodyText2Char">
    <w:name w:val="Body Text 2 Char"/>
    <w:basedOn w:val="DefaultParagraphFont"/>
    <w:link w:val="BodyText2"/>
    <w:rsid w:val="00763CCA"/>
    <w:rPr>
      <w:rFonts w:ascii="Times New Roman" w:eastAsia="Malgun Gothic" w:hAnsi="Times New Roman"/>
      <w:sz w:val="24"/>
      <w:szCs w:val="22"/>
      <w:lang w:val="en-AU" w:eastAsia="en-US"/>
    </w:rPr>
  </w:style>
  <w:style w:type="paragraph" w:styleId="BodyTextIndent">
    <w:name w:val="Body Text Indent"/>
    <w:basedOn w:val="Normal"/>
    <w:link w:val="BodyTextIndentChar"/>
    <w:rsid w:val="00763CCA"/>
    <w:pPr>
      <w:spacing w:after="120"/>
      <w:ind w:left="283"/>
    </w:pPr>
  </w:style>
  <w:style w:type="character" w:customStyle="1" w:styleId="BodyTextIndentChar">
    <w:name w:val="Body Text Indent Char"/>
    <w:basedOn w:val="DefaultParagraphFont"/>
    <w:link w:val="BodyTextIndent"/>
    <w:rsid w:val="00763CCA"/>
    <w:rPr>
      <w:rFonts w:ascii="Times New Roman" w:hAnsi="Times New Roman"/>
      <w:sz w:val="24"/>
      <w:szCs w:val="22"/>
      <w:lang w:val="en-US" w:eastAsia="en-US"/>
    </w:rPr>
  </w:style>
  <w:style w:type="character" w:customStyle="1" w:styleId="apple-converted-space">
    <w:name w:val="apple-converted-space"/>
    <w:rsid w:val="00763CCA"/>
  </w:style>
  <w:style w:type="paragraph" w:customStyle="1" w:styleId="Abstrak">
    <w:name w:val="Abstrak"/>
    <w:basedOn w:val="Normal"/>
    <w:qFormat/>
    <w:rsid w:val="004671E6"/>
    <w:rPr>
      <w:i/>
    </w:rPr>
  </w:style>
  <w:style w:type="paragraph" w:customStyle="1" w:styleId="list2">
    <w:name w:val="list2"/>
    <w:basedOn w:val="Default"/>
    <w:next w:val="Default"/>
    <w:uiPriority w:val="99"/>
    <w:rsid w:val="0017422A"/>
    <w:pPr>
      <w:adjustRightInd w:val="0"/>
    </w:pPr>
    <w:rPr>
      <w:rFonts w:ascii="Arial" w:hAnsi="Arial" w:cs="Arial"/>
      <w:color w:val="auto"/>
      <w:sz w:val="24"/>
      <w:lang w:val="en-US" w:eastAsia="id-ID"/>
    </w:rPr>
  </w:style>
  <w:style w:type="character" w:customStyle="1" w:styleId="HeaderChar">
    <w:name w:val="Header Char"/>
    <w:basedOn w:val="DefaultParagraphFont"/>
    <w:link w:val="Header"/>
    <w:uiPriority w:val="99"/>
    <w:rsid w:val="00E93C5F"/>
    <w:rPr>
      <w:sz w:val="22"/>
      <w:szCs w:val="22"/>
      <w:lang w:val="en-US" w:eastAsia="en-US"/>
    </w:rPr>
  </w:style>
  <w:style w:type="character" w:customStyle="1" w:styleId="FooterChar">
    <w:name w:val="Footer Char"/>
    <w:basedOn w:val="DefaultParagraphFont"/>
    <w:link w:val="Footer"/>
    <w:uiPriority w:val="99"/>
    <w:rsid w:val="005F07C0"/>
    <w:rPr>
      <w:sz w:val="22"/>
      <w:szCs w:val="22"/>
      <w:lang w:val="en-US" w:eastAsia="en-US"/>
    </w:rPr>
  </w:style>
  <w:style w:type="paragraph" w:customStyle="1" w:styleId="Penulis">
    <w:name w:val="Penulis"/>
    <w:basedOn w:val="Normal"/>
    <w:qFormat/>
    <w:rsid w:val="004671E6"/>
    <w:pPr>
      <w:tabs>
        <w:tab w:val="left" w:pos="1843"/>
        <w:tab w:val="left" w:pos="1985"/>
      </w:tabs>
      <w:ind w:left="1987" w:hanging="1987"/>
      <w:jc w:val="left"/>
    </w:pPr>
    <w:rPr>
      <w:sz w:val="28"/>
    </w:rPr>
  </w:style>
  <w:style w:type="table" w:styleId="TableSimple1">
    <w:name w:val="Table Simple 1"/>
    <w:basedOn w:val="TableNormal"/>
    <w:rsid w:val="001023A3"/>
    <w:pPr>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DaftarPustaka">
    <w:name w:val="Daftar Pustaka"/>
    <w:basedOn w:val="Normal"/>
    <w:qFormat/>
    <w:rsid w:val="004671E6"/>
    <w:pPr>
      <w:ind w:left="288" w:hanging="288"/>
    </w:pPr>
  </w:style>
  <w:style w:type="paragraph" w:customStyle="1" w:styleId="Abstract">
    <w:name w:val="Abstract"/>
    <w:basedOn w:val="Normal"/>
    <w:rsid w:val="00B171B2"/>
    <w:pPr>
      <w:ind w:left="567" w:right="567"/>
    </w:pPr>
    <w:rPr>
      <w:rFonts w:ascii="Arial" w:eastAsia="Times New Roman" w:hAnsi="Arial"/>
      <w:noProof w:val="0"/>
      <w:sz w:val="18"/>
      <w:szCs w:val="24"/>
      <w:lang w:val="en-GB" w:eastAsia="en-GB"/>
    </w:rPr>
  </w:style>
  <w:style w:type="character" w:customStyle="1" w:styleId="st">
    <w:name w:val="st"/>
    <w:basedOn w:val="DefaultParagraphFont"/>
    <w:rsid w:val="00B171B2"/>
  </w:style>
  <w:style w:type="character" w:customStyle="1" w:styleId="teks">
    <w:name w:val="teks"/>
    <w:basedOn w:val="DefaultParagraphFont"/>
    <w:rsid w:val="00B171B2"/>
  </w:style>
  <w:style w:type="character" w:customStyle="1" w:styleId="Bodytext">
    <w:name w:val="Body text_"/>
    <w:basedOn w:val="DefaultParagraphFont"/>
    <w:link w:val="BodyText1"/>
    <w:rsid w:val="000A6732"/>
    <w:rPr>
      <w:sz w:val="23"/>
      <w:szCs w:val="23"/>
      <w:shd w:val="clear" w:color="auto" w:fill="FFFFFF"/>
    </w:rPr>
  </w:style>
  <w:style w:type="paragraph" w:customStyle="1" w:styleId="BodyText1">
    <w:name w:val="Body Text1"/>
    <w:basedOn w:val="Normal"/>
    <w:link w:val="Bodytext"/>
    <w:rsid w:val="000A6732"/>
    <w:pPr>
      <w:widowControl w:val="0"/>
      <w:shd w:val="clear" w:color="auto" w:fill="FFFFFF"/>
      <w:spacing w:line="547" w:lineRule="exact"/>
      <w:ind w:hanging="1160"/>
    </w:pPr>
    <w:rPr>
      <w:rFonts w:ascii="Calibri" w:hAnsi="Calibri"/>
      <w:noProof w:val="0"/>
      <w:sz w:val="23"/>
      <w:szCs w:val="23"/>
      <w:lang w:val="id-ID" w:eastAsia="id-ID"/>
    </w:rPr>
  </w:style>
  <w:style w:type="paragraph" w:customStyle="1" w:styleId="Bab">
    <w:name w:val="Bab"/>
    <w:basedOn w:val="Heading1"/>
    <w:link w:val="BabChar"/>
    <w:qFormat/>
    <w:rsid w:val="000A6732"/>
    <w:pPr>
      <w:spacing w:line="360" w:lineRule="auto"/>
      <w:jc w:val="left"/>
    </w:pPr>
    <w:rPr>
      <w:noProof w:val="0"/>
      <w:kern w:val="0"/>
      <w:szCs w:val="24"/>
      <w:lang w:val="en-GB"/>
    </w:rPr>
  </w:style>
  <w:style w:type="character" w:customStyle="1" w:styleId="BabChar">
    <w:name w:val="Bab Char"/>
    <w:basedOn w:val="DefaultParagraphFont"/>
    <w:link w:val="Bab"/>
    <w:rsid w:val="000A6732"/>
    <w:rPr>
      <w:rFonts w:ascii="Times New Roman" w:eastAsia="Times New Roman" w:hAnsi="Times New Roman"/>
      <w:b/>
      <w:bCs/>
      <w:sz w:val="24"/>
      <w:szCs w:val="24"/>
      <w:lang w:val="en-GB" w:eastAsia="en-US"/>
    </w:rPr>
  </w:style>
  <w:style w:type="character" w:customStyle="1" w:styleId="ListParagraphChar">
    <w:name w:val="List Paragraph Char"/>
    <w:basedOn w:val="DefaultParagraphFont"/>
    <w:link w:val="ListParagraph"/>
    <w:uiPriority w:val="34"/>
    <w:rsid w:val="000A6732"/>
    <w:rPr>
      <w:rFonts w:ascii="Times New Roman" w:eastAsia="Times New Roman" w:hAnsi="Times New Roman" w:cs="Arial"/>
      <w:noProof/>
      <w:sz w:val="22"/>
      <w:szCs w:val="24"/>
      <w:lang w:val="en-US" w:eastAsia="en-US"/>
    </w:rPr>
  </w:style>
  <w:style w:type="paragraph" w:customStyle="1" w:styleId="DG">
    <w:name w:val="DG"/>
    <w:basedOn w:val="Normal"/>
    <w:next w:val="Caption"/>
    <w:link w:val="DGChar"/>
    <w:qFormat/>
    <w:rsid w:val="00667ECE"/>
    <w:pPr>
      <w:jc w:val="center"/>
    </w:pPr>
    <w:rPr>
      <w:rFonts w:eastAsia="Times New Roman"/>
      <w:noProof w:val="0"/>
      <w:sz w:val="24"/>
      <w:szCs w:val="24"/>
      <w:lang w:val="id-ID"/>
    </w:rPr>
  </w:style>
  <w:style w:type="character" w:customStyle="1" w:styleId="DGChar">
    <w:name w:val="DG Char"/>
    <w:basedOn w:val="DefaultParagraphFont"/>
    <w:link w:val="DG"/>
    <w:rsid w:val="00667ECE"/>
    <w:rPr>
      <w:rFonts w:ascii="Times New Roman" w:eastAsia="Times New Roman" w:hAnsi="Times New Roman"/>
      <w:sz w:val="24"/>
      <w:szCs w:val="24"/>
      <w:lang w:eastAsia="en-US"/>
    </w:rPr>
  </w:style>
  <w:style w:type="paragraph" w:customStyle="1" w:styleId="DT">
    <w:name w:val="DT"/>
    <w:basedOn w:val="Caption"/>
    <w:link w:val="DTChar"/>
    <w:qFormat/>
    <w:rsid w:val="008B56CB"/>
    <w:pPr>
      <w:spacing w:before="120" w:after="120"/>
    </w:pPr>
    <w:rPr>
      <w:rFonts w:eastAsia="Times New Roman"/>
      <w:b w:val="0"/>
      <w:noProof w:val="0"/>
      <w:sz w:val="24"/>
      <w:szCs w:val="22"/>
      <w:lang w:val="en-GB"/>
    </w:rPr>
  </w:style>
  <w:style w:type="character" w:customStyle="1" w:styleId="DTChar">
    <w:name w:val="DT Char"/>
    <w:basedOn w:val="CaptionChar"/>
    <w:link w:val="DT"/>
    <w:rsid w:val="008B56CB"/>
    <w:rPr>
      <w:rFonts w:ascii="Times New Roman" w:eastAsia="Times New Roman" w:hAnsi="Times New Roman"/>
      <w:b w:val="0"/>
      <w:bCs/>
      <w:sz w:val="24"/>
      <w:szCs w:val="22"/>
      <w:lang w:val="en-GB" w:eastAsia="en-US"/>
    </w:rPr>
  </w:style>
  <w:style w:type="paragraph" w:customStyle="1" w:styleId="subabb">
    <w:name w:val="subabb"/>
    <w:basedOn w:val="Heading2"/>
    <w:link w:val="subabbChar"/>
    <w:qFormat/>
    <w:rsid w:val="008B56CB"/>
    <w:pPr>
      <w:numPr>
        <w:numId w:val="26"/>
      </w:numPr>
      <w:spacing w:line="360" w:lineRule="auto"/>
      <w:ind w:left="426"/>
    </w:pPr>
    <w:rPr>
      <w:b/>
      <w:bCs/>
      <w:i w:val="0"/>
      <w:iCs w:val="0"/>
      <w:szCs w:val="24"/>
    </w:rPr>
  </w:style>
  <w:style w:type="character" w:customStyle="1" w:styleId="subabbChar">
    <w:name w:val="subabb Char"/>
    <w:basedOn w:val="Heading2Char"/>
    <w:link w:val="subabb"/>
    <w:rsid w:val="008B56CB"/>
    <w:rPr>
      <w:rFonts w:ascii="Times New Roman" w:eastAsia="Times New Roman" w:hAnsi="Times New Roman"/>
      <w:b/>
      <w:bCs/>
      <w:i w:val="0"/>
      <w:iCs w:val="0"/>
      <w:noProof/>
      <w:kern w:val="32"/>
      <w:sz w:val="24"/>
      <w:szCs w:val="24"/>
      <w:lang w:val="en-US" w:eastAsia="en-US"/>
    </w:rPr>
  </w:style>
  <w:style w:type="character" w:customStyle="1" w:styleId="shorttext">
    <w:name w:val="short_text"/>
    <w:basedOn w:val="DefaultParagraphFont"/>
    <w:rsid w:val="003E5978"/>
  </w:style>
  <w:style w:type="paragraph" w:customStyle="1" w:styleId="LAM">
    <w:name w:val="LAM"/>
    <w:basedOn w:val="Normal"/>
    <w:link w:val="LAMChar"/>
    <w:qFormat/>
    <w:rsid w:val="003E5978"/>
    <w:pPr>
      <w:autoSpaceDE w:val="0"/>
      <w:autoSpaceDN w:val="0"/>
      <w:adjustRightInd w:val="0"/>
      <w:spacing w:line="360" w:lineRule="auto"/>
      <w:jc w:val="left"/>
    </w:pPr>
    <w:rPr>
      <w:rFonts w:eastAsia="Times New Roman"/>
      <w:b/>
      <w:bCs/>
      <w:noProof w:val="0"/>
      <w:sz w:val="23"/>
      <w:szCs w:val="23"/>
      <w:lang w:val="id-ID"/>
    </w:rPr>
  </w:style>
  <w:style w:type="character" w:customStyle="1" w:styleId="LAMChar">
    <w:name w:val="LAM Char"/>
    <w:link w:val="LAM"/>
    <w:rsid w:val="003E5978"/>
    <w:rPr>
      <w:rFonts w:ascii="Times New Roman" w:eastAsia="Times New Roman" w:hAnsi="Times New Roman"/>
      <w:b/>
      <w:bCs/>
      <w:sz w:val="23"/>
      <w:szCs w:val="23"/>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779993">
      <w:bodyDiv w:val="1"/>
      <w:marLeft w:val="0"/>
      <w:marRight w:val="0"/>
      <w:marTop w:val="0"/>
      <w:marBottom w:val="0"/>
      <w:divBdr>
        <w:top w:val="none" w:sz="0" w:space="0" w:color="auto"/>
        <w:left w:val="none" w:sz="0" w:space="0" w:color="auto"/>
        <w:bottom w:val="none" w:sz="0" w:space="0" w:color="auto"/>
        <w:right w:val="none" w:sz="0" w:space="0" w:color="auto"/>
      </w:divBdr>
    </w:div>
    <w:div w:id="144710935">
      <w:bodyDiv w:val="1"/>
      <w:marLeft w:val="0"/>
      <w:marRight w:val="0"/>
      <w:marTop w:val="0"/>
      <w:marBottom w:val="0"/>
      <w:divBdr>
        <w:top w:val="none" w:sz="0" w:space="0" w:color="auto"/>
        <w:left w:val="none" w:sz="0" w:space="0" w:color="auto"/>
        <w:bottom w:val="none" w:sz="0" w:space="0" w:color="auto"/>
        <w:right w:val="none" w:sz="0" w:space="0" w:color="auto"/>
      </w:divBdr>
    </w:div>
    <w:div w:id="256258653">
      <w:bodyDiv w:val="1"/>
      <w:marLeft w:val="0"/>
      <w:marRight w:val="0"/>
      <w:marTop w:val="0"/>
      <w:marBottom w:val="0"/>
      <w:divBdr>
        <w:top w:val="none" w:sz="0" w:space="0" w:color="auto"/>
        <w:left w:val="none" w:sz="0" w:space="0" w:color="auto"/>
        <w:bottom w:val="none" w:sz="0" w:space="0" w:color="auto"/>
        <w:right w:val="none" w:sz="0" w:space="0" w:color="auto"/>
      </w:divBdr>
    </w:div>
    <w:div w:id="473526796">
      <w:bodyDiv w:val="1"/>
      <w:marLeft w:val="0"/>
      <w:marRight w:val="0"/>
      <w:marTop w:val="0"/>
      <w:marBottom w:val="0"/>
      <w:divBdr>
        <w:top w:val="none" w:sz="0" w:space="0" w:color="auto"/>
        <w:left w:val="none" w:sz="0" w:space="0" w:color="auto"/>
        <w:bottom w:val="none" w:sz="0" w:space="0" w:color="auto"/>
        <w:right w:val="none" w:sz="0" w:space="0" w:color="auto"/>
      </w:divBdr>
    </w:div>
    <w:div w:id="851338316">
      <w:bodyDiv w:val="1"/>
      <w:marLeft w:val="0"/>
      <w:marRight w:val="0"/>
      <w:marTop w:val="0"/>
      <w:marBottom w:val="0"/>
      <w:divBdr>
        <w:top w:val="none" w:sz="0" w:space="0" w:color="auto"/>
        <w:left w:val="none" w:sz="0" w:space="0" w:color="auto"/>
        <w:bottom w:val="none" w:sz="0" w:space="0" w:color="auto"/>
        <w:right w:val="none" w:sz="0" w:space="0" w:color="auto"/>
      </w:divBdr>
    </w:div>
    <w:div w:id="1195390177">
      <w:bodyDiv w:val="1"/>
      <w:marLeft w:val="0"/>
      <w:marRight w:val="0"/>
      <w:marTop w:val="0"/>
      <w:marBottom w:val="0"/>
      <w:divBdr>
        <w:top w:val="none" w:sz="0" w:space="0" w:color="auto"/>
        <w:left w:val="none" w:sz="0" w:space="0" w:color="auto"/>
        <w:bottom w:val="none" w:sz="0" w:space="0" w:color="auto"/>
        <w:right w:val="none" w:sz="0" w:space="0" w:color="auto"/>
      </w:divBdr>
    </w:div>
    <w:div w:id="1308242372">
      <w:bodyDiv w:val="1"/>
      <w:marLeft w:val="0"/>
      <w:marRight w:val="0"/>
      <w:marTop w:val="0"/>
      <w:marBottom w:val="0"/>
      <w:divBdr>
        <w:top w:val="none" w:sz="0" w:space="0" w:color="auto"/>
        <w:left w:val="none" w:sz="0" w:space="0" w:color="auto"/>
        <w:bottom w:val="none" w:sz="0" w:space="0" w:color="auto"/>
        <w:right w:val="none" w:sz="0" w:space="0" w:color="auto"/>
      </w:divBdr>
    </w:div>
    <w:div w:id="1575700835">
      <w:bodyDiv w:val="1"/>
      <w:marLeft w:val="0"/>
      <w:marRight w:val="0"/>
      <w:marTop w:val="0"/>
      <w:marBottom w:val="0"/>
      <w:divBdr>
        <w:top w:val="none" w:sz="0" w:space="0" w:color="auto"/>
        <w:left w:val="none" w:sz="0" w:space="0" w:color="auto"/>
        <w:bottom w:val="none" w:sz="0" w:space="0" w:color="auto"/>
        <w:right w:val="none" w:sz="0" w:space="0" w:color="auto"/>
      </w:divBdr>
    </w:div>
    <w:div w:id="1588493150">
      <w:bodyDiv w:val="1"/>
      <w:marLeft w:val="0"/>
      <w:marRight w:val="0"/>
      <w:marTop w:val="0"/>
      <w:marBottom w:val="0"/>
      <w:divBdr>
        <w:top w:val="none" w:sz="0" w:space="0" w:color="auto"/>
        <w:left w:val="none" w:sz="0" w:space="0" w:color="auto"/>
        <w:bottom w:val="none" w:sz="0" w:space="0" w:color="auto"/>
        <w:right w:val="none" w:sz="0" w:space="0" w:color="auto"/>
      </w:divBdr>
    </w:div>
    <w:div w:id="2147116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F:\04.penelitian\DOSMULDIKTI\penelitian%202016\DOSMUL\Kemajuan\kds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D$2</c:f>
              <c:strCache>
                <c:ptCount val="1"/>
                <c:pt idx="0">
                  <c:v>0-9 tahu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multiLvlStrRef>
              <c:f>Sheet3!$B$3:$C$14</c:f>
              <c:multiLvlStrCache>
                <c:ptCount val="12"/>
                <c:lvl>
                  <c:pt idx="0">
                    <c:v>2014</c:v>
                  </c:pt>
                  <c:pt idx="1">
                    <c:v>2015</c:v>
                  </c:pt>
                  <c:pt idx="2">
                    <c:v>2014</c:v>
                  </c:pt>
                  <c:pt idx="3">
                    <c:v>2015</c:v>
                  </c:pt>
                  <c:pt idx="4">
                    <c:v>2014</c:v>
                  </c:pt>
                  <c:pt idx="5">
                    <c:v>2015</c:v>
                  </c:pt>
                  <c:pt idx="6">
                    <c:v>2014</c:v>
                  </c:pt>
                  <c:pt idx="7">
                    <c:v>2015</c:v>
                  </c:pt>
                  <c:pt idx="8">
                    <c:v>2014</c:v>
                  </c:pt>
                  <c:pt idx="9">
                    <c:v>2015</c:v>
                  </c:pt>
                  <c:pt idx="10">
                    <c:v>2014</c:v>
                  </c:pt>
                  <c:pt idx="11">
                    <c:v>2015</c:v>
                  </c:pt>
                </c:lvl>
                <c:lvl>
                  <c:pt idx="0">
                    <c:v>Kendangsari</c:v>
                  </c:pt>
                  <c:pt idx="2">
                    <c:v>Kutisari</c:v>
                  </c:pt>
                  <c:pt idx="4">
                    <c:v>Kalirungkut</c:v>
                  </c:pt>
                  <c:pt idx="6">
                    <c:v>Rungkut Kidul</c:v>
                  </c:pt>
                  <c:pt idx="8">
                    <c:v>Rungkut Tengah</c:v>
                  </c:pt>
                  <c:pt idx="10">
                    <c:v>Rungkut Menanggal</c:v>
                  </c:pt>
                </c:lvl>
              </c:multiLvlStrCache>
            </c:multiLvlStrRef>
          </c:cat>
          <c:val>
            <c:numRef>
              <c:f>Sheet3!$D$3:$D$14</c:f>
              <c:numCache>
                <c:formatCode>#,##0</c:formatCode>
                <c:ptCount val="12"/>
                <c:pt idx="0">
                  <c:v>2725</c:v>
                </c:pt>
                <c:pt idx="1">
                  <c:v>1956</c:v>
                </c:pt>
                <c:pt idx="2">
                  <c:v>2686</c:v>
                </c:pt>
                <c:pt idx="3">
                  <c:v>3968</c:v>
                </c:pt>
                <c:pt idx="4">
                  <c:v>3444</c:v>
                </c:pt>
                <c:pt idx="5">
                  <c:v>2933</c:v>
                </c:pt>
                <c:pt idx="6">
                  <c:v>1962</c:v>
                </c:pt>
                <c:pt idx="7">
                  <c:v>1752</c:v>
                </c:pt>
                <c:pt idx="8">
                  <c:v>1855</c:v>
                </c:pt>
                <c:pt idx="9">
                  <c:v>2836</c:v>
                </c:pt>
                <c:pt idx="10">
                  <c:v>1692</c:v>
                </c:pt>
                <c:pt idx="11">
                  <c:v>2497</c:v>
                </c:pt>
              </c:numCache>
            </c:numRef>
          </c:val>
        </c:ser>
        <c:ser>
          <c:idx val="1"/>
          <c:order val="1"/>
          <c:tx>
            <c:strRef>
              <c:f>Sheet3!$E$2</c:f>
              <c:strCache>
                <c:ptCount val="1"/>
                <c:pt idx="0">
                  <c:v>10-18 tahu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multiLvlStrRef>
              <c:f>Sheet3!$B$3:$C$14</c:f>
              <c:multiLvlStrCache>
                <c:ptCount val="12"/>
                <c:lvl>
                  <c:pt idx="0">
                    <c:v>2014</c:v>
                  </c:pt>
                  <c:pt idx="1">
                    <c:v>2015</c:v>
                  </c:pt>
                  <c:pt idx="2">
                    <c:v>2014</c:v>
                  </c:pt>
                  <c:pt idx="3">
                    <c:v>2015</c:v>
                  </c:pt>
                  <c:pt idx="4">
                    <c:v>2014</c:v>
                  </c:pt>
                  <c:pt idx="5">
                    <c:v>2015</c:v>
                  </c:pt>
                  <c:pt idx="6">
                    <c:v>2014</c:v>
                  </c:pt>
                  <c:pt idx="7">
                    <c:v>2015</c:v>
                  </c:pt>
                  <c:pt idx="8">
                    <c:v>2014</c:v>
                  </c:pt>
                  <c:pt idx="9">
                    <c:v>2015</c:v>
                  </c:pt>
                  <c:pt idx="10">
                    <c:v>2014</c:v>
                  </c:pt>
                  <c:pt idx="11">
                    <c:v>2015</c:v>
                  </c:pt>
                </c:lvl>
                <c:lvl>
                  <c:pt idx="0">
                    <c:v>Kendangsari</c:v>
                  </c:pt>
                  <c:pt idx="2">
                    <c:v>Kutisari</c:v>
                  </c:pt>
                  <c:pt idx="4">
                    <c:v>Kalirungkut</c:v>
                  </c:pt>
                  <c:pt idx="6">
                    <c:v>Rungkut Kidul</c:v>
                  </c:pt>
                  <c:pt idx="8">
                    <c:v>Rungkut Tengah</c:v>
                  </c:pt>
                  <c:pt idx="10">
                    <c:v>Rungkut Menanggal</c:v>
                  </c:pt>
                </c:lvl>
              </c:multiLvlStrCache>
            </c:multiLvlStrRef>
          </c:cat>
          <c:val>
            <c:numRef>
              <c:f>Sheet3!$E$3:$E$14</c:f>
              <c:numCache>
                <c:formatCode>#,##0</c:formatCode>
                <c:ptCount val="12"/>
                <c:pt idx="0">
                  <c:v>3425</c:v>
                </c:pt>
                <c:pt idx="1">
                  <c:v>2928</c:v>
                </c:pt>
                <c:pt idx="2">
                  <c:v>6836</c:v>
                </c:pt>
                <c:pt idx="3">
                  <c:v>1775</c:v>
                </c:pt>
                <c:pt idx="4">
                  <c:v>3636</c:v>
                </c:pt>
                <c:pt idx="5">
                  <c:v>3201</c:v>
                </c:pt>
                <c:pt idx="6">
                  <c:v>1999</c:v>
                </c:pt>
                <c:pt idx="7">
                  <c:v>1743</c:v>
                </c:pt>
                <c:pt idx="8">
                  <c:v>2449</c:v>
                </c:pt>
                <c:pt idx="9">
                  <c:v>2012</c:v>
                </c:pt>
                <c:pt idx="10">
                  <c:v>2025</c:v>
                </c:pt>
                <c:pt idx="11">
                  <c:v>2414</c:v>
                </c:pt>
              </c:numCache>
            </c:numRef>
          </c:val>
        </c:ser>
        <c:ser>
          <c:idx val="2"/>
          <c:order val="2"/>
          <c:tx>
            <c:strRef>
              <c:f>Sheet3!$F$2</c:f>
              <c:strCache>
                <c:ptCount val="1"/>
                <c:pt idx="0">
                  <c:v>19-56 tahun</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multiLvlStrRef>
              <c:f>Sheet3!$B$3:$C$14</c:f>
              <c:multiLvlStrCache>
                <c:ptCount val="12"/>
                <c:lvl>
                  <c:pt idx="0">
                    <c:v>2014</c:v>
                  </c:pt>
                  <c:pt idx="1">
                    <c:v>2015</c:v>
                  </c:pt>
                  <c:pt idx="2">
                    <c:v>2014</c:v>
                  </c:pt>
                  <c:pt idx="3">
                    <c:v>2015</c:v>
                  </c:pt>
                  <c:pt idx="4">
                    <c:v>2014</c:v>
                  </c:pt>
                  <c:pt idx="5">
                    <c:v>2015</c:v>
                  </c:pt>
                  <c:pt idx="6">
                    <c:v>2014</c:v>
                  </c:pt>
                  <c:pt idx="7">
                    <c:v>2015</c:v>
                  </c:pt>
                  <c:pt idx="8">
                    <c:v>2014</c:v>
                  </c:pt>
                  <c:pt idx="9">
                    <c:v>2015</c:v>
                  </c:pt>
                  <c:pt idx="10">
                    <c:v>2014</c:v>
                  </c:pt>
                  <c:pt idx="11">
                    <c:v>2015</c:v>
                  </c:pt>
                </c:lvl>
                <c:lvl>
                  <c:pt idx="0">
                    <c:v>Kendangsari</c:v>
                  </c:pt>
                  <c:pt idx="2">
                    <c:v>Kutisari</c:v>
                  </c:pt>
                  <c:pt idx="4">
                    <c:v>Kalirungkut</c:v>
                  </c:pt>
                  <c:pt idx="6">
                    <c:v>Rungkut Kidul</c:v>
                  </c:pt>
                  <c:pt idx="8">
                    <c:v>Rungkut Tengah</c:v>
                  </c:pt>
                  <c:pt idx="10">
                    <c:v>Rungkut Menanggal</c:v>
                  </c:pt>
                </c:lvl>
              </c:multiLvlStrCache>
            </c:multiLvlStrRef>
          </c:cat>
          <c:val>
            <c:numRef>
              <c:f>Sheet3!$F$3:$F$14</c:f>
              <c:numCache>
                <c:formatCode>#,##0</c:formatCode>
                <c:ptCount val="12"/>
                <c:pt idx="0">
                  <c:v>8632</c:v>
                </c:pt>
                <c:pt idx="1">
                  <c:v>2876</c:v>
                </c:pt>
                <c:pt idx="2">
                  <c:v>9752</c:v>
                </c:pt>
                <c:pt idx="3">
                  <c:v>3508</c:v>
                </c:pt>
                <c:pt idx="4">
                  <c:v>15352</c:v>
                </c:pt>
                <c:pt idx="5">
                  <c:v>13720</c:v>
                </c:pt>
                <c:pt idx="6">
                  <c:v>8776</c:v>
                </c:pt>
                <c:pt idx="7">
                  <c:v>8206</c:v>
                </c:pt>
                <c:pt idx="8">
                  <c:v>9096</c:v>
                </c:pt>
                <c:pt idx="9">
                  <c:v>6984</c:v>
                </c:pt>
                <c:pt idx="10">
                  <c:v>10016</c:v>
                </c:pt>
                <c:pt idx="11">
                  <c:v>8606</c:v>
                </c:pt>
              </c:numCache>
            </c:numRef>
          </c:val>
        </c:ser>
        <c:ser>
          <c:idx val="3"/>
          <c:order val="3"/>
          <c:tx>
            <c:strRef>
              <c:f>Sheet3!$G$2</c:f>
              <c:strCache>
                <c:ptCount val="1"/>
                <c:pt idx="0">
                  <c:v>&gt; 56 tahun</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multiLvlStrRef>
              <c:f>Sheet3!$B$3:$C$14</c:f>
              <c:multiLvlStrCache>
                <c:ptCount val="12"/>
                <c:lvl>
                  <c:pt idx="0">
                    <c:v>2014</c:v>
                  </c:pt>
                  <c:pt idx="1">
                    <c:v>2015</c:v>
                  </c:pt>
                  <c:pt idx="2">
                    <c:v>2014</c:v>
                  </c:pt>
                  <c:pt idx="3">
                    <c:v>2015</c:v>
                  </c:pt>
                  <c:pt idx="4">
                    <c:v>2014</c:v>
                  </c:pt>
                  <c:pt idx="5">
                    <c:v>2015</c:v>
                  </c:pt>
                  <c:pt idx="6">
                    <c:v>2014</c:v>
                  </c:pt>
                  <c:pt idx="7">
                    <c:v>2015</c:v>
                  </c:pt>
                  <c:pt idx="8">
                    <c:v>2014</c:v>
                  </c:pt>
                  <c:pt idx="9">
                    <c:v>2015</c:v>
                  </c:pt>
                  <c:pt idx="10">
                    <c:v>2014</c:v>
                  </c:pt>
                  <c:pt idx="11">
                    <c:v>2015</c:v>
                  </c:pt>
                </c:lvl>
                <c:lvl>
                  <c:pt idx="0">
                    <c:v>Kendangsari</c:v>
                  </c:pt>
                  <c:pt idx="2">
                    <c:v>Kutisari</c:v>
                  </c:pt>
                  <c:pt idx="4">
                    <c:v>Kalirungkut</c:v>
                  </c:pt>
                  <c:pt idx="6">
                    <c:v>Rungkut Kidul</c:v>
                  </c:pt>
                  <c:pt idx="8">
                    <c:v>Rungkut Tengah</c:v>
                  </c:pt>
                  <c:pt idx="10">
                    <c:v>Rungkut Menanggal</c:v>
                  </c:pt>
                </c:lvl>
              </c:multiLvlStrCache>
            </c:multiLvlStrRef>
          </c:cat>
          <c:val>
            <c:numRef>
              <c:f>Sheet3!$G$3:$G$14</c:f>
              <c:numCache>
                <c:formatCode>#,##0</c:formatCode>
                <c:ptCount val="12"/>
                <c:pt idx="0">
                  <c:v>1061</c:v>
                </c:pt>
                <c:pt idx="1">
                  <c:v>1327</c:v>
                </c:pt>
                <c:pt idx="2" formatCode="General">
                  <c:v>817</c:v>
                </c:pt>
                <c:pt idx="3" formatCode="General">
                  <c:v>305</c:v>
                </c:pt>
                <c:pt idx="4">
                  <c:v>1512</c:v>
                </c:pt>
                <c:pt idx="5">
                  <c:v>2385</c:v>
                </c:pt>
                <c:pt idx="6">
                  <c:v>1244</c:v>
                </c:pt>
                <c:pt idx="7">
                  <c:v>1247</c:v>
                </c:pt>
                <c:pt idx="8">
                  <c:v>1729</c:v>
                </c:pt>
                <c:pt idx="9" formatCode="General">
                  <c:v>629</c:v>
                </c:pt>
                <c:pt idx="10">
                  <c:v>1326</c:v>
                </c:pt>
                <c:pt idx="11">
                  <c:v>1700</c:v>
                </c:pt>
              </c:numCache>
            </c:numRef>
          </c:val>
        </c:ser>
        <c:dLbls>
          <c:showLegendKey val="0"/>
          <c:showVal val="0"/>
          <c:showCatName val="0"/>
          <c:showSerName val="0"/>
          <c:showPercent val="0"/>
          <c:showBubbleSize val="0"/>
        </c:dLbls>
        <c:gapWidth val="100"/>
        <c:overlap val="-24"/>
        <c:axId val="1459054480"/>
        <c:axId val="1459055024"/>
      </c:barChart>
      <c:catAx>
        <c:axId val="14590544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d-ID" b="1"/>
                  <a:t>Golongan Umur</a:t>
                </a:r>
              </a:p>
            </c:rich>
          </c:tx>
          <c:layout>
            <c:manualLayout>
              <c:xMode val="edge"/>
              <c:yMode val="edge"/>
              <c:x val="0.4327638598546667"/>
              <c:y val="0.8452847334969828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459055024"/>
        <c:crosses val="autoZero"/>
        <c:auto val="1"/>
        <c:lblAlgn val="ctr"/>
        <c:lblOffset val="100"/>
        <c:noMultiLvlLbl val="0"/>
      </c:catAx>
      <c:valAx>
        <c:axId val="1459055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d-ID" b="1"/>
                  <a:t>Jumlah</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459054480"/>
        <c:crosses val="autoZero"/>
        <c:crossBetween val="between"/>
      </c:valAx>
      <c:spPr>
        <a:noFill/>
        <a:ln>
          <a:noFill/>
        </a:ln>
        <a:effectLst/>
      </c:spPr>
    </c:plotArea>
    <c:legend>
      <c:legendPos val="b"/>
      <c:layout>
        <c:manualLayout>
          <c:xMode val="edge"/>
          <c:yMode val="edge"/>
          <c:x val="0.23255089505949103"/>
          <c:y val="0.7634681132838691"/>
          <c:w val="0.54838877012211584"/>
          <c:h val="6.859804109852123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a:scene3d>
      <a:camera prst="orthographicFront"/>
      <a:lightRig rig="threePt" dir="t"/>
    </a:scene3d>
    <a:sp3d/>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12DD5-1CC8-4291-B5DB-DCAF5C6EA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12</Pages>
  <Words>3393</Words>
  <Characters>19346</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template jpwk 2014</vt:lpstr>
    </vt:vector>
  </TitlesOfParts>
  <Company>Toshiba</Company>
  <LinksUpToDate>false</LinksUpToDate>
  <CharactersWithSpaces>22694</CharactersWithSpaces>
  <SharedDoc>false</SharedDoc>
  <HLinks>
    <vt:vector size="564" baseType="variant">
      <vt:variant>
        <vt:i4>4390923</vt:i4>
      </vt:variant>
      <vt:variant>
        <vt:i4>504</vt:i4>
      </vt:variant>
      <vt:variant>
        <vt:i4>0</vt:i4>
      </vt:variant>
      <vt:variant>
        <vt:i4>5</vt:i4>
      </vt:variant>
      <vt:variant>
        <vt:lpwstr/>
      </vt:variant>
      <vt:variant>
        <vt:lpwstr>_ENREF_26</vt:lpwstr>
      </vt:variant>
      <vt:variant>
        <vt:i4>4521995</vt:i4>
      </vt:variant>
      <vt:variant>
        <vt:i4>495</vt:i4>
      </vt:variant>
      <vt:variant>
        <vt:i4>0</vt:i4>
      </vt:variant>
      <vt:variant>
        <vt:i4>5</vt:i4>
      </vt:variant>
      <vt:variant>
        <vt:lpwstr/>
      </vt:variant>
      <vt:variant>
        <vt:lpwstr>_ENREF_44</vt:lpwstr>
      </vt:variant>
      <vt:variant>
        <vt:i4>4521995</vt:i4>
      </vt:variant>
      <vt:variant>
        <vt:i4>486</vt:i4>
      </vt:variant>
      <vt:variant>
        <vt:i4>0</vt:i4>
      </vt:variant>
      <vt:variant>
        <vt:i4>5</vt:i4>
      </vt:variant>
      <vt:variant>
        <vt:lpwstr/>
      </vt:variant>
      <vt:variant>
        <vt:lpwstr>_ENREF_44</vt:lpwstr>
      </vt:variant>
      <vt:variant>
        <vt:i4>4390923</vt:i4>
      </vt:variant>
      <vt:variant>
        <vt:i4>477</vt:i4>
      </vt:variant>
      <vt:variant>
        <vt:i4>0</vt:i4>
      </vt:variant>
      <vt:variant>
        <vt:i4>5</vt:i4>
      </vt:variant>
      <vt:variant>
        <vt:lpwstr/>
      </vt:variant>
      <vt:variant>
        <vt:lpwstr>_ENREF_23</vt:lpwstr>
      </vt:variant>
      <vt:variant>
        <vt:i4>4718603</vt:i4>
      </vt:variant>
      <vt:variant>
        <vt:i4>474</vt:i4>
      </vt:variant>
      <vt:variant>
        <vt:i4>0</vt:i4>
      </vt:variant>
      <vt:variant>
        <vt:i4>5</vt:i4>
      </vt:variant>
      <vt:variant>
        <vt:lpwstr/>
      </vt:variant>
      <vt:variant>
        <vt:lpwstr>_ENREF_9</vt:lpwstr>
      </vt:variant>
      <vt:variant>
        <vt:i4>4325387</vt:i4>
      </vt:variant>
      <vt:variant>
        <vt:i4>468</vt:i4>
      </vt:variant>
      <vt:variant>
        <vt:i4>0</vt:i4>
      </vt:variant>
      <vt:variant>
        <vt:i4>5</vt:i4>
      </vt:variant>
      <vt:variant>
        <vt:lpwstr/>
      </vt:variant>
      <vt:variant>
        <vt:lpwstr>_ENREF_32</vt:lpwstr>
      </vt:variant>
      <vt:variant>
        <vt:i4>4325387</vt:i4>
      </vt:variant>
      <vt:variant>
        <vt:i4>462</vt:i4>
      </vt:variant>
      <vt:variant>
        <vt:i4>0</vt:i4>
      </vt:variant>
      <vt:variant>
        <vt:i4>5</vt:i4>
      </vt:variant>
      <vt:variant>
        <vt:lpwstr/>
      </vt:variant>
      <vt:variant>
        <vt:lpwstr>_ENREF_36</vt:lpwstr>
      </vt:variant>
      <vt:variant>
        <vt:i4>4521995</vt:i4>
      </vt:variant>
      <vt:variant>
        <vt:i4>456</vt:i4>
      </vt:variant>
      <vt:variant>
        <vt:i4>0</vt:i4>
      </vt:variant>
      <vt:variant>
        <vt:i4>5</vt:i4>
      </vt:variant>
      <vt:variant>
        <vt:lpwstr/>
      </vt:variant>
      <vt:variant>
        <vt:lpwstr>_ENREF_44</vt:lpwstr>
      </vt:variant>
      <vt:variant>
        <vt:i4>4325387</vt:i4>
      </vt:variant>
      <vt:variant>
        <vt:i4>450</vt:i4>
      </vt:variant>
      <vt:variant>
        <vt:i4>0</vt:i4>
      </vt:variant>
      <vt:variant>
        <vt:i4>5</vt:i4>
      </vt:variant>
      <vt:variant>
        <vt:lpwstr/>
      </vt:variant>
      <vt:variant>
        <vt:lpwstr>_ENREF_39</vt:lpwstr>
      </vt:variant>
      <vt:variant>
        <vt:i4>4521995</vt:i4>
      </vt:variant>
      <vt:variant>
        <vt:i4>444</vt:i4>
      </vt:variant>
      <vt:variant>
        <vt:i4>0</vt:i4>
      </vt:variant>
      <vt:variant>
        <vt:i4>5</vt:i4>
      </vt:variant>
      <vt:variant>
        <vt:lpwstr/>
      </vt:variant>
      <vt:variant>
        <vt:lpwstr>_ENREF_44</vt:lpwstr>
      </vt:variant>
      <vt:variant>
        <vt:i4>4521995</vt:i4>
      </vt:variant>
      <vt:variant>
        <vt:i4>438</vt:i4>
      </vt:variant>
      <vt:variant>
        <vt:i4>0</vt:i4>
      </vt:variant>
      <vt:variant>
        <vt:i4>5</vt:i4>
      </vt:variant>
      <vt:variant>
        <vt:lpwstr/>
      </vt:variant>
      <vt:variant>
        <vt:lpwstr>_ENREF_44</vt:lpwstr>
      </vt:variant>
      <vt:variant>
        <vt:i4>4390923</vt:i4>
      </vt:variant>
      <vt:variant>
        <vt:i4>435</vt:i4>
      </vt:variant>
      <vt:variant>
        <vt:i4>0</vt:i4>
      </vt:variant>
      <vt:variant>
        <vt:i4>5</vt:i4>
      </vt:variant>
      <vt:variant>
        <vt:lpwstr/>
      </vt:variant>
      <vt:variant>
        <vt:lpwstr>_ENREF_28</vt:lpwstr>
      </vt:variant>
      <vt:variant>
        <vt:i4>4194315</vt:i4>
      </vt:variant>
      <vt:variant>
        <vt:i4>429</vt:i4>
      </vt:variant>
      <vt:variant>
        <vt:i4>0</vt:i4>
      </vt:variant>
      <vt:variant>
        <vt:i4>5</vt:i4>
      </vt:variant>
      <vt:variant>
        <vt:lpwstr/>
      </vt:variant>
      <vt:variant>
        <vt:lpwstr>_ENREF_15</vt:lpwstr>
      </vt:variant>
      <vt:variant>
        <vt:i4>4521995</vt:i4>
      </vt:variant>
      <vt:variant>
        <vt:i4>423</vt:i4>
      </vt:variant>
      <vt:variant>
        <vt:i4>0</vt:i4>
      </vt:variant>
      <vt:variant>
        <vt:i4>5</vt:i4>
      </vt:variant>
      <vt:variant>
        <vt:lpwstr/>
      </vt:variant>
      <vt:variant>
        <vt:lpwstr>_ENREF_46</vt:lpwstr>
      </vt:variant>
      <vt:variant>
        <vt:i4>4521995</vt:i4>
      </vt:variant>
      <vt:variant>
        <vt:i4>417</vt:i4>
      </vt:variant>
      <vt:variant>
        <vt:i4>0</vt:i4>
      </vt:variant>
      <vt:variant>
        <vt:i4>5</vt:i4>
      </vt:variant>
      <vt:variant>
        <vt:lpwstr/>
      </vt:variant>
      <vt:variant>
        <vt:lpwstr>_ENREF_44</vt:lpwstr>
      </vt:variant>
      <vt:variant>
        <vt:i4>4521995</vt:i4>
      </vt:variant>
      <vt:variant>
        <vt:i4>414</vt:i4>
      </vt:variant>
      <vt:variant>
        <vt:i4>0</vt:i4>
      </vt:variant>
      <vt:variant>
        <vt:i4>5</vt:i4>
      </vt:variant>
      <vt:variant>
        <vt:lpwstr/>
      </vt:variant>
      <vt:variant>
        <vt:lpwstr>_ENREF_46</vt:lpwstr>
      </vt:variant>
      <vt:variant>
        <vt:i4>4194315</vt:i4>
      </vt:variant>
      <vt:variant>
        <vt:i4>408</vt:i4>
      </vt:variant>
      <vt:variant>
        <vt:i4>0</vt:i4>
      </vt:variant>
      <vt:variant>
        <vt:i4>5</vt:i4>
      </vt:variant>
      <vt:variant>
        <vt:lpwstr/>
      </vt:variant>
      <vt:variant>
        <vt:lpwstr>_ENREF_16</vt:lpwstr>
      </vt:variant>
      <vt:variant>
        <vt:i4>4784139</vt:i4>
      </vt:variant>
      <vt:variant>
        <vt:i4>405</vt:i4>
      </vt:variant>
      <vt:variant>
        <vt:i4>0</vt:i4>
      </vt:variant>
      <vt:variant>
        <vt:i4>5</vt:i4>
      </vt:variant>
      <vt:variant>
        <vt:lpwstr/>
      </vt:variant>
      <vt:variant>
        <vt:lpwstr>_ENREF_8</vt:lpwstr>
      </vt:variant>
      <vt:variant>
        <vt:i4>4456459</vt:i4>
      </vt:variant>
      <vt:variant>
        <vt:i4>397</vt:i4>
      </vt:variant>
      <vt:variant>
        <vt:i4>0</vt:i4>
      </vt:variant>
      <vt:variant>
        <vt:i4>5</vt:i4>
      </vt:variant>
      <vt:variant>
        <vt:lpwstr/>
      </vt:variant>
      <vt:variant>
        <vt:lpwstr>_ENREF_50</vt:lpwstr>
      </vt:variant>
      <vt:variant>
        <vt:i4>4194315</vt:i4>
      </vt:variant>
      <vt:variant>
        <vt:i4>391</vt:i4>
      </vt:variant>
      <vt:variant>
        <vt:i4>0</vt:i4>
      </vt:variant>
      <vt:variant>
        <vt:i4>5</vt:i4>
      </vt:variant>
      <vt:variant>
        <vt:lpwstr/>
      </vt:variant>
      <vt:variant>
        <vt:lpwstr>_ENREF_13</vt:lpwstr>
      </vt:variant>
      <vt:variant>
        <vt:i4>4521995</vt:i4>
      </vt:variant>
      <vt:variant>
        <vt:i4>388</vt:i4>
      </vt:variant>
      <vt:variant>
        <vt:i4>0</vt:i4>
      </vt:variant>
      <vt:variant>
        <vt:i4>5</vt:i4>
      </vt:variant>
      <vt:variant>
        <vt:lpwstr/>
      </vt:variant>
      <vt:variant>
        <vt:lpwstr>_ENREF_46</vt:lpwstr>
      </vt:variant>
      <vt:variant>
        <vt:i4>4521995</vt:i4>
      </vt:variant>
      <vt:variant>
        <vt:i4>374</vt:i4>
      </vt:variant>
      <vt:variant>
        <vt:i4>0</vt:i4>
      </vt:variant>
      <vt:variant>
        <vt:i4>5</vt:i4>
      </vt:variant>
      <vt:variant>
        <vt:lpwstr/>
      </vt:variant>
      <vt:variant>
        <vt:lpwstr>_ENREF_43</vt:lpwstr>
      </vt:variant>
      <vt:variant>
        <vt:i4>4194315</vt:i4>
      </vt:variant>
      <vt:variant>
        <vt:i4>368</vt:i4>
      </vt:variant>
      <vt:variant>
        <vt:i4>0</vt:i4>
      </vt:variant>
      <vt:variant>
        <vt:i4>5</vt:i4>
      </vt:variant>
      <vt:variant>
        <vt:lpwstr/>
      </vt:variant>
      <vt:variant>
        <vt:lpwstr>_ENREF_13</vt:lpwstr>
      </vt:variant>
      <vt:variant>
        <vt:i4>4521995</vt:i4>
      </vt:variant>
      <vt:variant>
        <vt:i4>365</vt:i4>
      </vt:variant>
      <vt:variant>
        <vt:i4>0</vt:i4>
      </vt:variant>
      <vt:variant>
        <vt:i4>5</vt:i4>
      </vt:variant>
      <vt:variant>
        <vt:lpwstr/>
      </vt:variant>
      <vt:variant>
        <vt:lpwstr>_ENREF_44</vt:lpwstr>
      </vt:variant>
      <vt:variant>
        <vt:i4>4521995</vt:i4>
      </vt:variant>
      <vt:variant>
        <vt:i4>362</vt:i4>
      </vt:variant>
      <vt:variant>
        <vt:i4>0</vt:i4>
      </vt:variant>
      <vt:variant>
        <vt:i4>5</vt:i4>
      </vt:variant>
      <vt:variant>
        <vt:lpwstr/>
      </vt:variant>
      <vt:variant>
        <vt:lpwstr>_ENREF_46</vt:lpwstr>
      </vt:variant>
      <vt:variant>
        <vt:i4>4521995</vt:i4>
      </vt:variant>
      <vt:variant>
        <vt:i4>354</vt:i4>
      </vt:variant>
      <vt:variant>
        <vt:i4>0</vt:i4>
      </vt:variant>
      <vt:variant>
        <vt:i4>5</vt:i4>
      </vt:variant>
      <vt:variant>
        <vt:lpwstr/>
      </vt:variant>
      <vt:variant>
        <vt:lpwstr>_ENREF_44</vt:lpwstr>
      </vt:variant>
      <vt:variant>
        <vt:i4>4521995</vt:i4>
      </vt:variant>
      <vt:variant>
        <vt:i4>348</vt:i4>
      </vt:variant>
      <vt:variant>
        <vt:i4>0</vt:i4>
      </vt:variant>
      <vt:variant>
        <vt:i4>5</vt:i4>
      </vt:variant>
      <vt:variant>
        <vt:lpwstr/>
      </vt:variant>
      <vt:variant>
        <vt:lpwstr>_ENREF_46</vt:lpwstr>
      </vt:variant>
      <vt:variant>
        <vt:i4>4521995</vt:i4>
      </vt:variant>
      <vt:variant>
        <vt:i4>336</vt:i4>
      </vt:variant>
      <vt:variant>
        <vt:i4>0</vt:i4>
      </vt:variant>
      <vt:variant>
        <vt:i4>5</vt:i4>
      </vt:variant>
      <vt:variant>
        <vt:lpwstr/>
      </vt:variant>
      <vt:variant>
        <vt:lpwstr>_ENREF_44</vt:lpwstr>
      </vt:variant>
      <vt:variant>
        <vt:i4>4521995</vt:i4>
      </vt:variant>
      <vt:variant>
        <vt:i4>333</vt:i4>
      </vt:variant>
      <vt:variant>
        <vt:i4>0</vt:i4>
      </vt:variant>
      <vt:variant>
        <vt:i4>5</vt:i4>
      </vt:variant>
      <vt:variant>
        <vt:lpwstr/>
      </vt:variant>
      <vt:variant>
        <vt:lpwstr>_ENREF_46</vt:lpwstr>
      </vt:variant>
      <vt:variant>
        <vt:i4>4521995</vt:i4>
      </vt:variant>
      <vt:variant>
        <vt:i4>327</vt:i4>
      </vt:variant>
      <vt:variant>
        <vt:i4>0</vt:i4>
      </vt:variant>
      <vt:variant>
        <vt:i4>5</vt:i4>
      </vt:variant>
      <vt:variant>
        <vt:lpwstr/>
      </vt:variant>
      <vt:variant>
        <vt:lpwstr>_ENREF_42</vt:lpwstr>
      </vt:variant>
      <vt:variant>
        <vt:i4>4521995</vt:i4>
      </vt:variant>
      <vt:variant>
        <vt:i4>318</vt:i4>
      </vt:variant>
      <vt:variant>
        <vt:i4>0</vt:i4>
      </vt:variant>
      <vt:variant>
        <vt:i4>5</vt:i4>
      </vt:variant>
      <vt:variant>
        <vt:lpwstr/>
      </vt:variant>
      <vt:variant>
        <vt:lpwstr>_ENREF_44</vt:lpwstr>
      </vt:variant>
      <vt:variant>
        <vt:i4>4194315</vt:i4>
      </vt:variant>
      <vt:variant>
        <vt:i4>309</vt:i4>
      </vt:variant>
      <vt:variant>
        <vt:i4>0</vt:i4>
      </vt:variant>
      <vt:variant>
        <vt:i4>5</vt:i4>
      </vt:variant>
      <vt:variant>
        <vt:lpwstr/>
      </vt:variant>
      <vt:variant>
        <vt:lpwstr>_ENREF_13</vt:lpwstr>
      </vt:variant>
      <vt:variant>
        <vt:i4>4194315</vt:i4>
      </vt:variant>
      <vt:variant>
        <vt:i4>303</vt:i4>
      </vt:variant>
      <vt:variant>
        <vt:i4>0</vt:i4>
      </vt:variant>
      <vt:variant>
        <vt:i4>5</vt:i4>
      </vt:variant>
      <vt:variant>
        <vt:lpwstr/>
      </vt:variant>
      <vt:variant>
        <vt:lpwstr>_ENREF_13</vt:lpwstr>
      </vt:variant>
      <vt:variant>
        <vt:i4>4653067</vt:i4>
      </vt:variant>
      <vt:variant>
        <vt:i4>297</vt:i4>
      </vt:variant>
      <vt:variant>
        <vt:i4>0</vt:i4>
      </vt:variant>
      <vt:variant>
        <vt:i4>5</vt:i4>
      </vt:variant>
      <vt:variant>
        <vt:lpwstr/>
      </vt:variant>
      <vt:variant>
        <vt:lpwstr>_ENREF_6</vt:lpwstr>
      </vt:variant>
      <vt:variant>
        <vt:i4>4390923</vt:i4>
      </vt:variant>
      <vt:variant>
        <vt:i4>291</vt:i4>
      </vt:variant>
      <vt:variant>
        <vt:i4>0</vt:i4>
      </vt:variant>
      <vt:variant>
        <vt:i4>5</vt:i4>
      </vt:variant>
      <vt:variant>
        <vt:lpwstr/>
      </vt:variant>
      <vt:variant>
        <vt:lpwstr>_ENREF_20</vt:lpwstr>
      </vt:variant>
      <vt:variant>
        <vt:i4>4325387</vt:i4>
      </vt:variant>
      <vt:variant>
        <vt:i4>288</vt:i4>
      </vt:variant>
      <vt:variant>
        <vt:i4>0</vt:i4>
      </vt:variant>
      <vt:variant>
        <vt:i4>5</vt:i4>
      </vt:variant>
      <vt:variant>
        <vt:lpwstr/>
      </vt:variant>
      <vt:variant>
        <vt:lpwstr>_ENREF_30</vt:lpwstr>
      </vt:variant>
      <vt:variant>
        <vt:i4>4194315</vt:i4>
      </vt:variant>
      <vt:variant>
        <vt:i4>282</vt:i4>
      </vt:variant>
      <vt:variant>
        <vt:i4>0</vt:i4>
      </vt:variant>
      <vt:variant>
        <vt:i4>5</vt:i4>
      </vt:variant>
      <vt:variant>
        <vt:lpwstr/>
      </vt:variant>
      <vt:variant>
        <vt:lpwstr>_ENREF_12</vt:lpwstr>
      </vt:variant>
      <vt:variant>
        <vt:i4>4194315</vt:i4>
      </vt:variant>
      <vt:variant>
        <vt:i4>276</vt:i4>
      </vt:variant>
      <vt:variant>
        <vt:i4>0</vt:i4>
      </vt:variant>
      <vt:variant>
        <vt:i4>5</vt:i4>
      </vt:variant>
      <vt:variant>
        <vt:lpwstr/>
      </vt:variant>
      <vt:variant>
        <vt:lpwstr>_ENREF_14</vt:lpwstr>
      </vt:variant>
      <vt:variant>
        <vt:i4>4390923</vt:i4>
      </vt:variant>
      <vt:variant>
        <vt:i4>270</vt:i4>
      </vt:variant>
      <vt:variant>
        <vt:i4>0</vt:i4>
      </vt:variant>
      <vt:variant>
        <vt:i4>5</vt:i4>
      </vt:variant>
      <vt:variant>
        <vt:lpwstr/>
      </vt:variant>
      <vt:variant>
        <vt:lpwstr>_ENREF_22</vt:lpwstr>
      </vt:variant>
      <vt:variant>
        <vt:i4>4390923</vt:i4>
      </vt:variant>
      <vt:variant>
        <vt:i4>267</vt:i4>
      </vt:variant>
      <vt:variant>
        <vt:i4>0</vt:i4>
      </vt:variant>
      <vt:variant>
        <vt:i4>5</vt:i4>
      </vt:variant>
      <vt:variant>
        <vt:lpwstr/>
      </vt:variant>
      <vt:variant>
        <vt:lpwstr>_ENREF_21</vt:lpwstr>
      </vt:variant>
      <vt:variant>
        <vt:i4>4194315</vt:i4>
      </vt:variant>
      <vt:variant>
        <vt:i4>261</vt:i4>
      </vt:variant>
      <vt:variant>
        <vt:i4>0</vt:i4>
      </vt:variant>
      <vt:variant>
        <vt:i4>5</vt:i4>
      </vt:variant>
      <vt:variant>
        <vt:lpwstr/>
      </vt:variant>
      <vt:variant>
        <vt:lpwstr>_ENREF_16</vt:lpwstr>
      </vt:variant>
      <vt:variant>
        <vt:i4>4456459</vt:i4>
      </vt:variant>
      <vt:variant>
        <vt:i4>258</vt:i4>
      </vt:variant>
      <vt:variant>
        <vt:i4>0</vt:i4>
      </vt:variant>
      <vt:variant>
        <vt:i4>5</vt:i4>
      </vt:variant>
      <vt:variant>
        <vt:lpwstr/>
      </vt:variant>
      <vt:variant>
        <vt:lpwstr>_ENREF_50</vt:lpwstr>
      </vt:variant>
      <vt:variant>
        <vt:i4>4390923</vt:i4>
      </vt:variant>
      <vt:variant>
        <vt:i4>250</vt:i4>
      </vt:variant>
      <vt:variant>
        <vt:i4>0</vt:i4>
      </vt:variant>
      <vt:variant>
        <vt:i4>5</vt:i4>
      </vt:variant>
      <vt:variant>
        <vt:lpwstr/>
      </vt:variant>
      <vt:variant>
        <vt:lpwstr>_ENREF_27</vt:lpwstr>
      </vt:variant>
      <vt:variant>
        <vt:i4>4194315</vt:i4>
      </vt:variant>
      <vt:variant>
        <vt:i4>247</vt:i4>
      </vt:variant>
      <vt:variant>
        <vt:i4>0</vt:i4>
      </vt:variant>
      <vt:variant>
        <vt:i4>5</vt:i4>
      </vt:variant>
      <vt:variant>
        <vt:lpwstr/>
      </vt:variant>
      <vt:variant>
        <vt:lpwstr>_ENREF_17</vt:lpwstr>
      </vt:variant>
      <vt:variant>
        <vt:i4>4325387</vt:i4>
      </vt:variant>
      <vt:variant>
        <vt:i4>244</vt:i4>
      </vt:variant>
      <vt:variant>
        <vt:i4>0</vt:i4>
      </vt:variant>
      <vt:variant>
        <vt:i4>5</vt:i4>
      </vt:variant>
      <vt:variant>
        <vt:lpwstr/>
      </vt:variant>
      <vt:variant>
        <vt:lpwstr>_ENREF_38</vt:lpwstr>
      </vt:variant>
      <vt:variant>
        <vt:i4>4390923</vt:i4>
      </vt:variant>
      <vt:variant>
        <vt:i4>236</vt:i4>
      </vt:variant>
      <vt:variant>
        <vt:i4>0</vt:i4>
      </vt:variant>
      <vt:variant>
        <vt:i4>5</vt:i4>
      </vt:variant>
      <vt:variant>
        <vt:lpwstr/>
      </vt:variant>
      <vt:variant>
        <vt:lpwstr>_ENREF_27</vt:lpwstr>
      </vt:variant>
      <vt:variant>
        <vt:i4>4194315</vt:i4>
      </vt:variant>
      <vt:variant>
        <vt:i4>230</vt:i4>
      </vt:variant>
      <vt:variant>
        <vt:i4>0</vt:i4>
      </vt:variant>
      <vt:variant>
        <vt:i4>5</vt:i4>
      </vt:variant>
      <vt:variant>
        <vt:lpwstr/>
      </vt:variant>
      <vt:variant>
        <vt:lpwstr>_ENREF_17</vt:lpwstr>
      </vt:variant>
      <vt:variant>
        <vt:i4>4325387</vt:i4>
      </vt:variant>
      <vt:variant>
        <vt:i4>227</vt:i4>
      </vt:variant>
      <vt:variant>
        <vt:i4>0</vt:i4>
      </vt:variant>
      <vt:variant>
        <vt:i4>5</vt:i4>
      </vt:variant>
      <vt:variant>
        <vt:lpwstr/>
      </vt:variant>
      <vt:variant>
        <vt:lpwstr>_ENREF_33</vt:lpwstr>
      </vt:variant>
      <vt:variant>
        <vt:i4>4325387</vt:i4>
      </vt:variant>
      <vt:variant>
        <vt:i4>224</vt:i4>
      </vt:variant>
      <vt:variant>
        <vt:i4>0</vt:i4>
      </vt:variant>
      <vt:variant>
        <vt:i4>5</vt:i4>
      </vt:variant>
      <vt:variant>
        <vt:lpwstr/>
      </vt:variant>
      <vt:variant>
        <vt:lpwstr>_ENREF_34</vt:lpwstr>
      </vt:variant>
      <vt:variant>
        <vt:i4>4390923</vt:i4>
      </vt:variant>
      <vt:variant>
        <vt:i4>216</vt:i4>
      </vt:variant>
      <vt:variant>
        <vt:i4>0</vt:i4>
      </vt:variant>
      <vt:variant>
        <vt:i4>5</vt:i4>
      </vt:variant>
      <vt:variant>
        <vt:lpwstr/>
      </vt:variant>
      <vt:variant>
        <vt:lpwstr>_ENREF_27</vt:lpwstr>
      </vt:variant>
      <vt:variant>
        <vt:i4>4194315</vt:i4>
      </vt:variant>
      <vt:variant>
        <vt:i4>210</vt:i4>
      </vt:variant>
      <vt:variant>
        <vt:i4>0</vt:i4>
      </vt:variant>
      <vt:variant>
        <vt:i4>5</vt:i4>
      </vt:variant>
      <vt:variant>
        <vt:lpwstr/>
      </vt:variant>
      <vt:variant>
        <vt:lpwstr>_ENREF_17</vt:lpwstr>
      </vt:variant>
      <vt:variant>
        <vt:i4>4390923</vt:i4>
      </vt:variant>
      <vt:variant>
        <vt:i4>204</vt:i4>
      </vt:variant>
      <vt:variant>
        <vt:i4>0</vt:i4>
      </vt:variant>
      <vt:variant>
        <vt:i4>5</vt:i4>
      </vt:variant>
      <vt:variant>
        <vt:lpwstr/>
      </vt:variant>
      <vt:variant>
        <vt:lpwstr>_ENREF_27</vt:lpwstr>
      </vt:variant>
      <vt:variant>
        <vt:i4>4390923</vt:i4>
      </vt:variant>
      <vt:variant>
        <vt:i4>201</vt:i4>
      </vt:variant>
      <vt:variant>
        <vt:i4>0</vt:i4>
      </vt:variant>
      <vt:variant>
        <vt:i4>5</vt:i4>
      </vt:variant>
      <vt:variant>
        <vt:lpwstr/>
      </vt:variant>
      <vt:variant>
        <vt:lpwstr>_ENREF_26</vt:lpwstr>
      </vt:variant>
      <vt:variant>
        <vt:i4>4521995</vt:i4>
      </vt:variant>
      <vt:variant>
        <vt:i4>195</vt:i4>
      </vt:variant>
      <vt:variant>
        <vt:i4>0</vt:i4>
      </vt:variant>
      <vt:variant>
        <vt:i4>5</vt:i4>
      </vt:variant>
      <vt:variant>
        <vt:lpwstr/>
      </vt:variant>
      <vt:variant>
        <vt:lpwstr>_ENREF_47</vt:lpwstr>
      </vt:variant>
      <vt:variant>
        <vt:i4>4194315</vt:i4>
      </vt:variant>
      <vt:variant>
        <vt:i4>192</vt:i4>
      </vt:variant>
      <vt:variant>
        <vt:i4>0</vt:i4>
      </vt:variant>
      <vt:variant>
        <vt:i4>5</vt:i4>
      </vt:variant>
      <vt:variant>
        <vt:lpwstr/>
      </vt:variant>
      <vt:variant>
        <vt:lpwstr>_ENREF_19</vt:lpwstr>
      </vt:variant>
      <vt:variant>
        <vt:i4>4521995</vt:i4>
      </vt:variant>
      <vt:variant>
        <vt:i4>189</vt:i4>
      </vt:variant>
      <vt:variant>
        <vt:i4>0</vt:i4>
      </vt:variant>
      <vt:variant>
        <vt:i4>5</vt:i4>
      </vt:variant>
      <vt:variant>
        <vt:lpwstr/>
      </vt:variant>
      <vt:variant>
        <vt:lpwstr>_ENREF_40</vt:lpwstr>
      </vt:variant>
      <vt:variant>
        <vt:i4>4521995</vt:i4>
      </vt:variant>
      <vt:variant>
        <vt:i4>181</vt:i4>
      </vt:variant>
      <vt:variant>
        <vt:i4>0</vt:i4>
      </vt:variant>
      <vt:variant>
        <vt:i4>5</vt:i4>
      </vt:variant>
      <vt:variant>
        <vt:lpwstr/>
      </vt:variant>
      <vt:variant>
        <vt:lpwstr>_ENREF_49</vt:lpwstr>
      </vt:variant>
      <vt:variant>
        <vt:i4>4194315</vt:i4>
      </vt:variant>
      <vt:variant>
        <vt:i4>175</vt:i4>
      </vt:variant>
      <vt:variant>
        <vt:i4>0</vt:i4>
      </vt:variant>
      <vt:variant>
        <vt:i4>5</vt:i4>
      </vt:variant>
      <vt:variant>
        <vt:lpwstr/>
      </vt:variant>
      <vt:variant>
        <vt:lpwstr>_ENREF_10</vt:lpwstr>
      </vt:variant>
      <vt:variant>
        <vt:i4>4194315</vt:i4>
      </vt:variant>
      <vt:variant>
        <vt:i4>169</vt:i4>
      </vt:variant>
      <vt:variant>
        <vt:i4>0</vt:i4>
      </vt:variant>
      <vt:variant>
        <vt:i4>5</vt:i4>
      </vt:variant>
      <vt:variant>
        <vt:lpwstr/>
      </vt:variant>
      <vt:variant>
        <vt:lpwstr>_ENREF_1</vt:lpwstr>
      </vt:variant>
      <vt:variant>
        <vt:i4>4390923</vt:i4>
      </vt:variant>
      <vt:variant>
        <vt:i4>163</vt:i4>
      </vt:variant>
      <vt:variant>
        <vt:i4>0</vt:i4>
      </vt:variant>
      <vt:variant>
        <vt:i4>5</vt:i4>
      </vt:variant>
      <vt:variant>
        <vt:lpwstr/>
      </vt:variant>
      <vt:variant>
        <vt:lpwstr>_ENREF_25</vt:lpwstr>
      </vt:variant>
      <vt:variant>
        <vt:i4>4456459</vt:i4>
      </vt:variant>
      <vt:variant>
        <vt:i4>157</vt:i4>
      </vt:variant>
      <vt:variant>
        <vt:i4>0</vt:i4>
      </vt:variant>
      <vt:variant>
        <vt:i4>5</vt:i4>
      </vt:variant>
      <vt:variant>
        <vt:lpwstr/>
      </vt:variant>
      <vt:variant>
        <vt:lpwstr>_ENREF_5</vt:lpwstr>
      </vt:variant>
      <vt:variant>
        <vt:i4>4390923</vt:i4>
      </vt:variant>
      <vt:variant>
        <vt:i4>151</vt:i4>
      </vt:variant>
      <vt:variant>
        <vt:i4>0</vt:i4>
      </vt:variant>
      <vt:variant>
        <vt:i4>5</vt:i4>
      </vt:variant>
      <vt:variant>
        <vt:lpwstr/>
      </vt:variant>
      <vt:variant>
        <vt:lpwstr>_ENREF_2</vt:lpwstr>
      </vt:variant>
      <vt:variant>
        <vt:i4>4521995</vt:i4>
      </vt:variant>
      <vt:variant>
        <vt:i4>145</vt:i4>
      </vt:variant>
      <vt:variant>
        <vt:i4>0</vt:i4>
      </vt:variant>
      <vt:variant>
        <vt:i4>5</vt:i4>
      </vt:variant>
      <vt:variant>
        <vt:lpwstr/>
      </vt:variant>
      <vt:variant>
        <vt:lpwstr>_ENREF_4</vt:lpwstr>
      </vt:variant>
      <vt:variant>
        <vt:i4>4521995</vt:i4>
      </vt:variant>
      <vt:variant>
        <vt:i4>142</vt:i4>
      </vt:variant>
      <vt:variant>
        <vt:i4>0</vt:i4>
      </vt:variant>
      <vt:variant>
        <vt:i4>5</vt:i4>
      </vt:variant>
      <vt:variant>
        <vt:lpwstr/>
      </vt:variant>
      <vt:variant>
        <vt:lpwstr>_ENREF_45</vt:lpwstr>
      </vt:variant>
      <vt:variant>
        <vt:i4>4194315</vt:i4>
      </vt:variant>
      <vt:variant>
        <vt:i4>134</vt:i4>
      </vt:variant>
      <vt:variant>
        <vt:i4>0</vt:i4>
      </vt:variant>
      <vt:variant>
        <vt:i4>5</vt:i4>
      </vt:variant>
      <vt:variant>
        <vt:lpwstr/>
      </vt:variant>
      <vt:variant>
        <vt:lpwstr>_ENREF_17</vt:lpwstr>
      </vt:variant>
      <vt:variant>
        <vt:i4>4194315</vt:i4>
      </vt:variant>
      <vt:variant>
        <vt:i4>128</vt:i4>
      </vt:variant>
      <vt:variant>
        <vt:i4>0</vt:i4>
      </vt:variant>
      <vt:variant>
        <vt:i4>5</vt:i4>
      </vt:variant>
      <vt:variant>
        <vt:lpwstr/>
      </vt:variant>
      <vt:variant>
        <vt:lpwstr>_ENREF_11</vt:lpwstr>
      </vt:variant>
      <vt:variant>
        <vt:i4>4194315</vt:i4>
      </vt:variant>
      <vt:variant>
        <vt:i4>125</vt:i4>
      </vt:variant>
      <vt:variant>
        <vt:i4>0</vt:i4>
      </vt:variant>
      <vt:variant>
        <vt:i4>5</vt:i4>
      </vt:variant>
      <vt:variant>
        <vt:lpwstr/>
      </vt:variant>
      <vt:variant>
        <vt:lpwstr>_ENREF_18</vt:lpwstr>
      </vt:variant>
      <vt:variant>
        <vt:i4>4390923</vt:i4>
      </vt:variant>
      <vt:variant>
        <vt:i4>117</vt:i4>
      </vt:variant>
      <vt:variant>
        <vt:i4>0</vt:i4>
      </vt:variant>
      <vt:variant>
        <vt:i4>5</vt:i4>
      </vt:variant>
      <vt:variant>
        <vt:lpwstr/>
      </vt:variant>
      <vt:variant>
        <vt:lpwstr>_ENREF_29</vt:lpwstr>
      </vt:variant>
      <vt:variant>
        <vt:i4>4194315</vt:i4>
      </vt:variant>
      <vt:variant>
        <vt:i4>114</vt:i4>
      </vt:variant>
      <vt:variant>
        <vt:i4>0</vt:i4>
      </vt:variant>
      <vt:variant>
        <vt:i4>5</vt:i4>
      </vt:variant>
      <vt:variant>
        <vt:lpwstr/>
      </vt:variant>
      <vt:variant>
        <vt:lpwstr>_ENREF_18</vt:lpwstr>
      </vt:variant>
      <vt:variant>
        <vt:i4>4325387</vt:i4>
      </vt:variant>
      <vt:variant>
        <vt:i4>108</vt:i4>
      </vt:variant>
      <vt:variant>
        <vt:i4>0</vt:i4>
      </vt:variant>
      <vt:variant>
        <vt:i4>5</vt:i4>
      </vt:variant>
      <vt:variant>
        <vt:lpwstr/>
      </vt:variant>
      <vt:variant>
        <vt:lpwstr>_ENREF_35</vt:lpwstr>
      </vt:variant>
      <vt:variant>
        <vt:i4>4194315</vt:i4>
      </vt:variant>
      <vt:variant>
        <vt:i4>105</vt:i4>
      </vt:variant>
      <vt:variant>
        <vt:i4>0</vt:i4>
      </vt:variant>
      <vt:variant>
        <vt:i4>5</vt:i4>
      </vt:variant>
      <vt:variant>
        <vt:lpwstr/>
      </vt:variant>
      <vt:variant>
        <vt:lpwstr>_ENREF_10</vt:lpwstr>
      </vt:variant>
      <vt:variant>
        <vt:i4>4390923</vt:i4>
      </vt:variant>
      <vt:variant>
        <vt:i4>93</vt:i4>
      </vt:variant>
      <vt:variant>
        <vt:i4>0</vt:i4>
      </vt:variant>
      <vt:variant>
        <vt:i4>5</vt:i4>
      </vt:variant>
      <vt:variant>
        <vt:lpwstr/>
      </vt:variant>
      <vt:variant>
        <vt:lpwstr>_ENREF_24</vt:lpwstr>
      </vt:variant>
      <vt:variant>
        <vt:i4>4194315</vt:i4>
      </vt:variant>
      <vt:variant>
        <vt:i4>90</vt:i4>
      </vt:variant>
      <vt:variant>
        <vt:i4>0</vt:i4>
      </vt:variant>
      <vt:variant>
        <vt:i4>5</vt:i4>
      </vt:variant>
      <vt:variant>
        <vt:lpwstr/>
      </vt:variant>
      <vt:variant>
        <vt:lpwstr>_ENREF_17</vt:lpwstr>
      </vt:variant>
      <vt:variant>
        <vt:i4>4325387</vt:i4>
      </vt:variant>
      <vt:variant>
        <vt:i4>87</vt:i4>
      </vt:variant>
      <vt:variant>
        <vt:i4>0</vt:i4>
      </vt:variant>
      <vt:variant>
        <vt:i4>5</vt:i4>
      </vt:variant>
      <vt:variant>
        <vt:lpwstr/>
      </vt:variant>
      <vt:variant>
        <vt:lpwstr>_ENREF_38</vt:lpwstr>
      </vt:variant>
      <vt:variant>
        <vt:i4>4325387</vt:i4>
      </vt:variant>
      <vt:variant>
        <vt:i4>79</vt:i4>
      </vt:variant>
      <vt:variant>
        <vt:i4>0</vt:i4>
      </vt:variant>
      <vt:variant>
        <vt:i4>5</vt:i4>
      </vt:variant>
      <vt:variant>
        <vt:lpwstr/>
      </vt:variant>
      <vt:variant>
        <vt:lpwstr>_ENREF_37</vt:lpwstr>
      </vt:variant>
      <vt:variant>
        <vt:i4>4521995</vt:i4>
      </vt:variant>
      <vt:variant>
        <vt:i4>73</vt:i4>
      </vt:variant>
      <vt:variant>
        <vt:i4>0</vt:i4>
      </vt:variant>
      <vt:variant>
        <vt:i4>5</vt:i4>
      </vt:variant>
      <vt:variant>
        <vt:lpwstr/>
      </vt:variant>
      <vt:variant>
        <vt:lpwstr>_ENREF_48</vt:lpwstr>
      </vt:variant>
      <vt:variant>
        <vt:i4>4521995</vt:i4>
      </vt:variant>
      <vt:variant>
        <vt:i4>70</vt:i4>
      </vt:variant>
      <vt:variant>
        <vt:i4>0</vt:i4>
      </vt:variant>
      <vt:variant>
        <vt:i4>5</vt:i4>
      </vt:variant>
      <vt:variant>
        <vt:lpwstr/>
      </vt:variant>
      <vt:variant>
        <vt:lpwstr>_ENREF_41</vt:lpwstr>
      </vt:variant>
      <vt:variant>
        <vt:i4>4325387</vt:i4>
      </vt:variant>
      <vt:variant>
        <vt:i4>67</vt:i4>
      </vt:variant>
      <vt:variant>
        <vt:i4>0</vt:i4>
      </vt:variant>
      <vt:variant>
        <vt:i4>5</vt:i4>
      </vt:variant>
      <vt:variant>
        <vt:lpwstr/>
      </vt:variant>
      <vt:variant>
        <vt:lpwstr>_ENREF_31</vt:lpwstr>
      </vt:variant>
      <vt:variant>
        <vt:i4>4194315</vt:i4>
      </vt:variant>
      <vt:variant>
        <vt:i4>59</vt:i4>
      </vt:variant>
      <vt:variant>
        <vt:i4>0</vt:i4>
      </vt:variant>
      <vt:variant>
        <vt:i4>5</vt:i4>
      </vt:variant>
      <vt:variant>
        <vt:lpwstr/>
      </vt:variant>
      <vt:variant>
        <vt:lpwstr>_ENREF_13</vt:lpwstr>
      </vt:variant>
      <vt:variant>
        <vt:i4>4521995</vt:i4>
      </vt:variant>
      <vt:variant>
        <vt:i4>56</vt:i4>
      </vt:variant>
      <vt:variant>
        <vt:i4>0</vt:i4>
      </vt:variant>
      <vt:variant>
        <vt:i4>5</vt:i4>
      </vt:variant>
      <vt:variant>
        <vt:lpwstr/>
      </vt:variant>
      <vt:variant>
        <vt:lpwstr>_ENREF_44</vt:lpwstr>
      </vt:variant>
      <vt:variant>
        <vt:i4>4521995</vt:i4>
      </vt:variant>
      <vt:variant>
        <vt:i4>53</vt:i4>
      </vt:variant>
      <vt:variant>
        <vt:i4>0</vt:i4>
      </vt:variant>
      <vt:variant>
        <vt:i4>5</vt:i4>
      </vt:variant>
      <vt:variant>
        <vt:lpwstr/>
      </vt:variant>
      <vt:variant>
        <vt:lpwstr>_ENREF_46</vt:lpwstr>
      </vt:variant>
      <vt:variant>
        <vt:i4>4194315</vt:i4>
      </vt:variant>
      <vt:variant>
        <vt:i4>45</vt:i4>
      </vt:variant>
      <vt:variant>
        <vt:i4>0</vt:i4>
      </vt:variant>
      <vt:variant>
        <vt:i4>5</vt:i4>
      </vt:variant>
      <vt:variant>
        <vt:lpwstr/>
      </vt:variant>
      <vt:variant>
        <vt:lpwstr>_ENREF_12</vt:lpwstr>
      </vt:variant>
      <vt:variant>
        <vt:i4>4390923</vt:i4>
      </vt:variant>
      <vt:variant>
        <vt:i4>39</vt:i4>
      </vt:variant>
      <vt:variant>
        <vt:i4>0</vt:i4>
      </vt:variant>
      <vt:variant>
        <vt:i4>5</vt:i4>
      </vt:variant>
      <vt:variant>
        <vt:lpwstr/>
      </vt:variant>
      <vt:variant>
        <vt:lpwstr>_ENREF_27</vt:lpwstr>
      </vt:variant>
      <vt:variant>
        <vt:i4>4587531</vt:i4>
      </vt:variant>
      <vt:variant>
        <vt:i4>36</vt:i4>
      </vt:variant>
      <vt:variant>
        <vt:i4>0</vt:i4>
      </vt:variant>
      <vt:variant>
        <vt:i4>5</vt:i4>
      </vt:variant>
      <vt:variant>
        <vt:lpwstr/>
      </vt:variant>
      <vt:variant>
        <vt:lpwstr>_ENREF_7</vt:lpwstr>
      </vt:variant>
      <vt:variant>
        <vt:i4>4390923</vt:i4>
      </vt:variant>
      <vt:variant>
        <vt:i4>33</vt:i4>
      </vt:variant>
      <vt:variant>
        <vt:i4>0</vt:i4>
      </vt:variant>
      <vt:variant>
        <vt:i4>5</vt:i4>
      </vt:variant>
      <vt:variant>
        <vt:lpwstr/>
      </vt:variant>
      <vt:variant>
        <vt:lpwstr>_ENREF_26</vt:lpwstr>
      </vt:variant>
      <vt:variant>
        <vt:i4>4194315</vt:i4>
      </vt:variant>
      <vt:variant>
        <vt:i4>25</vt:i4>
      </vt:variant>
      <vt:variant>
        <vt:i4>0</vt:i4>
      </vt:variant>
      <vt:variant>
        <vt:i4>5</vt:i4>
      </vt:variant>
      <vt:variant>
        <vt:lpwstr/>
      </vt:variant>
      <vt:variant>
        <vt:lpwstr>_ENREF_11</vt:lpwstr>
      </vt:variant>
      <vt:variant>
        <vt:i4>4390923</vt:i4>
      </vt:variant>
      <vt:variant>
        <vt:i4>22</vt:i4>
      </vt:variant>
      <vt:variant>
        <vt:i4>0</vt:i4>
      </vt:variant>
      <vt:variant>
        <vt:i4>5</vt:i4>
      </vt:variant>
      <vt:variant>
        <vt:lpwstr/>
      </vt:variant>
      <vt:variant>
        <vt:lpwstr>_ENREF_25</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521995</vt:i4>
      </vt:variant>
      <vt:variant>
        <vt:i4>13</vt:i4>
      </vt:variant>
      <vt:variant>
        <vt:i4>0</vt:i4>
      </vt:variant>
      <vt:variant>
        <vt:i4>5</vt:i4>
      </vt:variant>
      <vt:variant>
        <vt:lpwstr/>
      </vt:variant>
      <vt:variant>
        <vt:lpwstr>_ENREF_45</vt:lpwstr>
      </vt:variant>
      <vt:variant>
        <vt:i4>4325387</vt:i4>
      </vt:variant>
      <vt:variant>
        <vt:i4>10</vt:i4>
      </vt:variant>
      <vt:variant>
        <vt:i4>0</vt:i4>
      </vt:variant>
      <vt:variant>
        <vt:i4>5</vt:i4>
      </vt:variant>
      <vt:variant>
        <vt:lpwstr/>
      </vt:variant>
      <vt:variant>
        <vt:lpwstr>_ENREF_30</vt:lpwstr>
      </vt:variant>
      <vt:variant>
        <vt:i4>4456459</vt:i4>
      </vt:variant>
      <vt:variant>
        <vt:i4>7</vt:i4>
      </vt:variant>
      <vt:variant>
        <vt:i4>0</vt:i4>
      </vt:variant>
      <vt:variant>
        <vt:i4>5</vt:i4>
      </vt:variant>
      <vt:variant>
        <vt:lpwstr/>
      </vt:variant>
      <vt:variant>
        <vt:lpwstr>_ENREF_5</vt:lpwstr>
      </vt:variant>
      <vt:variant>
        <vt:i4>4325387</vt:i4>
      </vt:variant>
      <vt:variant>
        <vt:i4>4</vt:i4>
      </vt:variant>
      <vt:variant>
        <vt:i4>0</vt:i4>
      </vt:variant>
      <vt:variant>
        <vt:i4>5</vt:i4>
      </vt:variant>
      <vt:variant>
        <vt:lpwstr/>
      </vt:variant>
      <vt:variant>
        <vt:lpwstr>_ENREF_31</vt:lpwstr>
      </vt:variant>
      <vt:variant>
        <vt:i4>4521995</vt:i4>
      </vt:variant>
      <vt:variant>
        <vt:i4>2</vt:i4>
      </vt:variant>
      <vt:variant>
        <vt:i4>0</vt:i4>
      </vt:variant>
      <vt:variant>
        <vt:i4>5</vt:i4>
      </vt:variant>
      <vt:variant>
        <vt:lpwstr/>
      </vt:variant>
      <vt:variant>
        <vt:lpwstr>_ENREF_4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pwk 2014</dc:title>
  <dc:creator>Delik Hudalah</dc:creator>
  <cp:lastModifiedBy>Jelita</cp:lastModifiedBy>
  <cp:revision>49</cp:revision>
  <cp:lastPrinted>2012-04-06T09:42:00Z</cp:lastPrinted>
  <dcterms:created xsi:type="dcterms:W3CDTF">2017-03-01T03:51:00Z</dcterms:created>
  <dcterms:modified xsi:type="dcterms:W3CDTF">2018-03-14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5319d4-7d76-3d7b-aa94-96c21e5d5f67</vt:lpwstr>
  </property>
  <property fmtid="{D5CDD505-2E9C-101B-9397-08002B2CF9AE}" pid="24" name="Mendeley Citation Style_1">
    <vt:lpwstr>http://www.zotero.org/styles/apa</vt:lpwstr>
  </property>
</Properties>
</file>